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3BE98A70" w14:textId="7B321D77" w:rsidR="00B65BE3" w:rsidRPr="00FA5880" w:rsidRDefault="00B65BE3" w:rsidP="00B65BE3">
      <w:pPr>
        <w:spacing w:line="480" w:lineRule="auto"/>
        <w:rPr>
          <w:b/>
        </w:rPr>
      </w:pPr>
      <w:bookmarkStart w:id="0" w:name="_Hlk178067653"/>
      <w:r>
        <w:rPr>
          <w:b/>
        </w:rPr>
        <w:t>The global epidemiology and</w:t>
      </w:r>
      <w:r w:rsidR="00995746">
        <w:rPr>
          <w:b/>
        </w:rPr>
        <w:t xml:space="preserve"> health</w:t>
      </w:r>
      <w:r>
        <w:rPr>
          <w:b/>
        </w:rPr>
        <w:t xml:space="preserve"> </w:t>
      </w:r>
      <w:r w:rsidR="00B029E2">
        <w:rPr>
          <w:b/>
        </w:rPr>
        <w:t xml:space="preserve">burden </w:t>
      </w:r>
      <w:r>
        <w:rPr>
          <w:b/>
        </w:rPr>
        <w:t>of</w:t>
      </w:r>
      <w:r w:rsidR="00995746">
        <w:rPr>
          <w:b/>
        </w:rPr>
        <w:t xml:space="preserve"> the</w:t>
      </w:r>
      <w:r>
        <w:rPr>
          <w:b/>
        </w:rPr>
        <w:t xml:space="preserve"> autism spectrum: </w:t>
      </w:r>
      <w:r w:rsidR="00C073C3">
        <w:rPr>
          <w:b/>
        </w:rPr>
        <w:t xml:space="preserve">findings </w:t>
      </w:r>
      <w:r>
        <w:rPr>
          <w:b/>
        </w:rPr>
        <w:t xml:space="preserve">from the Global Burden of Disease Study </w:t>
      </w:r>
      <w:r w:rsidR="00995746">
        <w:rPr>
          <w:b/>
        </w:rPr>
        <w:t>2021</w:t>
      </w:r>
    </w:p>
    <w:p w14:paraId="143A0D67" w14:textId="77777777" w:rsidR="00C80280" w:rsidRDefault="00C80280" w:rsidP="00B65BE3">
      <w:pPr>
        <w:rPr>
          <w:b/>
        </w:rPr>
      </w:pPr>
    </w:p>
    <w:p w14:paraId="0970BBFD" w14:textId="77777777" w:rsidR="00B65BE3" w:rsidRDefault="00B65BE3" w:rsidP="00B65BE3">
      <w:pPr>
        <w:rPr>
          <w:b/>
        </w:rPr>
      </w:pPr>
      <w:r w:rsidRPr="00B8590A">
        <w:rPr>
          <w:b/>
        </w:rPr>
        <w:t xml:space="preserve">Authors: </w:t>
      </w:r>
    </w:p>
    <w:p w14:paraId="40FBFB40" w14:textId="54E168F5" w:rsidR="00F06D27" w:rsidRDefault="004B6680" w:rsidP="00F06D27">
      <w:r>
        <w:t>GBD 2021 Autism Spectrum Collaborator</w:t>
      </w:r>
      <w:r w:rsidR="00E4700C">
        <w:t>s</w:t>
      </w:r>
    </w:p>
    <w:p w14:paraId="1B001D7C" w14:textId="77777777" w:rsidR="00003790" w:rsidRDefault="00003790" w:rsidP="00B65BE3">
      <w:pPr>
        <w:rPr>
          <w:b/>
        </w:rPr>
      </w:pPr>
    </w:p>
    <w:p w14:paraId="33AB3BC4" w14:textId="77777777" w:rsidR="00B65BE3" w:rsidRPr="00B8590A" w:rsidRDefault="00B65BE3" w:rsidP="00B65BE3">
      <w:pPr>
        <w:rPr>
          <w:b/>
        </w:rPr>
      </w:pPr>
      <w:r w:rsidRPr="00B8590A">
        <w:rPr>
          <w:b/>
        </w:rPr>
        <w:t xml:space="preserve">Corresponding author: </w:t>
      </w:r>
    </w:p>
    <w:p w14:paraId="4B20AB6A" w14:textId="77777777" w:rsidR="00B65BE3" w:rsidRDefault="00B65BE3" w:rsidP="00B65BE3">
      <w:r>
        <w:t>Damian Santomauro</w:t>
      </w:r>
    </w:p>
    <w:p w14:paraId="3F5CD9D9" w14:textId="1C65C693" w:rsidR="00B65BE3" w:rsidRDefault="00B65BE3" w:rsidP="00B65BE3">
      <w:r>
        <w:t>School of Public Health</w:t>
      </w:r>
      <w:r w:rsidR="00FE7098">
        <w:t>, The University of Queensland</w:t>
      </w:r>
    </w:p>
    <w:p w14:paraId="681E3997" w14:textId="77777777" w:rsidR="00B65BE3" w:rsidRDefault="00B65BE3" w:rsidP="00B65BE3">
      <w:r>
        <w:t xml:space="preserve">Queensland Centre for Mental Health Research, The Park Centre for Mental Health. </w:t>
      </w:r>
    </w:p>
    <w:p w14:paraId="6A9434F0" w14:textId="77777777" w:rsidR="00B65BE3" w:rsidRDefault="00B65BE3" w:rsidP="00B65BE3">
      <w:r>
        <w:t>Locked Bag 500, Archerfield, 4108, Australia</w:t>
      </w:r>
    </w:p>
    <w:p w14:paraId="52BFC848" w14:textId="77777777" w:rsidR="00B65BE3" w:rsidRDefault="00B65BE3" w:rsidP="00B65BE3">
      <w:hyperlink r:id="rId8" w:history="1">
        <w:r w:rsidRPr="001A1ADE">
          <w:rPr>
            <w:rStyle w:val="Hyperlink"/>
          </w:rPr>
          <w:t>d.santomauro@uq.edu.au</w:t>
        </w:r>
      </w:hyperlink>
    </w:p>
    <w:p w14:paraId="22735DFB" w14:textId="77777777" w:rsidR="00B65BE3" w:rsidRDefault="00B65BE3" w:rsidP="00B65BE3"/>
    <w:p w14:paraId="00AD074E" w14:textId="77777777" w:rsidR="00BE3D82" w:rsidRDefault="00BE3D82" w:rsidP="00B65BE3"/>
    <w:p w14:paraId="3EE92845" w14:textId="37BFDFAA" w:rsidR="00B65BE3" w:rsidRDefault="00B65BE3" w:rsidP="00B65BE3">
      <w:pPr>
        <w:spacing w:line="480" w:lineRule="auto"/>
        <w:rPr>
          <w:b/>
        </w:rPr>
      </w:pPr>
      <w:r>
        <w:rPr>
          <w:b/>
        </w:rPr>
        <w:t>Word c</w:t>
      </w:r>
      <w:r w:rsidRPr="00B8590A">
        <w:rPr>
          <w:b/>
        </w:rPr>
        <w:t>ount</w:t>
      </w:r>
      <w:r>
        <w:rPr>
          <w:b/>
        </w:rPr>
        <w:t xml:space="preserve"> (excluding title page, abstract, references, tables and figures): </w:t>
      </w:r>
    </w:p>
    <w:p w14:paraId="71B448EE" w14:textId="541AEFD6" w:rsidR="00FE1565" w:rsidRDefault="008A28F7" w:rsidP="00B65BE3">
      <w:pPr>
        <w:spacing w:line="480" w:lineRule="auto"/>
        <w:sectPr w:rsidR="00FE1565" w:rsidSect="00E838F7">
          <w:footerReference w:type="default" r:id="rId9"/>
          <w:pgSz w:w="11906" w:h="16838"/>
          <w:pgMar w:top="1440" w:right="1440" w:bottom="1440" w:left="1440" w:header="708" w:footer="708" w:gutter="0"/>
          <w:lnNumType w:countBy="1" w:restart="continuous"/>
          <w:cols w:space="708"/>
          <w:docGrid w:linePitch="360"/>
        </w:sectPr>
      </w:pPr>
      <w:r>
        <w:t>4</w:t>
      </w:r>
      <w:r w:rsidR="00B65BE3">
        <w:t>,</w:t>
      </w:r>
      <w:r>
        <w:t>57</w:t>
      </w:r>
      <w:r w:rsidR="00062B45">
        <w:t>3</w:t>
      </w:r>
    </w:p>
    <w:p w14:paraId="2C5EC03B" w14:textId="77777777" w:rsidR="00FE1565" w:rsidRDefault="00FE1565" w:rsidP="00085470">
      <w:pPr>
        <w:pStyle w:val="Heading1"/>
      </w:pPr>
      <w:r>
        <w:lastRenderedPageBreak/>
        <w:t>Research in context</w:t>
      </w:r>
    </w:p>
    <w:p w14:paraId="4A017552" w14:textId="77777777" w:rsidR="00FE1565" w:rsidRDefault="00FE1565" w:rsidP="00085470">
      <w:pPr>
        <w:pStyle w:val="Heading2"/>
      </w:pPr>
      <w:r>
        <w:t>Evidence before this study</w:t>
      </w:r>
    </w:p>
    <w:p w14:paraId="164E73F0" w14:textId="33F437F5" w:rsidR="00775DDD" w:rsidRDefault="00775DDD" w:rsidP="005653BE">
      <w:pPr>
        <w:spacing w:line="480" w:lineRule="auto"/>
      </w:pPr>
      <w:r>
        <w:t xml:space="preserve">Prior to this study, the most recent </w:t>
      </w:r>
      <w:r w:rsidR="00E231BA">
        <w:t xml:space="preserve">comprehensive </w:t>
      </w:r>
      <w:r w:rsidR="00AA626F">
        <w:t>review of the</w:t>
      </w:r>
      <w:r w:rsidR="00E231BA">
        <w:t xml:space="preserve"> epidemiological modelling, </w:t>
      </w:r>
      <w:r w:rsidR="00AA626F">
        <w:t>prevalence</w:t>
      </w:r>
      <w:r w:rsidR="00E231BA">
        <w:t>,</w:t>
      </w:r>
      <w:r w:rsidR="00AA626F">
        <w:t xml:space="preserve"> and health burden of the autism spectrum </w:t>
      </w:r>
      <w:r>
        <w:t xml:space="preserve">led by the Global Burden of Disease Collaborative Network was </w:t>
      </w:r>
      <w:r w:rsidR="00AA626F">
        <w:t>published on 1 August 2014 and reported on</w:t>
      </w:r>
      <w:r w:rsidR="00F873CC">
        <w:t xml:space="preserve"> estimates from the 2010 iteration of the</w:t>
      </w:r>
      <w:r>
        <w:t xml:space="preserve"> Global Burden of Diseases, Injuries, and Risk Factors Study (GBD)</w:t>
      </w:r>
      <w:r w:rsidR="00F873CC">
        <w:t xml:space="preserve">. </w:t>
      </w:r>
      <w:r w:rsidR="00AA626F" w:rsidRPr="00AA626F">
        <w:t>Each subsequent iteration of GBD produced updated estimates of ASD disability, each with a series of improvements to the methods used</w:t>
      </w:r>
      <w:r w:rsidR="00C073C3">
        <w:t>,</w:t>
      </w:r>
      <w:r w:rsidR="00AA626F" w:rsidRPr="00AA626F">
        <w:t xml:space="preserve"> as well as the datasets underpinning disability estimates.</w:t>
      </w:r>
      <w:r w:rsidR="004B6D46">
        <w:t xml:space="preserve"> </w:t>
      </w:r>
      <w:r w:rsidR="0086141D">
        <w:t xml:space="preserve">We searched PubMed on the </w:t>
      </w:r>
      <w:r w:rsidR="00F63B82">
        <w:t>5</w:t>
      </w:r>
      <w:r w:rsidR="0086141D" w:rsidRPr="005653BE">
        <w:rPr>
          <w:vertAlign w:val="superscript"/>
        </w:rPr>
        <w:t>th</w:t>
      </w:r>
      <w:r w:rsidR="0086141D">
        <w:t xml:space="preserve"> </w:t>
      </w:r>
      <w:r w:rsidR="00F63B82">
        <w:t>June</w:t>
      </w:r>
      <w:r w:rsidR="0086141D">
        <w:t xml:space="preserve"> 202</w:t>
      </w:r>
      <w:r w:rsidR="00F63B82">
        <w:t>4</w:t>
      </w:r>
      <w:r w:rsidR="0086141D">
        <w:t xml:space="preserve"> with the following search terms: </w:t>
      </w:r>
      <w:r w:rsidR="005653BE" w:rsidRPr="005653BE">
        <w:t>(((pervasive[Title/Abstract] AND disorder*[Title/Abstract]) OR (</w:t>
      </w:r>
      <w:proofErr w:type="spellStart"/>
      <w:r w:rsidR="005653BE" w:rsidRPr="005653BE">
        <w:t>asperger</w:t>
      </w:r>
      <w:proofErr w:type="spellEnd"/>
      <w:r w:rsidR="005653BE" w:rsidRPr="005653BE">
        <w:t>*[Title/Abstract])) OR (</w:t>
      </w:r>
      <w:proofErr w:type="spellStart"/>
      <w:r w:rsidR="005653BE" w:rsidRPr="005653BE">
        <w:t>autis</w:t>
      </w:r>
      <w:proofErr w:type="spellEnd"/>
      <w:r w:rsidR="005653BE" w:rsidRPr="005653BE">
        <w:t>*[Title/Abstract])) AND (Global[Title/Abstract] AND 2021[Title/Abstract] AND (</w:t>
      </w:r>
      <w:r w:rsidR="005653BE">
        <w:t>“</w:t>
      </w:r>
      <w:r w:rsidR="005653BE" w:rsidRPr="005653BE">
        <w:t>GBD 2021</w:t>
      </w:r>
      <w:r w:rsidR="005653BE">
        <w:t>”</w:t>
      </w:r>
      <w:r w:rsidR="005653BE" w:rsidRPr="005653BE">
        <w:t>[Title/Abstract] OR Disability[Title/Abstract] OR Prevalence[Title/Abstract] OR Burden[Title/Abstract]))</w:t>
      </w:r>
      <w:r w:rsidR="005653BE">
        <w:t xml:space="preserve">. This search </w:t>
      </w:r>
      <w:r w:rsidR="008548CB">
        <w:t xml:space="preserve">yielded </w:t>
      </w:r>
      <w:r w:rsidR="00F63B82">
        <w:t xml:space="preserve">14 </w:t>
      </w:r>
      <w:r w:rsidR="008548CB">
        <w:t xml:space="preserve">studies, </w:t>
      </w:r>
      <w:r w:rsidR="005653BE">
        <w:t>however</w:t>
      </w:r>
      <w:r w:rsidR="008548CB">
        <w:t>,</w:t>
      </w:r>
      <w:r w:rsidR="005653BE">
        <w:t xml:space="preserve"> none covered GBD 2021 findings for the autism spectrum by location, age, sex, and year.</w:t>
      </w:r>
    </w:p>
    <w:p w14:paraId="25AB80EF" w14:textId="0B828A97" w:rsidR="00FE1565" w:rsidRDefault="00FE1565" w:rsidP="00085470">
      <w:pPr>
        <w:pStyle w:val="Heading2"/>
      </w:pPr>
      <w:r>
        <w:t>Added value of this study</w:t>
      </w:r>
    </w:p>
    <w:p w14:paraId="780D73D0" w14:textId="4AA338CF" w:rsidR="00FE1565" w:rsidRDefault="005971C8" w:rsidP="00F00176">
      <w:pPr>
        <w:spacing w:line="480" w:lineRule="auto"/>
      </w:pPr>
      <w:bookmarkStart w:id="1" w:name="_Hlk176864371"/>
      <w:r>
        <w:t>This study presents updated global estimates of the prevalence and health burden of ASD for GBD 2021 following substantial revision</w:t>
      </w:r>
      <w:r w:rsidR="009721A6">
        <w:t>s</w:t>
      </w:r>
      <w:r>
        <w:t xml:space="preserve"> </w:t>
      </w:r>
      <w:r w:rsidRPr="005971C8">
        <w:t>to their estimation process</w:t>
      </w:r>
      <w:r>
        <w:t xml:space="preserve"> from previous iterations of GBD.</w:t>
      </w:r>
      <w:r w:rsidR="004D7D78">
        <w:t xml:space="preserve"> </w:t>
      </w:r>
      <w:bookmarkStart w:id="2" w:name="_Hlk176937979"/>
      <w:bookmarkEnd w:id="1"/>
      <w:r w:rsidR="00DF30DF">
        <w:t>We present key m</w:t>
      </w:r>
      <w:r w:rsidR="00EA71F7">
        <w:t xml:space="preserve">ethodological improvements in GBD 2021, such as exclusion of studies relying on passive case finding, </w:t>
      </w:r>
      <w:r w:rsidR="00EA71F7" w:rsidRPr="00EA71F7">
        <w:t>new data from a systematic review update</w:t>
      </w:r>
      <w:r w:rsidR="00EA71F7">
        <w:t>,</w:t>
      </w:r>
      <w:r w:rsidR="00EA71F7" w:rsidRPr="00EA71F7">
        <w:t xml:space="preserve"> and revisions to the estimation of disability weights</w:t>
      </w:r>
      <w:r w:rsidR="00DF30DF">
        <w:t>.</w:t>
      </w:r>
      <w:bookmarkEnd w:id="2"/>
      <w:r w:rsidR="00DF30DF">
        <w:t xml:space="preserve"> These updates</w:t>
      </w:r>
      <w:r w:rsidR="00EA71F7">
        <w:t xml:space="preserve"> contributed to substantial changes in the estimated</w:t>
      </w:r>
      <w:r w:rsidR="00EA71F7" w:rsidRPr="00EA71F7">
        <w:t xml:space="preserve"> prevalence and health burden of ASD</w:t>
      </w:r>
      <w:r w:rsidR="00EA71F7">
        <w:t xml:space="preserve">. </w:t>
      </w:r>
      <w:bookmarkStart w:id="3" w:name="_Hlk176938355"/>
      <w:bookmarkStart w:id="4" w:name="_Hlk176938488"/>
      <w:r w:rsidR="00F00176">
        <w:t xml:space="preserve">Globally, we estimated one in 127 individuals in 2021 </w:t>
      </w:r>
      <w:r w:rsidR="00C073C3">
        <w:t xml:space="preserve">were </w:t>
      </w:r>
      <w:r w:rsidR="00F00176">
        <w:t>autistic</w:t>
      </w:r>
      <w:r w:rsidR="00DF30DF">
        <w:t xml:space="preserve"> with p</w:t>
      </w:r>
      <w:r w:rsidR="000D3152">
        <w:t>revalence and health burden</w:t>
      </w:r>
      <w:r w:rsidR="00DF30DF">
        <w:t xml:space="preserve"> </w:t>
      </w:r>
      <w:r w:rsidR="000D3152">
        <w:t>persist</w:t>
      </w:r>
      <w:r w:rsidR="00DF30DF">
        <w:t>ing</w:t>
      </w:r>
      <w:r w:rsidR="000D3152">
        <w:t xml:space="preserve"> </w:t>
      </w:r>
      <w:r w:rsidR="00386CB4">
        <w:t>across</w:t>
      </w:r>
      <w:r w:rsidR="000D3152">
        <w:t xml:space="preserve"> the lifespan</w:t>
      </w:r>
      <w:r w:rsidR="00DF30DF">
        <w:t>. However</w:t>
      </w:r>
      <w:r w:rsidR="003D1F85">
        <w:t>,</w:t>
      </w:r>
      <w:r w:rsidR="00DF30DF">
        <w:t xml:space="preserve"> ASD was most common among children and adolescents under 20 years, where it ranked within </w:t>
      </w:r>
      <w:r w:rsidR="00F00176">
        <w:t>the top ten causes of non-fatal health burden</w:t>
      </w:r>
      <w:r w:rsidR="005409F1">
        <w:t>.</w:t>
      </w:r>
      <w:bookmarkEnd w:id="3"/>
      <w:r w:rsidR="005409F1">
        <w:t xml:space="preserve"> </w:t>
      </w:r>
      <w:bookmarkStart w:id="5" w:name="_Hlk176939436"/>
      <w:bookmarkEnd w:id="4"/>
      <w:r w:rsidR="003D1F85">
        <w:t xml:space="preserve">Our </w:t>
      </w:r>
      <w:r w:rsidR="004D7D78">
        <w:t xml:space="preserve">analysis expands on the GBD 2021 capstone publication that </w:t>
      </w:r>
      <w:r w:rsidR="003D1F85">
        <w:t xml:space="preserve">presented the </w:t>
      </w:r>
      <w:r w:rsidR="003D1F85">
        <w:lastRenderedPageBreak/>
        <w:t xml:space="preserve">emerging trends in burden across all </w:t>
      </w:r>
      <w:r w:rsidR="004D7D78">
        <w:t>371 diseases and injuries</w:t>
      </w:r>
      <w:r w:rsidR="00E64947">
        <w:t xml:space="preserve"> </w:t>
      </w:r>
      <w:r w:rsidR="004D7D78">
        <w:t xml:space="preserve">but did not </w:t>
      </w:r>
      <w:r w:rsidR="003D1F85">
        <w:t xml:space="preserve">cover in </w:t>
      </w:r>
      <w:r w:rsidR="004D7D78">
        <w:t>detail the epidemiology and health burden of the autism spectrum.</w:t>
      </w:r>
      <w:bookmarkEnd w:id="5"/>
    </w:p>
    <w:p w14:paraId="61C260C5" w14:textId="77777777" w:rsidR="00FE1565" w:rsidRPr="00104538" w:rsidRDefault="00FE1565" w:rsidP="00085470">
      <w:pPr>
        <w:pStyle w:val="Heading2"/>
      </w:pPr>
      <w:r w:rsidRPr="00104538">
        <w:t>Implications of all the available evidence</w:t>
      </w:r>
    </w:p>
    <w:p w14:paraId="1C75C0F7" w14:textId="706203DA" w:rsidR="008548CB" w:rsidRDefault="00BD7333" w:rsidP="008548CB">
      <w:pPr>
        <w:spacing w:line="480" w:lineRule="auto"/>
      </w:pPr>
      <w:r w:rsidRPr="00BD7333">
        <w:t>The revised estimation process and resulting prevalence and health burden estimates of ASD from GBD 2021 have important implications for future research, healthcare provision, and policy planning</w:t>
      </w:r>
      <w:r>
        <w:t xml:space="preserve">. </w:t>
      </w:r>
      <w:r w:rsidR="00A26F99" w:rsidRPr="00A26F99">
        <w:t xml:space="preserve">Our </w:t>
      </w:r>
      <w:r>
        <w:t>estimates</w:t>
      </w:r>
      <w:r w:rsidR="00A26F99" w:rsidRPr="00A26F99">
        <w:t xml:space="preserve"> </w:t>
      </w:r>
      <w:r w:rsidR="00A26F99">
        <w:t>highlight</w:t>
      </w:r>
      <w:r w:rsidR="00A26F99" w:rsidRPr="00A26F99">
        <w:t xml:space="preserve"> the necessity for early detection and lifelong support services for individuals on the autism spectrum. The persistence of </w:t>
      </w:r>
      <w:r w:rsidR="00A26F99">
        <w:t xml:space="preserve">the </w:t>
      </w:r>
      <w:r w:rsidR="00A26F99" w:rsidRPr="00A26F99">
        <w:t xml:space="preserve">health burden across the lifespan </w:t>
      </w:r>
      <w:r>
        <w:t xml:space="preserve">demonstrates the </w:t>
      </w:r>
      <w:r w:rsidRPr="00BD7333">
        <w:t>need for policy planning and healthcare provision that caters to autistic individuals at all stages of life.</w:t>
      </w:r>
      <w:r w:rsidR="00A26F99" w:rsidRPr="00A26F99">
        <w:t xml:space="preserve"> </w:t>
      </w:r>
      <w:r w:rsidR="00CD507C" w:rsidRPr="00CD507C">
        <w:t xml:space="preserve">The limitations of our study, including the </w:t>
      </w:r>
      <w:r w:rsidR="00BB7096">
        <w:t>lack of</w:t>
      </w:r>
      <w:r w:rsidR="00CD507C" w:rsidRPr="00CD507C">
        <w:t xml:space="preserve"> geographical coverage of epidemiological data, point to the need for more diagnostic surveys in </w:t>
      </w:r>
      <w:r w:rsidR="008928AF">
        <w:t>many parts of the world</w:t>
      </w:r>
      <w:r w:rsidR="00CD507C" w:rsidRPr="00CD507C">
        <w:t xml:space="preserve">. </w:t>
      </w:r>
      <w:r w:rsidR="00020FEA">
        <w:t>O</w:t>
      </w:r>
      <w:r w:rsidR="00020FEA" w:rsidRPr="00020FEA">
        <w:t xml:space="preserve">ur study highlights the pressing need for more comprehensive research and policy </w:t>
      </w:r>
      <w:r w:rsidR="00020FEA">
        <w:t>initiatives</w:t>
      </w:r>
      <w:r w:rsidR="00020FEA" w:rsidRPr="00020FEA">
        <w:t xml:space="preserve"> that can better </w:t>
      </w:r>
      <w:r w:rsidR="00EA1576">
        <w:t>meet</w:t>
      </w:r>
      <w:r w:rsidR="00020FEA" w:rsidRPr="00020FEA">
        <w:t xml:space="preserve"> the diverse needs of the global autistic population and improve their overall quality of life</w:t>
      </w:r>
      <w:r w:rsidR="00020FEA">
        <w:t>.</w:t>
      </w:r>
      <w:r w:rsidR="008548CB" w:rsidRPr="008548CB">
        <w:t xml:space="preserve"> </w:t>
      </w:r>
    </w:p>
    <w:p w14:paraId="11BAC0DA" w14:textId="13CB1A15" w:rsidR="00B65BE3" w:rsidRDefault="00B65BE3" w:rsidP="00B65BE3">
      <w:pPr>
        <w:spacing w:line="480" w:lineRule="auto"/>
        <w:sectPr w:rsidR="00B65BE3" w:rsidSect="00E838F7">
          <w:pgSz w:w="11906" w:h="16838"/>
          <w:pgMar w:top="1440" w:right="1440" w:bottom="1440" w:left="1440" w:header="708" w:footer="708" w:gutter="0"/>
          <w:lnNumType w:countBy="1" w:restart="continuous"/>
          <w:cols w:space="708"/>
          <w:docGrid w:linePitch="360"/>
        </w:sectPr>
      </w:pPr>
    </w:p>
    <w:p w14:paraId="12E4813D" w14:textId="375BD30A" w:rsidR="00357A17" w:rsidRPr="006E29CC" w:rsidRDefault="00357A17" w:rsidP="00085470">
      <w:pPr>
        <w:pStyle w:val="Heading1"/>
      </w:pPr>
      <w:r w:rsidRPr="006E29CC">
        <w:lastRenderedPageBreak/>
        <w:t>Abstract</w:t>
      </w:r>
    </w:p>
    <w:p w14:paraId="1A82B62E" w14:textId="1976E785" w:rsidR="00930345" w:rsidRPr="00930345" w:rsidRDefault="00357A17" w:rsidP="00CA5070">
      <w:pPr>
        <w:spacing w:line="480" w:lineRule="auto"/>
      </w:pPr>
      <w:r w:rsidRPr="00CA5070">
        <w:rPr>
          <w:b/>
        </w:rPr>
        <w:t xml:space="preserve">Background: </w:t>
      </w:r>
      <w:r w:rsidR="00B546DA" w:rsidRPr="00085470">
        <w:rPr>
          <w:bCs/>
        </w:rPr>
        <w:t xml:space="preserve">High-quality estimates of the epidemiology of the autism spectrum and the </w:t>
      </w:r>
      <w:r w:rsidR="00264B53">
        <w:rPr>
          <w:bCs/>
        </w:rPr>
        <w:t>health</w:t>
      </w:r>
      <w:r w:rsidR="00264B53" w:rsidRPr="00085470">
        <w:rPr>
          <w:bCs/>
        </w:rPr>
        <w:t xml:space="preserve"> </w:t>
      </w:r>
      <w:r w:rsidR="00B546DA" w:rsidRPr="00085470">
        <w:rPr>
          <w:bCs/>
        </w:rPr>
        <w:t xml:space="preserve">needs of autistic persons are necessary </w:t>
      </w:r>
      <w:r w:rsidR="00B546DA">
        <w:rPr>
          <w:bCs/>
        </w:rPr>
        <w:t xml:space="preserve">for </w:t>
      </w:r>
      <w:r w:rsidR="00B546DA" w:rsidRPr="00085470">
        <w:rPr>
          <w:bCs/>
        </w:rPr>
        <w:t xml:space="preserve">services planners and </w:t>
      </w:r>
      <w:r w:rsidR="00B546DA">
        <w:rPr>
          <w:bCs/>
        </w:rPr>
        <w:t>r</w:t>
      </w:r>
      <w:r w:rsidR="00B546DA" w:rsidRPr="00085470">
        <w:rPr>
          <w:bCs/>
        </w:rPr>
        <w:t>esource</w:t>
      </w:r>
      <w:r w:rsidR="00B546DA">
        <w:rPr>
          <w:bCs/>
        </w:rPr>
        <w:t xml:space="preserve"> allocators. </w:t>
      </w:r>
      <w:bookmarkStart w:id="6" w:name="_Hlk176943168"/>
      <w:r w:rsidR="00930345" w:rsidRPr="00B546DA">
        <w:rPr>
          <w:bCs/>
        </w:rPr>
        <w:t>This</w:t>
      </w:r>
      <w:r w:rsidR="00930345">
        <w:t xml:space="preserve"> paper presents the global prevalence and</w:t>
      </w:r>
      <w:r w:rsidR="00B546DA">
        <w:t xml:space="preserve"> health</w:t>
      </w:r>
      <w:r w:rsidR="00930345">
        <w:t xml:space="preserve"> burden of </w:t>
      </w:r>
      <w:r w:rsidR="00617333">
        <w:t>autism spectrum disorder (ASD)</w:t>
      </w:r>
      <w:r w:rsidR="00930345">
        <w:t xml:space="preserve"> from the Global Burden of Disease</w:t>
      </w:r>
      <w:r w:rsidR="00775DDD">
        <w:t>s, Injuries, and Risk Factors</w:t>
      </w:r>
      <w:r w:rsidR="00930345">
        <w:t xml:space="preserve"> Study </w:t>
      </w:r>
      <w:r w:rsidR="00775DDD">
        <w:t xml:space="preserve">(GBD) </w:t>
      </w:r>
      <w:r w:rsidR="00B546DA">
        <w:t>2021</w:t>
      </w:r>
      <w:r w:rsidR="00141D0B">
        <w:t xml:space="preserve"> following improvements to </w:t>
      </w:r>
      <w:r w:rsidR="00E87024">
        <w:t xml:space="preserve">the epidemiological data and burden estimation methodology. </w:t>
      </w:r>
    </w:p>
    <w:p w14:paraId="764BB267" w14:textId="2FEBE3CC" w:rsidR="00357A17" w:rsidRPr="003F1C69" w:rsidRDefault="00357A17" w:rsidP="00930345">
      <w:pPr>
        <w:spacing w:line="480" w:lineRule="auto"/>
      </w:pPr>
      <w:bookmarkStart w:id="7" w:name="_Hlk176863736"/>
      <w:bookmarkEnd w:id="6"/>
      <w:r w:rsidRPr="003F1C69">
        <w:rPr>
          <w:b/>
        </w:rPr>
        <w:t xml:space="preserve">Methods: </w:t>
      </w:r>
      <w:r w:rsidR="00346A25">
        <w:t xml:space="preserve">Epidemiological estimates </w:t>
      </w:r>
      <w:r w:rsidR="002D79EA">
        <w:t>for</w:t>
      </w:r>
      <w:r w:rsidR="00346A25">
        <w:t xml:space="preserve"> ASD were sourced </w:t>
      </w:r>
      <w:r w:rsidR="003966F2">
        <w:t xml:space="preserve">from </w:t>
      </w:r>
      <w:r w:rsidR="00346A25">
        <w:t>systematic review</w:t>
      </w:r>
      <w:r w:rsidR="002D79EA">
        <w:t>s</w:t>
      </w:r>
      <w:r w:rsidR="00346A25">
        <w:t xml:space="preserve">. Eligible estimates were used to estimate prevalence via a </w:t>
      </w:r>
      <w:r w:rsidR="003F1C69">
        <w:t>Bayesian meta-regression tool (</w:t>
      </w:r>
      <w:proofErr w:type="spellStart"/>
      <w:r w:rsidR="003F1C69">
        <w:t>DisMod</w:t>
      </w:r>
      <w:proofErr w:type="spellEnd"/>
      <w:r w:rsidR="003F1C69">
        <w:t>-MR 2.1)</w:t>
      </w:r>
      <w:r w:rsidR="00346A25">
        <w:t xml:space="preserve">. </w:t>
      </w:r>
      <w:r w:rsidR="007E0539">
        <w:t xml:space="preserve">Modelled prevalence and disability weights were used to </w:t>
      </w:r>
      <w:r w:rsidR="003966F2">
        <w:t xml:space="preserve">estimate </w:t>
      </w:r>
      <w:r w:rsidR="00B546DA">
        <w:t xml:space="preserve">health </w:t>
      </w:r>
      <w:r w:rsidR="007E0539">
        <w:t>burden in years lived with disability (YLDs)</w:t>
      </w:r>
      <w:r w:rsidR="008B0C96">
        <w:t xml:space="preserve"> as the measure of non-fatal health burden</w:t>
      </w:r>
      <w:r w:rsidR="007E0539">
        <w:t xml:space="preserve"> and disability</w:t>
      </w:r>
      <w:r w:rsidR="003966F2">
        <w:t>-</w:t>
      </w:r>
      <w:r w:rsidR="007E0539">
        <w:t>adjusted life</w:t>
      </w:r>
      <w:r w:rsidR="003E0881">
        <w:t>-</w:t>
      </w:r>
      <w:r w:rsidR="007E0539">
        <w:t>years (DALYs)</w:t>
      </w:r>
      <w:r w:rsidR="008B0C96">
        <w:t xml:space="preserve"> as the measure of overall health burden</w:t>
      </w:r>
      <w:r w:rsidR="007E0539">
        <w:t>.</w:t>
      </w:r>
      <w:r w:rsidR="000906E8">
        <w:t xml:space="preserve"> </w:t>
      </w:r>
      <w:r w:rsidR="000906E8" w:rsidRPr="000906E8">
        <w:t xml:space="preserve">Data by ethnicity </w:t>
      </w:r>
      <w:r w:rsidR="000906E8">
        <w:t>was</w:t>
      </w:r>
      <w:r w:rsidR="000906E8" w:rsidRPr="000906E8">
        <w:t xml:space="preserve"> not available. People with lived experience were involved in the design, preparation, interpretation, and writing of this manuscript</w:t>
      </w:r>
      <w:r w:rsidR="000906E8">
        <w:t>.</w:t>
      </w:r>
    </w:p>
    <w:bookmarkEnd w:id="7"/>
    <w:p w14:paraId="510814F9" w14:textId="06961883" w:rsidR="00357A17" w:rsidRPr="00703A03" w:rsidRDefault="00A87305" w:rsidP="00D63C80">
      <w:pPr>
        <w:spacing w:line="480" w:lineRule="auto"/>
      </w:pPr>
      <w:r>
        <w:rPr>
          <w:b/>
        </w:rPr>
        <w:t>Findings</w:t>
      </w:r>
      <w:r w:rsidR="00357A17" w:rsidRPr="00703A03">
        <w:rPr>
          <w:b/>
        </w:rPr>
        <w:t>:</w:t>
      </w:r>
      <w:r w:rsidR="005C2159">
        <w:rPr>
          <w:b/>
        </w:rPr>
        <w:t xml:space="preserve"> </w:t>
      </w:r>
      <w:r w:rsidR="00357A17" w:rsidRPr="00703A03">
        <w:rPr>
          <w:b/>
        </w:rPr>
        <w:t xml:space="preserve"> </w:t>
      </w:r>
      <w:bookmarkStart w:id="8" w:name="_Hlk139886394"/>
      <w:r w:rsidR="00B54F73" w:rsidRPr="00930345">
        <w:t>An</w:t>
      </w:r>
      <w:r w:rsidR="00B54F73" w:rsidRPr="00B54F73">
        <w:t xml:space="preserve"> estimated </w:t>
      </w:r>
      <w:r w:rsidR="00B546DA">
        <w:t>61</w:t>
      </w:r>
      <w:r w:rsidR="00B546DA" w:rsidRPr="00B546DA">
        <w:t>·</w:t>
      </w:r>
      <w:r w:rsidR="00B546DA">
        <w:t>8</w:t>
      </w:r>
      <w:r w:rsidR="00B546DA" w:rsidRPr="00B54F73">
        <w:t xml:space="preserve"> </w:t>
      </w:r>
      <w:r w:rsidR="00B54F73" w:rsidRPr="00B54F73">
        <w:t>million</w:t>
      </w:r>
      <w:r w:rsidR="00264B53">
        <w:t xml:space="preserve"> </w:t>
      </w:r>
      <w:r w:rsidR="00264B53" w:rsidRPr="00B54F73">
        <w:t xml:space="preserve">(95% UI: </w:t>
      </w:r>
      <w:r w:rsidR="00264B53">
        <w:t>52</w:t>
      </w:r>
      <w:r w:rsidR="00264B53" w:rsidRPr="00B546DA">
        <w:t>·</w:t>
      </w:r>
      <w:r w:rsidR="00AF644A">
        <w:t>1</w:t>
      </w:r>
      <w:r w:rsidR="00264B53" w:rsidRPr="002E4A96">
        <w:rPr>
          <w:sz w:val="20"/>
          <w:szCs w:val="20"/>
        </w:rPr>
        <w:t>–</w:t>
      </w:r>
      <w:r w:rsidR="00264B53">
        <w:t>72</w:t>
      </w:r>
      <w:r w:rsidR="00264B53" w:rsidRPr="00B546DA">
        <w:t>·</w:t>
      </w:r>
      <w:r w:rsidR="00264B53">
        <w:t>7</w:t>
      </w:r>
      <w:r w:rsidR="00264B53" w:rsidRPr="00B54F73">
        <w:t>)</w:t>
      </w:r>
      <w:r w:rsidR="00B54F73" w:rsidRPr="00B54F73">
        <w:t xml:space="preserve"> individuals </w:t>
      </w:r>
      <w:r w:rsidR="005C2159">
        <w:t xml:space="preserve">(1 in every 127 persons) </w:t>
      </w:r>
      <w:r w:rsidR="00B54F73" w:rsidRPr="00B54F73">
        <w:t>were</w:t>
      </w:r>
      <w:r w:rsidR="001639F9">
        <w:t xml:space="preserve"> on the autism spectrum</w:t>
      </w:r>
      <w:r w:rsidR="00B54F73" w:rsidRPr="00B54F73">
        <w:t xml:space="preserve"> globally in </w:t>
      </w:r>
      <w:r w:rsidR="00B546DA">
        <w:t>2021</w:t>
      </w:r>
      <w:r w:rsidR="00B54F73" w:rsidRPr="00B54F73">
        <w:t xml:space="preserve">. The global age-standardised prevalence rate was </w:t>
      </w:r>
      <w:r w:rsidR="00972A57">
        <w:t>78</w:t>
      </w:r>
      <w:r w:rsidR="00AF644A">
        <w:t>8</w:t>
      </w:r>
      <w:r w:rsidR="00B546DA" w:rsidRPr="00B546DA">
        <w:t>·</w:t>
      </w:r>
      <w:r w:rsidR="00AF644A">
        <w:t xml:space="preserve">3 </w:t>
      </w:r>
      <w:r w:rsidR="00264B53" w:rsidRPr="00B54F73">
        <w:t>(</w:t>
      </w:r>
      <w:r w:rsidR="00264B53">
        <w:t>66</w:t>
      </w:r>
      <w:r w:rsidR="00AF644A">
        <w:t>3</w:t>
      </w:r>
      <w:r w:rsidR="00264B53" w:rsidRPr="00B546DA">
        <w:t>·</w:t>
      </w:r>
      <w:r w:rsidR="00AF644A">
        <w:t>8</w:t>
      </w:r>
      <w:r w:rsidR="00264B53" w:rsidRPr="002E4A96">
        <w:rPr>
          <w:sz w:val="20"/>
          <w:szCs w:val="20"/>
        </w:rPr>
        <w:t>–</w:t>
      </w:r>
      <w:r w:rsidR="00264B53">
        <w:t>92</w:t>
      </w:r>
      <w:r w:rsidR="00AF644A">
        <w:t>7</w:t>
      </w:r>
      <w:r w:rsidR="00264B53" w:rsidRPr="00B546DA">
        <w:t>·</w:t>
      </w:r>
      <w:r w:rsidR="00AF644A">
        <w:t>2</w:t>
      </w:r>
      <w:r w:rsidR="00264B53" w:rsidRPr="00B54F73">
        <w:t>)</w:t>
      </w:r>
      <w:r w:rsidR="00972A57" w:rsidRPr="00B54F73">
        <w:t xml:space="preserve"> </w:t>
      </w:r>
      <w:r w:rsidR="00B54F73" w:rsidRPr="00B54F73">
        <w:t>per 10</w:t>
      </w:r>
      <w:r w:rsidR="00AF644A">
        <w:t>0</w:t>
      </w:r>
      <w:r w:rsidR="00972A57">
        <w:t xml:space="preserve"> </w:t>
      </w:r>
      <w:r w:rsidR="00B54F73" w:rsidRPr="00B54F73">
        <w:t xml:space="preserve">000 people. ASD accounted for </w:t>
      </w:r>
      <w:r w:rsidR="00972A57">
        <w:t>1</w:t>
      </w:r>
      <w:r w:rsidR="001639F9">
        <w:t>1</w:t>
      </w:r>
      <w:r w:rsidR="00B546DA" w:rsidRPr="00B546DA">
        <w:t>·</w:t>
      </w:r>
      <w:r w:rsidR="001639F9">
        <w:t>5</w:t>
      </w:r>
      <w:r w:rsidR="00972A57" w:rsidRPr="00B54F73">
        <w:t xml:space="preserve"> </w:t>
      </w:r>
      <w:r w:rsidR="00B54F73" w:rsidRPr="00B54F73">
        <w:t xml:space="preserve">million </w:t>
      </w:r>
      <w:r w:rsidR="00264B53" w:rsidRPr="00B54F73">
        <w:t>(</w:t>
      </w:r>
      <w:r w:rsidR="00AF644A">
        <w:t>7</w:t>
      </w:r>
      <w:r w:rsidR="00264B53" w:rsidRPr="00B546DA">
        <w:t>·</w:t>
      </w:r>
      <w:r w:rsidR="00AF644A">
        <w:t>8</w:t>
      </w:r>
      <w:r w:rsidR="00264B53" w:rsidRPr="002E4A96">
        <w:rPr>
          <w:sz w:val="20"/>
          <w:szCs w:val="20"/>
        </w:rPr>
        <w:t>–</w:t>
      </w:r>
      <w:r w:rsidR="00AF644A">
        <w:t>16</w:t>
      </w:r>
      <w:r w:rsidR="00264B53" w:rsidRPr="00B546DA">
        <w:t>·</w:t>
      </w:r>
      <w:r w:rsidR="00AF644A">
        <w:t>3</w:t>
      </w:r>
      <w:r w:rsidR="00264B53" w:rsidRPr="00B54F73">
        <w:t>)</w:t>
      </w:r>
      <w:r w:rsidR="00264B53">
        <w:t xml:space="preserve"> </w:t>
      </w:r>
      <w:r w:rsidR="00B54F73" w:rsidRPr="00B54F73">
        <w:t xml:space="preserve">DALYs, equivalent to </w:t>
      </w:r>
      <w:r w:rsidR="001639F9">
        <w:t>147</w:t>
      </w:r>
      <w:r w:rsidR="00B546DA" w:rsidRPr="00B546DA">
        <w:t>·</w:t>
      </w:r>
      <w:r w:rsidR="00AF644A">
        <w:t>6</w:t>
      </w:r>
      <w:r w:rsidR="00AF644A" w:rsidRPr="00B54F73">
        <w:t xml:space="preserve"> </w:t>
      </w:r>
      <w:r w:rsidR="00264B53">
        <w:t>(</w:t>
      </w:r>
      <w:r w:rsidR="00AF644A">
        <w:t>100</w:t>
      </w:r>
      <w:r w:rsidR="00264B53" w:rsidRPr="00B546DA">
        <w:t>·</w:t>
      </w:r>
      <w:r w:rsidR="00AF644A">
        <w:t>2</w:t>
      </w:r>
      <w:r w:rsidR="00264B53" w:rsidRPr="002E4A96">
        <w:rPr>
          <w:sz w:val="20"/>
          <w:szCs w:val="20"/>
        </w:rPr>
        <w:t>–</w:t>
      </w:r>
      <w:r w:rsidR="00AF644A">
        <w:t>208</w:t>
      </w:r>
      <w:r w:rsidR="00264B53" w:rsidRPr="00B546DA">
        <w:t>·</w:t>
      </w:r>
      <w:r w:rsidR="00AF644A">
        <w:t>2</w:t>
      </w:r>
      <w:r w:rsidR="00264B53">
        <w:t xml:space="preserve">) </w:t>
      </w:r>
      <w:r w:rsidR="00B54F73" w:rsidRPr="00B54F73">
        <w:t>DALYs per 100</w:t>
      </w:r>
      <w:r w:rsidR="001639F9">
        <w:t xml:space="preserve"> </w:t>
      </w:r>
      <w:r w:rsidR="00B54F73" w:rsidRPr="00B54F73">
        <w:t xml:space="preserve">000 </w:t>
      </w:r>
      <w:r w:rsidR="00B54F73">
        <w:t>persons</w:t>
      </w:r>
      <w:r w:rsidR="00B54F73" w:rsidRPr="00B54F73">
        <w:t xml:space="preserve"> (age-standardised</w:t>
      </w:r>
      <w:r w:rsidR="009C632C">
        <w:t>) and</w:t>
      </w:r>
      <w:r w:rsidR="003966F2">
        <w:t xml:space="preserve"> was ranked within the top ten for non-fatal health burden for youth under 20 years of age.</w:t>
      </w:r>
      <w:bookmarkEnd w:id="8"/>
    </w:p>
    <w:p w14:paraId="7AEF9CD1" w14:textId="46073648" w:rsidR="00424EC3" w:rsidRPr="00085470" w:rsidRDefault="00A87305" w:rsidP="009C5A17">
      <w:pPr>
        <w:spacing w:line="480" w:lineRule="auto"/>
        <w:rPr>
          <w:bCs/>
        </w:rPr>
      </w:pPr>
      <w:r>
        <w:rPr>
          <w:b/>
        </w:rPr>
        <w:t>Interpretation</w:t>
      </w:r>
      <w:r w:rsidR="00357A17" w:rsidRPr="00652AD6">
        <w:rPr>
          <w:b/>
        </w:rPr>
        <w:t xml:space="preserve">: </w:t>
      </w:r>
      <w:r w:rsidR="006A2CB3">
        <w:rPr>
          <w:bCs/>
        </w:rPr>
        <w:t>T</w:t>
      </w:r>
      <w:r w:rsidR="00FF0D0F">
        <w:rPr>
          <w:bCs/>
        </w:rPr>
        <w:t xml:space="preserve">he high </w:t>
      </w:r>
      <w:r w:rsidR="005C2159">
        <w:rPr>
          <w:bCs/>
        </w:rPr>
        <w:t xml:space="preserve">prevalence and </w:t>
      </w:r>
      <w:r w:rsidR="00FF0D0F">
        <w:rPr>
          <w:bCs/>
        </w:rPr>
        <w:t>rank for non-fatal health burden in youth</w:t>
      </w:r>
      <w:r w:rsidR="00141D0B" w:rsidRPr="00141D0B">
        <w:rPr>
          <w:bCs/>
        </w:rPr>
        <w:t xml:space="preserve"> </w:t>
      </w:r>
      <w:r w:rsidR="00FF0D0F" w:rsidRPr="00141D0B">
        <w:rPr>
          <w:bCs/>
        </w:rPr>
        <w:t>underscor</w:t>
      </w:r>
      <w:r w:rsidR="00FF0D0F">
        <w:rPr>
          <w:bCs/>
        </w:rPr>
        <w:t>es</w:t>
      </w:r>
      <w:r w:rsidR="00FF0D0F" w:rsidRPr="00141D0B">
        <w:rPr>
          <w:bCs/>
        </w:rPr>
        <w:t xml:space="preserve"> </w:t>
      </w:r>
      <w:r w:rsidR="00141D0B" w:rsidRPr="00141D0B">
        <w:rPr>
          <w:bCs/>
        </w:rPr>
        <w:t>the importance of early detection and support</w:t>
      </w:r>
      <w:r w:rsidR="00593BEF">
        <w:rPr>
          <w:bCs/>
        </w:rPr>
        <w:t xml:space="preserve"> </w:t>
      </w:r>
      <w:r w:rsidR="009C5A17">
        <w:rPr>
          <w:bCs/>
        </w:rPr>
        <w:t xml:space="preserve">to autistic youths and their caregivers </w:t>
      </w:r>
      <w:r w:rsidR="00593BEF">
        <w:rPr>
          <w:bCs/>
        </w:rPr>
        <w:t>globally.</w:t>
      </w:r>
      <w:r w:rsidR="005C2159">
        <w:rPr>
          <w:bCs/>
        </w:rPr>
        <w:t xml:space="preserve"> </w:t>
      </w:r>
      <w:r w:rsidR="00BD7CCC">
        <w:rPr>
          <w:bCs/>
        </w:rPr>
        <w:t>Moreover, persisting</w:t>
      </w:r>
      <w:r w:rsidR="009C5A17">
        <w:rPr>
          <w:bCs/>
        </w:rPr>
        <w:t xml:space="preserve"> health </w:t>
      </w:r>
      <w:r w:rsidR="006A2CB3">
        <w:rPr>
          <w:bCs/>
        </w:rPr>
        <w:t>burden</w:t>
      </w:r>
      <w:r w:rsidR="00A63BAD">
        <w:rPr>
          <w:bCs/>
        </w:rPr>
        <w:t xml:space="preserve"> during </w:t>
      </w:r>
      <w:r w:rsidR="006A2CB3">
        <w:rPr>
          <w:bCs/>
        </w:rPr>
        <w:t>ad</w:t>
      </w:r>
      <w:r w:rsidR="00A63BAD">
        <w:rPr>
          <w:bCs/>
        </w:rPr>
        <w:t>ulthood</w:t>
      </w:r>
      <w:r w:rsidR="00593BEF">
        <w:rPr>
          <w:bCs/>
        </w:rPr>
        <w:t xml:space="preserve"> </w:t>
      </w:r>
      <w:r w:rsidR="009C5A17">
        <w:rPr>
          <w:bCs/>
        </w:rPr>
        <w:t>call</w:t>
      </w:r>
      <w:r w:rsidR="005C2159">
        <w:rPr>
          <w:bCs/>
        </w:rPr>
        <w:t>s</w:t>
      </w:r>
      <w:r w:rsidR="009C5A17">
        <w:rPr>
          <w:bCs/>
        </w:rPr>
        <w:t xml:space="preserve"> </w:t>
      </w:r>
      <w:r w:rsidR="00593BEF">
        <w:rPr>
          <w:bCs/>
        </w:rPr>
        <w:t>for</w:t>
      </w:r>
      <w:r w:rsidR="00A63BAD">
        <w:rPr>
          <w:bCs/>
        </w:rPr>
        <w:t xml:space="preserve"> more consideration into </w:t>
      </w:r>
      <w:r w:rsidR="00593BEF">
        <w:rPr>
          <w:bCs/>
        </w:rPr>
        <w:t xml:space="preserve">how </w:t>
      </w:r>
      <w:r w:rsidR="00BD7CCC">
        <w:rPr>
          <w:bCs/>
        </w:rPr>
        <w:t xml:space="preserve">our </w:t>
      </w:r>
      <w:r w:rsidR="00593BEF">
        <w:rPr>
          <w:bCs/>
        </w:rPr>
        <w:t>health response</w:t>
      </w:r>
      <w:r w:rsidR="00EE5F5B">
        <w:rPr>
          <w:bCs/>
        </w:rPr>
        <w:t xml:space="preserve"> </w:t>
      </w:r>
      <w:r w:rsidR="00593BEF">
        <w:rPr>
          <w:bCs/>
        </w:rPr>
        <w:t>must</w:t>
      </w:r>
      <w:r w:rsidR="006A2CB3" w:rsidRPr="006A2CB3">
        <w:rPr>
          <w:bCs/>
        </w:rPr>
        <w:t xml:space="preserve"> evolve </w:t>
      </w:r>
      <w:r w:rsidR="00A63BAD">
        <w:rPr>
          <w:bCs/>
        </w:rPr>
        <w:t>across the lifespan</w:t>
      </w:r>
      <w:r w:rsidR="00EE5F5B">
        <w:rPr>
          <w:bCs/>
        </w:rPr>
        <w:t xml:space="preserve">. </w:t>
      </w:r>
      <w:r w:rsidR="00BD7CCC">
        <w:rPr>
          <w:bCs/>
        </w:rPr>
        <w:t>W</w:t>
      </w:r>
      <w:r w:rsidR="00A63BAD">
        <w:rPr>
          <w:bCs/>
        </w:rPr>
        <w:t xml:space="preserve">ork </w:t>
      </w:r>
      <w:r w:rsidR="00141D0B" w:rsidRPr="00141D0B">
        <w:rPr>
          <w:bCs/>
        </w:rPr>
        <w:t>to improve</w:t>
      </w:r>
      <w:r w:rsidR="00EE5F5B">
        <w:rPr>
          <w:bCs/>
        </w:rPr>
        <w:t xml:space="preserve"> </w:t>
      </w:r>
      <w:r w:rsidR="005C2159">
        <w:rPr>
          <w:bCs/>
        </w:rPr>
        <w:t xml:space="preserve">the </w:t>
      </w:r>
      <w:r w:rsidR="00141D0B" w:rsidRPr="00141D0B">
        <w:rPr>
          <w:bCs/>
        </w:rPr>
        <w:t>precision</w:t>
      </w:r>
      <w:r w:rsidR="00A63BAD">
        <w:rPr>
          <w:bCs/>
        </w:rPr>
        <w:t xml:space="preserve"> </w:t>
      </w:r>
      <w:r w:rsidR="00141D0B" w:rsidRPr="00141D0B">
        <w:rPr>
          <w:bCs/>
        </w:rPr>
        <w:t xml:space="preserve">and global representation of </w:t>
      </w:r>
      <w:r w:rsidR="009C5A17">
        <w:rPr>
          <w:bCs/>
        </w:rPr>
        <w:t xml:space="preserve">our </w:t>
      </w:r>
      <w:r w:rsidR="00A63BAD">
        <w:rPr>
          <w:bCs/>
        </w:rPr>
        <w:t>findings</w:t>
      </w:r>
      <w:r w:rsidR="00BD7CCC">
        <w:rPr>
          <w:bCs/>
        </w:rPr>
        <w:t xml:space="preserve"> is required, starting with better global coverage of </w:t>
      </w:r>
      <w:r w:rsidR="005C2159">
        <w:rPr>
          <w:bCs/>
        </w:rPr>
        <w:t>epidemiolog</w:t>
      </w:r>
      <w:r w:rsidR="00BD7CCC">
        <w:rPr>
          <w:bCs/>
        </w:rPr>
        <w:t>ical data</w:t>
      </w:r>
      <w:r w:rsidR="001C5714">
        <w:rPr>
          <w:bCs/>
        </w:rPr>
        <w:t xml:space="preserve"> </w:t>
      </w:r>
      <w:bookmarkStart w:id="9" w:name="_Hlk176946435"/>
      <w:r w:rsidR="001C5714">
        <w:rPr>
          <w:bCs/>
        </w:rPr>
        <w:t>so that variations across location can be better ascerta</w:t>
      </w:r>
      <w:bookmarkEnd w:id="9"/>
      <w:r w:rsidR="001C5714">
        <w:rPr>
          <w:bCs/>
        </w:rPr>
        <w:t>ined</w:t>
      </w:r>
      <w:r w:rsidR="00BD7CCC">
        <w:rPr>
          <w:bCs/>
        </w:rPr>
        <w:t xml:space="preserve">. The work presented here can guide future research efforts </w:t>
      </w:r>
      <w:r w:rsidR="00BD7CCC">
        <w:rPr>
          <w:bCs/>
        </w:rPr>
        <w:lastRenderedPageBreak/>
        <w:t xml:space="preserve">and </w:t>
      </w:r>
      <w:r w:rsidR="00A63BAD">
        <w:rPr>
          <w:bCs/>
        </w:rPr>
        <w:t>importantly</w:t>
      </w:r>
      <w:r w:rsidR="00BD7CCC">
        <w:rPr>
          <w:bCs/>
        </w:rPr>
        <w:t xml:space="preserve"> </w:t>
      </w:r>
      <w:r w:rsidR="005C2159">
        <w:rPr>
          <w:bCs/>
        </w:rPr>
        <w:t xml:space="preserve">decisions surrounding </w:t>
      </w:r>
      <w:r w:rsidR="00BD7CCC">
        <w:rPr>
          <w:bCs/>
        </w:rPr>
        <w:t xml:space="preserve">allocation of </w:t>
      </w:r>
      <w:r w:rsidR="005C2159">
        <w:rPr>
          <w:bCs/>
        </w:rPr>
        <w:t>health</w:t>
      </w:r>
      <w:r w:rsidR="009C5A17">
        <w:rPr>
          <w:bCs/>
        </w:rPr>
        <w:t xml:space="preserve"> service</w:t>
      </w:r>
      <w:r w:rsidR="00BD7CCC">
        <w:rPr>
          <w:bCs/>
        </w:rPr>
        <w:t>s</w:t>
      </w:r>
      <w:r w:rsidR="009C5A17">
        <w:rPr>
          <w:bCs/>
        </w:rPr>
        <w:t xml:space="preserve"> </w:t>
      </w:r>
      <w:r w:rsidR="00BD7CCC">
        <w:rPr>
          <w:bCs/>
        </w:rPr>
        <w:t xml:space="preserve">that better address </w:t>
      </w:r>
      <w:r w:rsidR="005604B3">
        <w:rPr>
          <w:bCs/>
        </w:rPr>
        <w:t>the unique needs of all autistic individuals.</w:t>
      </w:r>
    </w:p>
    <w:p w14:paraId="227C78B9" w14:textId="74967824" w:rsidR="00A87305" w:rsidRPr="00A87305" w:rsidRDefault="00A87305" w:rsidP="00363F26">
      <w:pPr>
        <w:spacing w:line="480" w:lineRule="auto"/>
        <w:sectPr w:rsidR="00A87305" w:rsidRPr="00A87305" w:rsidSect="00E838F7">
          <w:pgSz w:w="11906" w:h="16838"/>
          <w:pgMar w:top="1440" w:right="1440" w:bottom="1440" w:left="1440" w:header="708" w:footer="708" w:gutter="0"/>
          <w:lnNumType w:countBy="1" w:restart="continuous"/>
          <w:cols w:space="708"/>
          <w:docGrid w:linePitch="360"/>
        </w:sectPr>
      </w:pPr>
      <w:r w:rsidRPr="00A87305">
        <w:rPr>
          <w:b/>
        </w:rPr>
        <w:t xml:space="preserve">Funding: </w:t>
      </w:r>
      <w:r w:rsidR="00321801">
        <w:t>Queensland Health</w:t>
      </w:r>
      <w:r w:rsidRPr="00A87305">
        <w:t xml:space="preserve"> </w:t>
      </w:r>
      <w:r>
        <w:t xml:space="preserve">and the Bill and Melinda Gates Foundation. </w:t>
      </w:r>
    </w:p>
    <w:p w14:paraId="04DF3F2A" w14:textId="518E417A" w:rsidR="00453185" w:rsidRPr="00B65BE3" w:rsidRDefault="00C25208" w:rsidP="00160E41">
      <w:pPr>
        <w:pStyle w:val="Heading1"/>
      </w:pPr>
      <w:bookmarkStart w:id="10" w:name="_Hlk178933820"/>
      <w:r>
        <w:lastRenderedPageBreak/>
        <w:t>Background</w:t>
      </w:r>
    </w:p>
    <w:p w14:paraId="0386EEDA" w14:textId="2EEF017D" w:rsidR="00EF0AF3" w:rsidRPr="00C70C7C" w:rsidRDefault="00EF0AF3" w:rsidP="00AE1791">
      <w:pPr>
        <w:spacing w:line="480" w:lineRule="auto"/>
        <w:rPr>
          <w:rFonts w:ascii="Calibri" w:hAnsi="Calibri" w:cs="Calibri"/>
        </w:rPr>
      </w:pPr>
      <w:bookmarkStart w:id="11" w:name="_Hlk176946831"/>
      <w:r>
        <w:t xml:space="preserve">Autism spectrum disorder (ASD) is a developmental </w:t>
      </w:r>
      <w:r w:rsidR="00EB645E">
        <w:t xml:space="preserve">condition </w:t>
      </w:r>
      <w:r>
        <w:t>characterised by</w:t>
      </w:r>
      <w:r w:rsidR="00164670">
        <w:t xml:space="preserve"> </w:t>
      </w:r>
      <w:r>
        <w:t xml:space="preserve">persistent </w:t>
      </w:r>
      <w:r w:rsidR="00EB645E">
        <w:t xml:space="preserve">difficulties </w:t>
      </w:r>
      <w:r>
        <w:t>in social communication</w:t>
      </w:r>
      <w:r w:rsidR="0093505C">
        <w:t xml:space="preserve"> and</w:t>
      </w:r>
      <w:r>
        <w:t xml:space="preserve"> interaction</w:t>
      </w:r>
      <w:r w:rsidRPr="009932DD">
        <w:rPr>
          <w:rFonts w:cstheme="minorHAnsi"/>
        </w:rPr>
        <w:t>,</w:t>
      </w:r>
      <w:r w:rsidR="007528E4" w:rsidRPr="009932DD">
        <w:rPr>
          <w:rFonts w:cstheme="minorHAnsi"/>
        </w:rPr>
        <w:t xml:space="preserve"> </w:t>
      </w:r>
      <w:r w:rsidR="001A2AB5">
        <w:rPr>
          <w:rFonts w:cstheme="minorHAnsi"/>
        </w:rPr>
        <w:t>challenges</w:t>
      </w:r>
      <w:r w:rsidR="00F53681">
        <w:rPr>
          <w:rFonts w:cstheme="minorHAnsi"/>
        </w:rPr>
        <w:t xml:space="preserve"> related to </w:t>
      </w:r>
      <w:r w:rsidR="007528E4" w:rsidRPr="00C70C7C">
        <w:rPr>
          <w:rFonts w:cstheme="minorHAnsi"/>
          <w:color w:val="222222"/>
          <w:shd w:val="clear" w:color="auto" w:fill="FFFFFF"/>
        </w:rPr>
        <w:t xml:space="preserve">sensory </w:t>
      </w:r>
      <w:r w:rsidR="00F53681">
        <w:rPr>
          <w:rFonts w:cstheme="minorHAnsi"/>
          <w:color w:val="222222"/>
          <w:shd w:val="clear" w:color="auto" w:fill="FFFFFF"/>
        </w:rPr>
        <w:t>processing</w:t>
      </w:r>
      <w:r w:rsidR="007528E4" w:rsidRPr="00C70C7C">
        <w:rPr>
          <w:rFonts w:cstheme="minorHAnsi"/>
          <w:color w:val="222222"/>
          <w:shd w:val="clear" w:color="auto" w:fill="FFFFFF"/>
        </w:rPr>
        <w:t>, repetitive behaviours</w:t>
      </w:r>
      <w:r w:rsidR="004C56ED">
        <w:rPr>
          <w:rFonts w:cstheme="minorHAnsi"/>
          <w:color w:val="222222"/>
          <w:shd w:val="clear" w:color="auto" w:fill="FFFFFF"/>
        </w:rPr>
        <w:t>,</w:t>
      </w:r>
      <w:r w:rsidR="00967DEE">
        <w:rPr>
          <w:rFonts w:cstheme="minorHAnsi"/>
          <w:color w:val="222222"/>
          <w:shd w:val="clear" w:color="auto" w:fill="FFFFFF"/>
        </w:rPr>
        <w:t xml:space="preserve"> interests</w:t>
      </w:r>
      <w:r w:rsidR="004C56ED">
        <w:rPr>
          <w:rFonts w:cstheme="minorHAnsi"/>
          <w:color w:val="222222"/>
          <w:shd w:val="clear" w:color="auto" w:fill="FFFFFF"/>
        </w:rPr>
        <w:t>,</w:t>
      </w:r>
      <w:r w:rsidR="00967DEE">
        <w:rPr>
          <w:rFonts w:cstheme="minorHAnsi"/>
          <w:color w:val="222222"/>
          <w:shd w:val="clear" w:color="auto" w:fill="FFFFFF"/>
        </w:rPr>
        <w:t xml:space="preserve"> or activities</w:t>
      </w:r>
      <w:r w:rsidR="00267513">
        <w:rPr>
          <w:rFonts w:cstheme="minorHAnsi"/>
          <w:color w:val="222222"/>
          <w:shd w:val="clear" w:color="auto" w:fill="FFFFFF"/>
        </w:rPr>
        <w:t>,</w:t>
      </w:r>
      <w:r w:rsidR="007528E4" w:rsidRPr="00C70C7C">
        <w:rPr>
          <w:rFonts w:cstheme="minorHAnsi"/>
          <w:color w:val="222222"/>
          <w:shd w:val="clear" w:color="auto" w:fill="FFFFFF"/>
        </w:rPr>
        <w:t xml:space="preserve"> and in some instances</w:t>
      </w:r>
      <w:r w:rsidR="00267513">
        <w:rPr>
          <w:rFonts w:cstheme="minorHAnsi"/>
          <w:color w:val="222222"/>
          <w:shd w:val="clear" w:color="auto" w:fill="FFFFFF"/>
        </w:rPr>
        <w:t xml:space="preserve"> </w:t>
      </w:r>
      <w:r w:rsidR="007528E4" w:rsidRPr="00C70C7C">
        <w:rPr>
          <w:rFonts w:cstheme="minorHAnsi"/>
          <w:color w:val="222222"/>
          <w:shd w:val="clear" w:color="auto" w:fill="FFFFFF"/>
        </w:rPr>
        <w:t>intellectual disability</w:t>
      </w:r>
      <w:r w:rsidR="001C5714">
        <w:t>, all of which occur at varying levels of severity.</w:t>
      </w:r>
      <w:r w:rsidR="0048385E">
        <w:fldChar w:fldCharType="begin"/>
      </w:r>
      <w:r w:rsidR="00D66A4D">
        <w:instrText xml:space="preserve"> ADDIN EN.CITE &lt;EndNote&gt;&lt;Cite&gt;&lt;Author&gt;American Psychiatric Association&lt;/Author&gt;&lt;Year&gt;2022&lt;/Year&gt;&lt;RecNum&gt;9670&lt;/RecNum&gt;&lt;DisplayText&gt;&lt;style face="superscript"&gt;1&lt;/style&gt;&lt;/DisplayText&gt;&lt;record&gt;&lt;rec-number&gt;9670&lt;/rec-number&gt;&lt;foreign-keys&gt;&lt;key app="EN" db-id="r200fza2nx0w25edvr2xsx5qzz52stzztex0" timestamp="1518135804"&gt;9670&lt;/key&gt;&lt;/foreign-keys&gt;&lt;ref-type name="Book"&gt;6&lt;/ref-type&gt;&lt;contributors&gt;&lt;authors&gt;&lt;author&gt;American Psychiatric Association,&lt;/author&gt;&lt;/authors&gt;&lt;/contributors&gt;&lt;titles&gt;&lt;title&gt;Diagnostic and statistical manual of mental disorders : DSM-5-TR (5th edition, text revision)&lt;/title&gt;&lt;/titles&gt;&lt;dates&gt;&lt;year&gt;2022&lt;/year&gt;&lt;/dates&gt;&lt;pub-location&gt;Washington, DC&lt;/pub-location&gt;&lt;publisher&gt;American Psychiatric Association Publishing&lt;/publisher&gt;&lt;urls&gt;&lt;/urls&gt;&lt;/record&gt;&lt;/Cite&gt;&lt;/EndNote&gt;</w:instrText>
      </w:r>
      <w:r w:rsidR="0048385E">
        <w:fldChar w:fldCharType="separate"/>
      </w:r>
      <w:r w:rsidR="00187649" w:rsidRPr="00187649">
        <w:rPr>
          <w:noProof/>
          <w:vertAlign w:val="superscript"/>
        </w:rPr>
        <w:t>1</w:t>
      </w:r>
      <w:r w:rsidR="0048385E">
        <w:fldChar w:fldCharType="end"/>
      </w:r>
      <w:r w:rsidR="001C5714">
        <w:t xml:space="preserve"> </w:t>
      </w:r>
      <w:bookmarkEnd w:id="11"/>
      <w:r w:rsidR="0093505C">
        <w:t>Autistic persons</w:t>
      </w:r>
      <w:r w:rsidR="00AE1791">
        <w:t xml:space="preserve"> </w:t>
      </w:r>
      <w:r w:rsidR="00D770F6">
        <w:t>[FOOT</w:t>
      </w:r>
      <w:r w:rsidR="004B6680">
        <w:t>N</w:t>
      </w:r>
      <w:r w:rsidR="00D770F6">
        <w:t xml:space="preserve">OTE] </w:t>
      </w:r>
      <w:r w:rsidR="00BB7FFC">
        <w:t xml:space="preserve">are at an increased risk of </w:t>
      </w:r>
      <w:r w:rsidR="00AE1791">
        <w:t>social isolation, academic or employment difficulties, and may require psyc</w:t>
      </w:r>
      <w:r w:rsidR="00E52AD9">
        <w:t>hosocial support into adulthood</w:t>
      </w:r>
      <w:r w:rsidR="00187649">
        <w:t>.</w:t>
      </w:r>
      <w:r w:rsidR="00AE1791">
        <w:fldChar w:fldCharType="begin"/>
      </w:r>
      <w:r w:rsidR="00FC2919">
        <w:instrText xml:space="preserve"> ADDIN EN.CITE &lt;EndNote&gt;&lt;Cite&gt;&lt;Author&gt;Howlin&lt;/Author&gt;&lt;Year&gt;2017&lt;/Year&gt;&lt;RecNum&gt;9726&lt;/RecNum&gt;&lt;DisplayText&gt;&lt;style face="superscript"&gt;2&lt;/style&gt;&lt;/DisplayText&gt;&lt;record&gt;&lt;rec-number&gt;9726&lt;/rec-number&gt;&lt;foreign-keys&gt;&lt;key app="EN" db-id="srfxxt2ei9xzp7eederprr28fz5fwxtf95ee" timestamp="1541479851"&gt;9726&lt;/key&gt;&lt;/foreign-keys&gt;&lt;ref-type name="Journal Article"&gt;17&lt;/ref-type&gt;&lt;contributors&gt;&lt;authors&gt;&lt;author&gt;Howlin, P.&lt;/author&gt;&lt;author&gt;Magiati, I.&lt;/author&gt;&lt;/authors&gt;&lt;/contributors&gt;&lt;auth-address&gt;aDepartment of Psychology, Institute of Psychiatry, Psychology and Neuroscience, King&amp;apos;s College, London, UK bFaculty of Health Sciences, University of Sydney, Sydney, New South Wales, Australia cDepartment of Psychology, National University of Singapore, Singapore.&lt;/auth-address&gt;&lt;titles&gt;&lt;title&gt;Autism spectrum disorder: outcomes in adulthood&lt;/title&gt;&lt;secondary-title&gt;Curr Opin Psychiatry&lt;/secondary-title&gt;&lt;alt-title&gt;Current opinion in psychiatry&lt;/alt-title&gt;&lt;/titles&gt;&lt;alt-periodical&gt;&lt;full-title&gt;Current Opinion in Psychiatry&lt;/full-title&gt;&lt;/alt-periodical&gt;&lt;pages&gt;69-76&lt;/pages&gt;&lt;volume&gt;30&lt;/volume&gt;&lt;number&gt;2&lt;/number&gt;&lt;edition&gt;2017/01/10&lt;/edition&gt;&lt;keywords&gt;&lt;keyword&gt;Adult&lt;/keyword&gt;&lt;keyword&gt;Autism Spectrum Disorder/*diagnosis/*psychology/rehabilitation&lt;/keyword&gt;&lt;keyword&gt;Child&lt;/keyword&gt;&lt;keyword&gt;Humans&lt;/keyword&gt;&lt;keyword&gt;*Interpersonal Relations&lt;/keyword&gt;&lt;keyword&gt;Mental Disorders/*diagnosis/*psychology/rehabilitation&lt;/keyword&gt;&lt;keyword&gt;Outcome Assessment (Health Care)&lt;/keyword&gt;&lt;keyword&gt;Research&lt;/keyword&gt;&lt;keyword&gt;Unemployment/*psychology&lt;/keyword&gt;&lt;/keywords&gt;&lt;dates&gt;&lt;year&gt;2017&lt;/year&gt;&lt;pub-dates&gt;&lt;date&gt;Mar&lt;/date&gt;&lt;/pub-dates&gt;&lt;/dates&gt;&lt;isbn&gt;0951-7367&lt;/isbn&gt;&lt;accession-num&gt;28067726&lt;/accession-num&gt;&lt;urls&gt;&lt;/urls&gt;&lt;electronic-resource-num&gt;10.1097/yco.0000000000000308&lt;/electronic-resource-num&gt;&lt;remote-database-provider&gt;NLM&lt;/remote-database-provider&gt;&lt;language&gt;eng&lt;/language&gt;&lt;/record&gt;&lt;/Cite&gt;&lt;/EndNote&gt;</w:instrText>
      </w:r>
      <w:r w:rsidR="00AE1791">
        <w:fldChar w:fldCharType="separate"/>
      </w:r>
      <w:r w:rsidR="00FC2919" w:rsidRPr="00FC2919">
        <w:rPr>
          <w:noProof/>
          <w:vertAlign w:val="superscript"/>
        </w:rPr>
        <w:t>2</w:t>
      </w:r>
      <w:r w:rsidR="00AE1791">
        <w:fldChar w:fldCharType="end"/>
      </w:r>
      <w:r w:rsidR="00F20682">
        <w:t xml:space="preserve"> </w:t>
      </w:r>
      <w:r w:rsidR="006B57EE">
        <w:t>E</w:t>
      </w:r>
      <w:r w:rsidR="00F20682">
        <w:t xml:space="preserve">arly diagnosis and </w:t>
      </w:r>
      <w:r w:rsidR="00BB7FFC">
        <w:t xml:space="preserve">intervention </w:t>
      </w:r>
      <w:r w:rsidR="00F20682">
        <w:t xml:space="preserve">can improve outcomes for </w:t>
      </w:r>
      <w:r w:rsidR="0093505C">
        <w:t>autistic persons</w:t>
      </w:r>
      <w:r w:rsidR="00F20682">
        <w:t xml:space="preserve">, </w:t>
      </w:r>
      <w:r w:rsidR="00BB7FFC">
        <w:t xml:space="preserve">although </w:t>
      </w:r>
      <w:r w:rsidR="00F20682">
        <w:t>many do not</w:t>
      </w:r>
      <w:r w:rsidR="00E52AD9">
        <w:t xml:space="preserve"> receive </w:t>
      </w:r>
      <w:r w:rsidR="0019743A">
        <w:t xml:space="preserve">early </w:t>
      </w:r>
      <w:r w:rsidR="00EB645E">
        <w:t>support</w:t>
      </w:r>
      <w:r w:rsidR="00187649">
        <w:t>.</w:t>
      </w:r>
      <w:r w:rsidR="00F20682">
        <w:fldChar w:fldCharType="begin">
          <w:fldData xml:space="preserve">PEVuZE5vdGU+PENpdGU+PEF1dGhvcj5Fc3RlczwvQXV0aG9yPjxZZWFyPjIwMTU8L1llYXI+PFJl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</w:fldData>
        </w:fldChar>
      </w:r>
      <w:r w:rsidR="00FC2919">
        <w:instrText xml:space="preserve"> ADDIN EN.CITE </w:instrText>
      </w:r>
      <w:r w:rsidR="00FC2919">
        <w:fldChar w:fldCharType="begin">
          <w:fldData xml:space="preserve">PEVuZE5vdGU+PENpdGU+PEF1dGhvcj5Fc3RlczwvQXV0aG9yPjxZZWFyPjIwMTU8L1llYXI+PFJl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</w:fldData>
        </w:fldChar>
      </w:r>
      <w:r w:rsidR="00FC2919">
        <w:instrText xml:space="preserve"> ADDIN EN.CITE.DATA </w:instrText>
      </w:r>
      <w:r w:rsidR="00FC2919">
        <w:fldChar w:fldCharType="end"/>
      </w:r>
      <w:r w:rsidR="00F20682">
        <w:fldChar w:fldCharType="separate"/>
      </w:r>
      <w:r w:rsidR="00FC2919" w:rsidRPr="00FC2919">
        <w:rPr>
          <w:noProof/>
          <w:vertAlign w:val="superscript"/>
        </w:rPr>
        <w:t>3-6</w:t>
      </w:r>
      <w:r w:rsidR="00F20682">
        <w:fldChar w:fldCharType="end"/>
      </w:r>
      <w:r w:rsidR="00F20682">
        <w:t xml:space="preserve"> </w:t>
      </w:r>
      <w:r w:rsidR="00234A62">
        <w:t>Accurate</w:t>
      </w:r>
      <w:r w:rsidR="00537B53">
        <w:t xml:space="preserve"> </w:t>
      </w:r>
      <w:r w:rsidR="00777078">
        <w:t>epidemiolog</w:t>
      </w:r>
      <w:r w:rsidR="006B57EE">
        <w:t>ical estimates are</w:t>
      </w:r>
      <w:r w:rsidR="00234A62">
        <w:t xml:space="preserve"> essential for</w:t>
      </w:r>
      <w:r w:rsidR="009B5FB9">
        <w:t xml:space="preserve"> </w:t>
      </w:r>
      <w:r w:rsidR="00234A62">
        <w:t>strategic service planning and resource allocation for autistic persons</w:t>
      </w:r>
      <w:r w:rsidR="006B57EE">
        <w:t xml:space="preserve"> and</w:t>
      </w:r>
      <w:r w:rsidR="00234A62">
        <w:t xml:space="preserve"> are generated </w:t>
      </w:r>
      <w:r w:rsidR="00461AF9">
        <w:t>as part of the Global Burden of Disease</w:t>
      </w:r>
      <w:r w:rsidR="00775DDD">
        <w:t>s</w:t>
      </w:r>
      <w:r w:rsidR="00BB7FFC">
        <w:t>, Injuries, and Risk Factors Study</w:t>
      </w:r>
      <w:r w:rsidR="00461AF9">
        <w:t xml:space="preserve"> (GBD).</w:t>
      </w:r>
      <w:r w:rsidR="007716CA">
        <w:fldChar w:fldCharType="begin"/>
      </w:r>
      <w:r w:rsidR="00FC2919">
        <w:instrText xml:space="preserve"> ADDIN EN.CITE &lt;EndNote&gt;&lt;Cite&gt;&lt;Author&gt;GBD 2021 Disease and Injuries Collaborators&lt;/Author&gt;&lt;Year&gt;2024&lt;/Year&gt;&lt;RecNum&gt;9753&lt;/RecNum&gt;&lt;DisplayText&gt;&lt;style face="superscript"&gt;7&lt;/style&gt;&lt;/DisplayText&gt;&lt;record&gt;&lt;rec-number&gt;9753&lt;/rec-number&gt;&lt;foreign-keys&gt;&lt;key app="EN" db-id="r200fza2nx0w25edvr2xsx5qzz52stzztex0" timestamp="1688960959"&gt;9753&lt;/key&gt;&lt;/foreign-keys&gt;&lt;ref-type name="Journal Article"&gt;17&lt;/ref-type&gt;&lt;contributors&gt;&lt;authors&gt;&lt;author&gt;GBD 2021 Disease and Injuries Collaborators,&lt;/author&gt;&lt;/authors&gt;&lt;/contributors&gt;&lt;titles&gt;&lt;title&gt;Global incidence, prevalence, years lived with disability (YLDs), disability-adjusted life-years (DALYs), and healthy life expectancy (HALE) for 371 diseases and injuries in 204 countries and territories and 811 subnational locations, 1990–2021: a systematic analysis for the Global Burden of Disease Study 2021&lt;/title&gt;&lt;secondary-title&gt;The Lancet&lt;/secondary-title&gt;&lt;/titles&gt;&lt;pages&gt;2133-2161&lt;/pages&gt;&lt;volume&gt;403&lt;/volume&gt;&lt;number&gt;10440&lt;/number&gt;&lt;dates&gt;&lt;year&gt;2024&lt;/year&gt;&lt;/dates&gt;&lt;urls&gt;&lt;/urls&gt;&lt;/record&gt;&lt;/Cite&gt;&lt;/EndNote&gt;</w:instrText>
      </w:r>
      <w:r w:rsidR="007716CA">
        <w:fldChar w:fldCharType="separate"/>
      </w:r>
      <w:r w:rsidR="00FC2919" w:rsidRPr="00FC2919">
        <w:rPr>
          <w:noProof/>
          <w:vertAlign w:val="superscript"/>
        </w:rPr>
        <w:t>7</w:t>
      </w:r>
      <w:r w:rsidR="007716CA">
        <w:fldChar w:fldCharType="end"/>
      </w:r>
    </w:p>
    <w:p w14:paraId="58F9E766" w14:textId="2D3D136A" w:rsidR="00D770F6" w:rsidRDefault="00D770F6" w:rsidP="00AE1791">
      <w:pPr>
        <w:spacing w:line="480" w:lineRule="auto"/>
      </w:pPr>
      <w:r w:rsidRPr="0087549C">
        <w:rPr>
          <w:i/>
        </w:rPr>
        <w:t xml:space="preserve">[INSERT FOOTNOTE: </w:t>
      </w:r>
      <w:bookmarkStart w:id="12" w:name="_Hlk176947540"/>
      <w:bookmarkStart w:id="13" w:name="_Hlk176948121"/>
      <w:r>
        <w:rPr>
          <w:i/>
        </w:rPr>
        <w:t>W</w:t>
      </w:r>
      <w:r w:rsidRPr="0087549C">
        <w:rPr>
          <w:i/>
        </w:rPr>
        <w:t xml:space="preserve">e use identity-first language as </w:t>
      </w:r>
      <w:r>
        <w:rPr>
          <w:i/>
        </w:rPr>
        <w:t xml:space="preserve">preferred </w:t>
      </w:r>
      <w:r w:rsidR="00461AF9">
        <w:rPr>
          <w:i/>
        </w:rPr>
        <w:t>by most</w:t>
      </w:r>
      <w:r w:rsidRPr="0087549C">
        <w:rPr>
          <w:i/>
        </w:rPr>
        <w:t xml:space="preserve"> people with lived experience of </w:t>
      </w:r>
      <w:r w:rsidR="00461AF9">
        <w:rPr>
          <w:i/>
        </w:rPr>
        <w:t xml:space="preserve">the </w:t>
      </w:r>
      <w:r w:rsidRPr="0087549C">
        <w:rPr>
          <w:i/>
        </w:rPr>
        <w:t>autism</w:t>
      </w:r>
      <w:r w:rsidR="00461AF9">
        <w:rPr>
          <w:i/>
        </w:rPr>
        <w:t xml:space="preserve"> spectrum</w:t>
      </w:r>
      <w:bookmarkEnd w:id="12"/>
      <w:r w:rsidRPr="0087549C">
        <w:rPr>
          <w:i/>
        </w:rPr>
        <w:t>.</w:t>
      </w:r>
      <w:r w:rsidR="007716CA">
        <w:rPr>
          <w:i/>
        </w:rPr>
        <w:fldChar w:fldCharType="begin">
          <w:fldData xml:space="preserve">PEVuZE5vdGU+PENpdGU+PEF1dGhvcj5LZW5ueTwvQXV0aG9yPjxZZWFyPjIwMTY8L1llYXI+PFJl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</w:fldData>
        </w:fldChar>
      </w:r>
      <w:r w:rsidR="00FC2919">
        <w:rPr>
          <w:i/>
        </w:rPr>
        <w:instrText xml:space="preserve"> ADDIN EN.CITE </w:instrText>
      </w:r>
      <w:r w:rsidR="00FC2919">
        <w:rPr>
          <w:i/>
        </w:rPr>
        <w:fldChar w:fldCharType="begin">
          <w:fldData xml:space="preserve">PEVuZE5vdGU+PENpdGU+PEF1dGhvcj5LZW5ueTwvQXV0aG9yPjxZZWFyPjIwMTY8L1llYXI+PFJl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</w:fldData>
        </w:fldChar>
      </w:r>
      <w:r w:rsidR="00FC2919">
        <w:rPr>
          <w:i/>
        </w:rPr>
        <w:instrText xml:space="preserve"> ADDIN EN.CITE.DATA </w:instrText>
      </w:r>
      <w:r w:rsidR="00FC2919">
        <w:rPr>
          <w:i/>
        </w:rPr>
      </w:r>
      <w:r w:rsidR="00FC2919">
        <w:rPr>
          <w:i/>
        </w:rPr>
        <w:fldChar w:fldCharType="end"/>
      </w:r>
      <w:r w:rsidR="007716CA">
        <w:rPr>
          <w:i/>
        </w:rPr>
      </w:r>
      <w:r w:rsidR="007716CA">
        <w:rPr>
          <w:i/>
        </w:rPr>
        <w:fldChar w:fldCharType="separate"/>
      </w:r>
      <w:r w:rsidR="00FC2919" w:rsidRPr="00FC2919">
        <w:rPr>
          <w:i/>
          <w:noProof/>
          <w:vertAlign w:val="superscript"/>
        </w:rPr>
        <w:t>8,9</w:t>
      </w:r>
      <w:r w:rsidR="007716CA">
        <w:rPr>
          <w:i/>
        </w:rPr>
        <w:fldChar w:fldCharType="end"/>
      </w:r>
      <w:r w:rsidRPr="0087549C">
        <w:rPr>
          <w:i/>
        </w:rPr>
        <w:t xml:space="preserve"> </w:t>
      </w:r>
      <w:bookmarkStart w:id="14" w:name="_Hlk176947666"/>
      <w:r w:rsidR="00DE1F0C" w:rsidRPr="00DE1F0C">
        <w:rPr>
          <w:i/>
          <w:lang w:val="en-US"/>
        </w:rPr>
        <w:t>This</w:t>
      </w:r>
      <w:r w:rsidR="00DE1F0C">
        <w:rPr>
          <w:i/>
          <w:lang w:val="en-US"/>
        </w:rPr>
        <w:t xml:space="preserve"> approach</w:t>
      </w:r>
      <w:r w:rsidR="00DE1F0C" w:rsidRPr="00DE1F0C">
        <w:rPr>
          <w:i/>
          <w:lang w:val="en-US"/>
        </w:rPr>
        <w:t xml:space="preserve"> puts any reference to the autism spectrum first within a </w:t>
      </w:r>
      <w:r w:rsidR="00DE1F0C">
        <w:rPr>
          <w:i/>
          <w:lang w:val="en-US"/>
        </w:rPr>
        <w:t>statement</w:t>
      </w:r>
      <w:r w:rsidR="00DE1F0C" w:rsidRPr="00DE1F0C">
        <w:rPr>
          <w:i/>
          <w:lang w:val="en-US"/>
        </w:rPr>
        <w:t xml:space="preserve">. </w:t>
      </w:r>
      <w:r w:rsidR="005356A7">
        <w:rPr>
          <w:i/>
        </w:rPr>
        <w:t>However,</w:t>
      </w:r>
      <w:r w:rsidR="00461AF9">
        <w:rPr>
          <w:i/>
        </w:rPr>
        <w:t xml:space="preserve"> we do</w:t>
      </w:r>
      <w:r w:rsidRPr="0087549C">
        <w:rPr>
          <w:i/>
        </w:rPr>
        <w:t xml:space="preserve"> acknowledge that some people with a diagnosis of </w:t>
      </w:r>
      <w:r w:rsidR="007716CA">
        <w:rPr>
          <w:i/>
        </w:rPr>
        <w:t>ASD</w:t>
      </w:r>
      <w:r w:rsidRPr="0087549C">
        <w:rPr>
          <w:i/>
        </w:rPr>
        <w:t xml:space="preserve"> prefer person-first language</w:t>
      </w:r>
      <w:r w:rsidR="00DE1F0C">
        <w:rPr>
          <w:i/>
        </w:rPr>
        <w:t xml:space="preserve"> </w:t>
      </w:r>
      <w:r w:rsidR="00DE1F0C" w:rsidRPr="00DE1F0C">
        <w:rPr>
          <w:i/>
        </w:rPr>
        <w:t>which emphasi</w:t>
      </w:r>
      <w:r w:rsidR="00EB46DD">
        <w:rPr>
          <w:i/>
        </w:rPr>
        <w:t>s</w:t>
      </w:r>
      <w:r w:rsidR="00DE1F0C" w:rsidRPr="00DE1F0C">
        <w:rPr>
          <w:i/>
        </w:rPr>
        <w:t>es the person</w:t>
      </w:r>
      <w:r w:rsidR="00DE1F0C" w:rsidRPr="00DE1F0C">
        <w:rPr>
          <w:i/>
          <w:lang w:val="en-US"/>
        </w:rPr>
        <w:t xml:space="preserve"> first within a statement</w:t>
      </w:r>
      <w:r w:rsidRPr="0087549C">
        <w:rPr>
          <w:i/>
        </w:rPr>
        <w:t>.]</w:t>
      </w:r>
      <w:bookmarkEnd w:id="13"/>
    </w:p>
    <w:bookmarkEnd w:id="14"/>
    <w:p w14:paraId="6A85C456" w14:textId="0FCC47B0" w:rsidR="00E818BD" w:rsidRDefault="009E28F1" w:rsidP="00D656D7">
      <w:pPr>
        <w:spacing w:line="480" w:lineRule="auto"/>
      </w:pPr>
      <w:r>
        <w:t>GBD</w:t>
      </w:r>
      <w:r w:rsidR="00C64F72">
        <w:t xml:space="preserve"> is the largest scientific effort </w:t>
      </w:r>
      <w:r w:rsidR="00DA6ACE">
        <w:t>estimating</w:t>
      </w:r>
      <w:r w:rsidR="00C64F72">
        <w:t xml:space="preserve"> prevalence and </w:t>
      </w:r>
      <w:r w:rsidR="00461AF9">
        <w:t xml:space="preserve">health </w:t>
      </w:r>
      <w:r w:rsidR="00C64F72">
        <w:t>burden of di</w:t>
      </w:r>
      <w:r w:rsidR="00757089">
        <w:t>sorders, diseases</w:t>
      </w:r>
      <w:r w:rsidR="008833ED">
        <w:t xml:space="preserve"> and</w:t>
      </w:r>
      <w:r w:rsidR="00757089">
        <w:t xml:space="preserve"> injuries</w:t>
      </w:r>
      <w:r w:rsidR="00E4761E">
        <w:t>.</w:t>
      </w:r>
      <w:r w:rsidR="008E7998">
        <w:fldChar w:fldCharType="begin"/>
      </w:r>
      <w:r w:rsidR="00FC2919">
        <w:instrText xml:space="preserve"> ADDIN EN.CITE &lt;EndNote&gt;&lt;Cite&gt;&lt;Author&gt;GBD 2021 Disease and Injuries Collaborators&lt;/Author&gt;&lt;Year&gt;2024&lt;/Year&gt;&lt;RecNum&gt;9753&lt;/RecNum&gt;&lt;DisplayText&gt;&lt;style face="superscript"&gt;7&lt;/style&gt;&lt;/DisplayText&gt;&lt;record&gt;&lt;rec-number&gt;9753&lt;/rec-number&gt;&lt;foreign-keys&gt;&lt;key app="EN" db-id="r200fza2nx0w25edvr2xsx5qzz52stzztex0" timestamp="1688960959"&gt;9753&lt;/key&gt;&lt;/foreign-keys&gt;&lt;ref-type name="Journal Article"&gt;17&lt;/ref-type&gt;&lt;contributors&gt;&lt;authors&gt;&lt;author&gt;GBD 2021 Disease and Injuries Collaborators,&lt;/author&gt;&lt;/authors&gt;&lt;/contributors&gt;&lt;titles&gt;&lt;title&gt;Global incidence, prevalence, years lived with disability (YLDs), disability-adjusted life-years (DALYs), and healthy life expectancy (HALE) for 371 diseases and injuries in 204 countries and territories and 811 subnational locations, 1990–2021: a systematic analysis for the Global Burden of Disease Study 2021&lt;/title&gt;&lt;secondary-title&gt;The Lancet&lt;/secondary-title&gt;&lt;/titles&gt;&lt;pages&gt;2133-2161&lt;/pages&gt;&lt;volume&gt;403&lt;/volume&gt;&lt;number&gt;10440&lt;/number&gt;&lt;dates&gt;&lt;year&gt;2024&lt;/year&gt;&lt;/dates&gt;&lt;urls&gt;&lt;/urls&gt;&lt;/record&gt;&lt;/Cite&gt;&lt;/EndNote&gt;</w:instrText>
      </w:r>
      <w:r w:rsidR="008E7998">
        <w:fldChar w:fldCharType="separate"/>
      </w:r>
      <w:r w:rsidR="00FC2919" w:rsidRPr="00FC2919">
        <w:rPr>
          <w:noProof/>
          <w:vertAlign w:val="superscript"/>
        </w:rPr>
        <w:t>7</w:t>
      </w:r>
      <w:r w:rsidR="008E7998">
        <w:fldChar w:fldCharType="end"/>
      </w:r>
      <w:r w:rsidR="00461AF9">
        <w:t xml:space="preserve"> </w:t>
      </w:r>
      <w:bookmarkStart w:id="15" w:name="_Hlk178866393"/>
      <w:r w:rsidR="00DA6ACE">
        <w:t>Seven iterations of the GBD reporting on the autism spectrum have been conducted, each quantifying the</w:t>
      </w:r>
      <w:r w:rsidR="00461AF9">
        <w:t xml:space="preserve"> health burden using</w:t>
      </w:r>
      <w:r w:rsidR="00E818BD">
        <w:t xml:space="preserve"> the disability-adjusted life</w:t>
      </w:r>
      <w:r w:rsidR="00DA6ACE">
        <w:t>-</w:t>
      </w:r>
      <w:r w:rsidR="00E818BD">
        <w:t>year (DALY)</w:t>
      </w:r>
      <w:bookmarkEnd w:id="15"/>
      <w:r w:rsidR="00E818BD">
        <w:t>. Each DALY represents a year of health</w:t>
      </w:r>
      <w:r w:rsidR="00B239B6">
        <w:t>y</w:t>
      </w:r>
      <w:r w:rsidR="00E818BD">
        <w:t xml:space="preserve"> life lost due to </w:t>
      </w:r>
      <w:r w:rsidR="008833ED">
        <w:t>a</w:t>
      </w:r>
      <w:r w:rsidR="00E818BD">
        <w:t xml:space="preserve"> </w:t>
      </w:r>
      <w:r w:rsidR="00461AF9">
        <w:t>cause</w:t>
      </w:r>
      <w:r w:rsidR="00E818BD">
        <w:t>.</w:t>
      </w:r>
      <w:r w:rsidR="00B129AF">
        <w:t xml:space="preserve"> </w:t>
      </w:r>
      <w:r w:rsidR="00B029E2">
        <w:t>The term</w:t>
      </w:r>
      <w:r w:rsidR="00461AF9">
        <w:t xml:space="preserve"> health</w:t>
      </w:r>
      <w:r w:rsidR="00B029E2">
        <w:t xml:space="preserve"> burden in this manuscript refer</w:t>
      </w:r>
      <w:r w:rsidR="008833ED">
        <w:t>s specifically</w:t>
      </w:r>
      <w:r w:rsidR="00B029E2">
        <w:t xml:space="preserve"> to the DALY a</w:t>
      </w:r>
      <w:r w:rsidR="008833ED">
        <w:t>s it</w:t>
      </w:r>
      <w:r w:rsidR="000841C8">
        <w:t xml:space="preserve"> i</w:t>
      </w:r>
      <w:r w:rsidR="008833ED">
        <w:t xml:space="preserve">s </w:t>
      </w:r>
      <w:r w:rsidR="00B029E2">
        <w:t>used within GBD.</w:t>
      </w:r>
      <w:r w:rsidR="00DA6ACE">
        <w:t xml:space="preserve"> </w:t>
      </w:r>
    </w:p>
    <w:p w14:paraId="6006D8AA" w14:textId="6CFAD7C7" w:rsidR="00A6480C" w:rsidRDefault="005C0C68" w:rsidP="00904803">
      <w:pPr>
        <w:spacing w:line="480" w:lineRule="auto"/>
      </w:pPr>
      <w:r>
        <w:t>The global</w:t>
      </w:r>
      <w:r w:rsidR="00566D16">
        <w:t xml:space="preserve"> age-standardised</w:t>
      </w:r>
      <w:r>
        <w:t xml:space="preserve"> prevalence of </w:t>
      </w:r>
      <w:r w:rsidR="008E7998">
        <w:t>the autism spectrum</w:t>
      </w:r>
      <w:r>
        <w:t xml:space="preserve"> reported by GBD 2019 </w:t>
      </w:r>
      <w:r w:rsidR="00566D16">
        <w:t>was 369</w:t>
      </w:r>
      <w:r w:rsidR="00DA6ACE">
        <w:t>.4</w:t>
      </w:r>
      <w:r w:rsidR="00566D16">
        <w:t xml:space="preserve"> per 1</w:t>
      </w:r>
      <w:r w:rsidR="00DA6ACE">
        <w:t>0</w:t>
      </w:r>
      <w:r w:rsidR="00566D16">
        <w:t>0</w:t>
      </w:r>
      <w:r w:rsidR="008E7998">
        <w:t xml:space="preserve"> </w:t>
      </w:r>
      <w:r w:rsidR="00566D16">
        <w:t>000 persons,</w:t>
      </w:r>
      <w:r w:rsidR="008E7998">
        <w:fldChar w:fldCharType="begin"/>
      </w:r>
      <w:r w:rsidR="00FC2919">
        <w:instrText xml:space="preserve"> ADDIN EN.CITE &lt;EndNote&gt;&lt;Cite&gt;&lt;Author&gt;GBD 2019 Diseases and Injuries Collaborators&lt;/Author&gt;&lt;Year&gt;2020&lt;/Year&gt;&lt;RecNum&gt;9756&lt;/RecNum&gt;&lt;DisplayText&gt;&lt;style face="superscript"&gt;10&lt;/style&gt;&lt;/DisplayText&gt;&lt;record&gt;&lt;rec-number&gt;9756&lt;/rec-number&gt;&lt;foreign-keys&gt;&lt;key app="EN" db-id="r200fza2nx0w25edvr2xsx5qzz52stzztex0" timestamp="1688961407"&gt;9756&lt;/key&gt;&lt;/foreign-keys&gt;&lt;ref-type name="Journal Article"&gt;17&lt;/ref-type&gt;&lt;contributors&gt;&lt;authors&gt;&lt;author&gt;GBD 2019 Diseases and Injuries Collaborators,&lt;/author&gt;&lt;/authors&gt;&lt;/contributors&gt;&lt;titles&gt;&lt;title&gt;Global burden of 369 diseases and injuries in 204 countries and territories, 1990-2019: a systematic analysis for the Global Burden of Disease Study 2019&lt;/title&gt;&lt;secondary-title&gt;Lancet&lt;/secondary-title&gt;&lt;/titles&gt;&lt;pages&gt;1204-1222&lt;/pages&gt;&lt;volume&gt;396&lt;/volume&gt;&lt;number&gt;10258&lt;/number&gt;&lt;dates&gt;&lt;year&gt;2020&lt;/year&gt;&lt;pub-dates&gt;&lt;date&gt;Oct 17&lt;/date&gt;&lt;/pub-dates&gt;&lt;/dates&gt;&lt;isbn&gt;0140-6736 (Print)&amp;#xD;0140-6736&lt;/isbn&gt;&lt;accession-num&gt;33069326&lt;/accession-num&gt;&lt;urls&gt;&lt;/urls&gt;&lt;custom2&gt;PMC7567026&lt;/custom2&gt;&lt;electronic-resource-num&gt;10.1016/s0140-6736(20)30925-9&lt;/electronic-resource-num&gt;&lt;remote-database-provider&gt;NLM&lt;/remote-database-provider&gt;&lt;language&gt;eng&lt;/language&gt;&lt;/record&gt;&lt;/Cite&gt;&lt;/EndNote&gt;</w:instrText>
      </w:r>
      <w:r w:rsidR="008E7998">
        <w:fldChar w:fldCharType="separate"/>
      </w:r>
      <w:r w:rsidR="00FC2919" w:rsidRPr="00FC2919">
        <w:rPr>
          <w:noProof/>
          <w:vertAlign w:val="superscript"/>
        </w:rPr>
        <w:t>10</w:t>
      </w:r>
      <w:r w:rsidR="008E7998">
        <w:fldChar w:fldCharType="end"/>
      </w:r>
      <w:r w:rsidR="00566D16">
        <w:t xml:space="preserve"> which was relatively low compared to ASD prevalence </w:t>
      </w:r>
      <w:r w:rsidR="000841C8">
        <w:t xml:space="preserve">from </w:t>
      </w:r>
      <w:r w:rsidR="00566D16">
        <w:t>active case-finding methodolog</w:t>
      </w:r>
      <w:r w:rsidR="006D5AAA">
        <w:t>ies</w:t>
      </w:r>
      <w:r w:rsidR="00014EAF">
        <w:t xml:space="preserve"> (</w:t>
      </w:r>
      <w:r w:rsidR="00AE20BB">
        <w:t xml:space="preserve">where prevalence is estimated </w:t>
      </w:r>
      <w:r w:rsidR="004E3B80">
        <w:t>using a</w:t>
      </w:r>
      <w:r w:rsidR="00F362A1">
        <w:t xml:space="preserve"> diagnostic</w:t>
      </w:r>
      <w:r w:rsidR="004E3B80">
        <w:t xml:space="preserve"> instrument in a</w:t>
      </w:r>
      <w:r w:rsidR="00F362A1">
        <w:t xml:space="preserve"> </w:t>
      </w:r>
      <w:r w:rsidR="00657174">
        <w:t>general population</w:t>
      </w:r>
      <w:r w:rsidR="00014EAF">
        <w:t xml:space="preserve"> survey</w:t>
      </w:r>
      <w:r w:rsidR="001000DC">
        <w:t>,</w:t>
      </w:r>
      <w:r w:rsidR="00014EAF">
        <w:t xml:space="preserve"> supplemented by</w:t>
      </w:r>
      <w:r w:rsidR="00657174">
        <w:t xml:space="preserve"> a search in  case registries</w:t>
      </w:r>
      <w:r w:rsidR="00124796">
        <w:t xml:space="preserve"> or </w:t>
      </w:r>
      <w:r w:rsidR="00657174">
        <w:t xml:space="preserve">special education </w:t>
      </w:r>
      <w:r w:rsidR="007703BE">
        <w:t>facilities</w:t>
      </w:r>
      <w:r w:rsidR="00657174">
        <w:t>)</w:t>
      </w:r>
      <w:r w:rsidR="00566D16">
        <w:t>.</w:t>
      </w:r>
      <w:r w:rsidR="00573235">
        <w:fldChar w:fldCharType="begin">
          <w:fldData xml:space="preserve">PEVuZE5vdGU+PENpdGU+PEF1dGhvcj5CcnVnaGE8L0F1dGhvcj48WWVhcj4yMDE2PC9ZZWFyPjxS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</w:fldData>
        </w:fldChar>
      </w:r>
      <w:r w:rsidR="00FC2919">
        <w:instrText xml:space="preserve"> ADDIN EN.CITE </w:instrText>
      </w:r>
      <w:r w:rsidR="00FC2919">
        <w:fldChar w:fldCharType="begin">
          <w:fldData xml:space="preserve">PEVuZE5vdGU+PENpdGU+PEF1dGhvcj5CcnVnaGE8L0F1dGhvcj48WWVhcj4yMDE2PC9ZZWFyPjxS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</w:fldData>
        </w:fldChar>
      </w:r>
      <w:r w:rsidR="00FC2919">
        <w:instrText xml:space="preserve"> ADDIN EN.CITE.DATA </w:instrText>
      </w:r>
      <w:r w:rsidR="00FC2919">
        <w:fldChar w:fldCharType="end"/>
      </w:r>
      <w:r w:rsidR="00573235">
        <w:fldChar w:fldCharType="separate"/>
      </w:r>
      <w:r w:rsidR="00FC2919" w:rsidRPr="00FC2919">
        <w:rPr>
          <w:noProof/>
          <w:vertAlign w:val="superscript"/>
        </w:rPr>
        <w:t>11-13</w:t>
      </w:r>
      <w:r w:rsidR="00573235">
        <w:fldChar w:fldCharType="end"/>
      </w:r>
      <w:r w:rsidR="00566D16">
        <w:t xml:space="preserve"> </w:t>
      </w:r>
      <w:bookmarkStart w:id="16" w:name="_Hlk178945222"/>
      <w:r w:rsidR="00566D16">
        <w:t xml:space="preserve">This </w:t>
      </w:r>
      <w:r w:rsidR="000841C8">
        <w:t>was</w:t>
      </w:r>
      <w:r w:rsidR="00F33556">
        <w:t xml:space="preserve"> largely</w:t>
      </w:r>
      <w:r w:rsidR="00566D16">
        <w:t xml:space="preserve"> attributed to the incorporation of estimates relying on passive case finding (</w:t>
      </w:r>
      <w:r w:rsidR="00A20460">
        <w:t xml:space="preserve">where </w:t>
      </w:r>
      <w:r w:rsidR="00323686" w:rsidRPr="00323686">
        <w:lastRenderedPageBreak/>
        <w:t>prevalence</w:t>
      </w:r>
      <w:r w:rsidR="00323686">
        <w:t xml:space="preserve"> </w:t>
      </w:r>
      <w:r w:rsidR="00A20460">
        <w:t xml:space="preserve">is </w:t>
      </w:r>
      <w:r w:rsidR="00323686">
        <w:t>estimated</w:t>
      </w:r>
      <w:r w:rsidR="00A20460">
        <w:t xml:space="preserve"> </w:t>
      </w:r>
      <w:r w:rsidR="00FF2147">
        <w:t>using</w:t>
      </w:r>
      <w:r w:rsidR="00A20460">
        <w:t xml:space="preserve"> the number of </w:t>
      </w:r>
      <w:r w:rsidR="00323686" w:rsidRPr="00323686">
        <w:t>pre-existing diagnoses</w:t>
      </w:r>
      <w:r w:rsidR="00323686">
        <w:t xml:space="preserve"> </w:t>
      </w:r>
      <w:r w:rsidR="00A20460">
        <w:t>identified through</w:t>
      </w:r>
      <w:r w:rsidR="00FF2147">
        <w:t xml:space="preserve"> databases such as </w:t>
      </w:r>
      <w:r w:rsidR="00A20460">
        <w:t xml:space="preserve"> </w:t>
      </w:r>
      <w:r w:rsidR="00323686">
        <w:t xml:space="preserve">administrative </w:t>
      </w:r>
      <w:r w:rsidR="00C723DA">
        <w:t xml:space="preserve">or </w:t>
      </w:r>
      <w:r w:rsidR="00323686" w:rsidRPr="00323686">
        <w:t>educational records</w:t>
      </w:r>
      <w:r w:rsidR="000E3130">
        <w:t>)</w:t>
      </w:r>
      <w:r w:rsidR="00A67478">
        <w:t>.</w:t>
      </w:r>
      <w:r w:rsidR="00A20460">
        <w:t xml:space="preserve"> This</w:t>
      </w:r>
      <w:r w:rsidR="00C723DA">
        <w:t xml:space="preserve"> </w:t>
      </w:r>
      <w:r w:rsidR="00323686" w:rsidRPr="00323686">
        <w:t xml:space="preserve">relies on autistic </w:t>
      </w:r>
      <w:r w:rsidR="00A67478">
        <w:t>persons</w:t>
      </w:r>
      <w:r w:rsidR="00323686" w:rsidRPr="00323686">
        <w:t xml:space="preserve"> being </w:t>
      </w:r>
      <w:r w:rsidR="00A67478">
        <w:t>correctly</w:t>
      </w:r>
      <w:r w:rsidR="00C723DA">
        <w:t xml:space="preserve"> </w:t>
      </w:r>
      <w:r w:rsidR="00323686" w:rsidRPr="00323686">
        <w:t xml:space="preserve">identified through </w:t>
      </w:r>
      <w:r w:rsidR="00A67478">
        <w:t xml:space="preserve">existing </w:t>
      </w:r>
      <w:r w:rsidR="00323686" w:rsidRPr="00323686">
        <w:t>health care practices within the population</w:t>
      </w:r>
      <w:r w:rsidR="002B1D7B">
        <w:t>,</w:t>
      </w:r>
      <w:r w:rsidR="00AE20BB">
        <w:t xml:space="preserve"> which</w:t>
      </w:r>
      <w:r w:rsidR="007F1757">
        <w:t xml:space="preserve"> </w:t>
      </w:r>
      <w:r w:rsidR="009C0BE5">
        <w:t xml:space="preserve">have historically </w:t>
      </w:r>
      <w:r w:rsidR="007F1757">
        <w:t>underestimate</w:t>
      </w:r>
      <w:r w:rsidR="009C0BE5">
        <w:t>d</w:t>
      </w:r>
      <w:r w:rsidR="007F1757">
        <w:t xml:space="preserve"> prevalence</w:t>
      </w:r>
      <w:r w:rsidR="00566D16">
        <w:t>.</w:t>
      </w:r>
      <w:r w:rsidR="00D00003">
        <w:fldChar w:fldCharType="begin"/>
      </w:r>
      <w:r w:rsidR="00FC2919">
        <w:instrText xml:space="preserve"> ADDIN EN.CITE &lt;EndNote&gt;&lt;Cite&gt;&lt;Author&gt;Tromans&lt;/Author&gt;&lt;Year&gt;2022&lt;/Year&gt;&lt;RecNum&gt;9767&lt;/RecNum&gt;&lt;DisplayText&gt;&lt;style face="superscript"&gt;14&lt;/style&gt;&lt;/DisplayText&gt;&lt;record&gt;&lt;rec-number&gt;9767&lt;/rec-number&gt;&lt;foreign-keys&gt;&lt;key app="EN" db-id="r200fza2nx0w25edvr2xsx5qzz52stzztex0" timestamp="1718608137"&gt;9767&lt;/key&gt;&lt;/foreign-keys&gt;&lt;ref-type name="Journal Article"&gt;17&lt;/ref-type&gt;&lt;contributors&gt;&lt;authors&gt;&lt;author&gt;Tromans, Samuel&lt;/author&gt;&lt;author&gt;Brugha, Traolach&lt;/author&gt;&lt;/authors&gt;&lt;/contributors&gt;&lt;titles&gt;&lt;title&gt;Autism epidemiology: distinguishing between identification and prevalence&lt;/title&gt;&lt;secondary-title&gt;Progress in Neurology and Psychiatry&lt;/secondary-title&gt;&lt;/titles&gt;&lt;pages&gt;4-6&lt;/pages&gt;&lt;volume&gt;26&lt;/volume&gt;&lt;number&gt;1&lt;/number&gt;&lt;dates&gt;&lt;year&gt;2022&lt;/year&gt;&lt;/dates&gt;&lt;isbn&gt;1367-7543&lt;/isbn&gt;&lt;urls&gt;&lt;related-urls&gt;&lt;url&gt;https://wchh.onlinelibrary.wiley.com/doi/abs/10.1002/pnp.732&lt;/url&gt;&lt;/related-urls&gt;&lt;/urls&gt;&lt;electronic-resource-num&gt;https://doi.org/10.1002/pnp.732&lt;/electronic-resource-num&gt;&lt;/record&gt;&lt;/Cite&gt;&lt;/EndNote&gt;</w:instrText>
      </w:r>
      <w:r w:rsidR="00D00003">
        <w:fldChar w:fldCharType="separate"/>
      </w:r>
      <w:r w:rsidR="00FC2919" w:rsidRPr="00FC2919">
        <w:rPr>
          <w:noProof/>
          <w:vertAlign w:val="superscript"/>
        </w:rPr>
        <w:t>14</w:t>
      </w:r>
      <w:r w:rsidR="00D00003">
        <w:fldChar w:fldCharType="end"/>
      </w:r>
      <w:r w:rsidR="00566D16">
        <w:t xml:space="preserve"> </w:t>
      </w:r>
      <w:r w:rsidR="007F1757">
        <w:t xml:space="preserve">Bias corrections for these studies were implemented, but a method to incorporate how this bias </w:t>
      </w:r>
      <w:r w:rsidR="000841C8">
        <w:t>varies</w:t>
      </w:r>
      <w:r w:rsidR="007F1757">
        <w:t xml:space="preserve"> </w:t>
      </w:r>
      <w:r w:rsidR="000841C8">
        <w:t xml:space="preserve">by </w:t>
      </w:r>
      <w:r w:rsidR="007F1757">
        <w:t>geography</w:t>
      </w:r>
      <w:r w:rsidR="000841C8">
        <w:t>/</w:t>
      </w:r>
      <w:r w:rsidR="009C0BE5">
        <w:t xml:space="preserve">time </w:t>
      </w:r>
      <w:r w:rsidR="007F1757">
        <w:t xml:space="preserve">was not </w:t>
      </w:r>
      <w:r w:rsidR="00C073C3">
        <w:t>possible</w:t>
      </w:r>
      <w:r w:rsidR="007F1757">
        <w:t xml:space="preserve"> given limited available data</w:t>
      </w:r>
      <w:r w:rsidR="00CE1751">
        <w:t xml:space="preserve"> reporting</w:t>
      </w:r>
      <w:r w:rsidR="008833ED">
        <w:t xml:space="preserve"> </w:t>
      </w:r>
      <w:r w:rsidR="00CE1751">
        <w:t>the proportion of autistic persons represented using passive case-finding methodology</w:t>
      </w:r>
      <w:r w:rsidR="007F1757">
        <w:t>.</w:t>
      </w:r>
      <w:bookmarkEnd w:id="16"/>
      <w:r w:rsidR="00BD0ED6">
        <w:t xml:space="preserve"> </w:t>
      </w:r>
      <w:r w:rsidR="008F5B0C">
        <w:t>F</w:t>
      </w:r>
      <w:r w:rsidR="00677E9A">
        <w:t>or</w:t>
      </w:r>
      <w:r w:rsidR="00873007">
        <w:t xml:space="preserve"> </w:t>
      </w:r>
      <w:r w:rsidR="00677E9A">
        <w:t>GBD</w:t>
      </w:r>
      <w:r w:rsidR="008F5B0C">
        <w:t xml:space="preserve"> </w:t>
      </w:r>
      <w:r w:rsidR="00CE1751">
        <w:t>2021</w:t>
      </w:r>
      <w:r w:rsidR="00A45BED">
        <w:t>, estimates using passive case finding were subsequently removed from the epidemiological modelling</w:t>
      </w:r>
      <w:bookmarkStart w:id="17" w:name="_Hlk176948715"/>
      <w:r w:rsidR="00A45BED">
        <w:t xml:space="preserve">. </w:t>
      </w:r>
      <w:bookmarkStart w:id="18" w:name="_Hlk144285365"/>
      <w:bookmarkStart w:id="19" w:name="_Hlk178068435"/>
      <w:r w:rsidR="00886724">
        <w:t>This change, a</w:t>
      </w:r>
      <w:r w:rsidR="00A45BED">
        <w:t>longside new data</w:t>
      </w:r>
      <w:r w:rsidR="00886724">
        <w:t>,</w:t>
      </w:r>
      <w:r w:rsidR="00A45BED">
        <w:t xml:space="preserve"> and </w:t>
      </w:r>
      <w:r w:rsidR="0001459E">
        <w:t>revisions</w:t>
      </w:r>
      <w:r w:rsidR="00A45BED">
        <w:t xml:space="preserve"> to the estimation of disability weights,</w:t>
      </w:r>
      <w:bookmarkEnd w:id="18"/>
      <w:r w:rsidR="00A45BED">
        <w:t xml:space="preserve"> </w:t>
      </w:r>
      <w:r w:rsidR="00886724">
        <w:t>ha</w:t>
      </w:r>
      <w:r w:rsidR="00684C33">
        <w:t>ve</w:t>
      </w:r>
      <w:r w:rsidR="00886724">
        <w:t xml:space="preserve"> </w:t>
      </w:r>
      <w:r w:rsidR="008833ED">
        <w:t xml:space="preserve">substantially </w:t>
      </w:r>
      <w:r w:rsidR="00886724">
        <w:t xml:space="preserve">changed </w:t>
      </w:r>
      <w:r w:rsidR="00A45BED">
        <w:t>the prevalence and health burden of ASD</w:t>
      </w:r>
      <w:bookmarkEnd w:id="19"/>
      <w:r w:rsidR="00904803">
        <w:t xml:space="preserve">, and therefore </w:t>
      </w:r>
      <w:bookmarkEnd w:id="17"/>
      <w:r w:rsidR="00904803">
        <w:t xml:space="preserve">supersede those from GBD 2019 and all previous GBD iterations. </w:t>
      </w:r>
      <w:r w:rsidR="00A6480C">
        <w:t xml:space="preserve">This paper summarises the revised process for estimating the prevalence and </w:t>
      </w:r>
      <w:r w:rsidR="00A45BED">
        <w:t xml:space="preserve">DALYs </w:t>
      </w:r>
      <w:r w:rsidR="00A6480C">
        <w:t xml:space="preserve">of ASD in </w:t>
      </w:r>
      <w:r w:rsidR="00A45BED">
        <w:t>2021</w:t>
      </w:r>
      <w:r w:rsidR="00A6480C">
        <w:t xml:space="preserve"> and presents an overview of prevalence and DALYs by age, sex, and geography. </w:t>
      </w:r>
      <w:r w:rsidR="00C073C3" w:rsidRPr="00C073C3">
        <w:t xml:space="preserve">This manuscript was produced as part of the GBD </w:t>
      </w:r>
      <w:r w:rsidR="00C073C3">
        <w:t>C</w:t>
      </w:r>
      <w:r w:rsidR="00C073C3" w:rsidRPr="00C073C3">
        <w:t>ollaborator Network and in accordance with the GBD Protocol</w:t>
      </w:r>
      <w:r w:rsidR="00C073C3">
        <w:t>.</w:t>
      </w:r>
      <w:r w:rsidR="00336A36">
        <w:fldChar w:fldCharType="begin"/>
      </w:r>
      <w:r w:rsidR="00FC2919">
        <w:instrText xml:space="preserve"> ADDIN EN.CITE &lt;EndNote&gt;&lt;Cite&gt;&lt;Author&gt;Institute for Health Metrics and Evaluation&lt;/Author&gt;&lt;Year&gt;2024&lt;/Year&gt;&lt;RecNum&gt;9770&lt;/RecNum&gt;&lt;DisplayText&gt;&lt;style face="superscript"&gt;15&lt;/style&gt;&lt;/DisplayText&gt;&lt;record&gt;&lt;rec-number&gt;9770&lt;/rec-number&gt;&lt;foreign-keys&gt;&lt;key app="EN" db-id="r200fza2nx0w25edvr2xsx5qzz52stzztex0" timestamp="1718610311"&gt;9770&lt;/key&gt;&lt;/foreign-keys&gt;&lt;ref-type name="Web Page"&gt;12&lt;/ref-type&gt;&lt;contributors&gt;&lt;authors&gt;&lt;author&gt;Institute for Health Metrics and Evaluation,&lt;/author&gt;&lt;/authors&gt;&lt;/contributors&gt;&lt;titles&gt;&lt;title&gt;Global Burden of Diseseases, Injuries, and Risk Factors Study (GBD) Protocol&lt;/title&gt;&lt;/titles&gt;&lt;dates&gt;&lt;year&gt;2024&lt;/year&gt;&lt;/dates&gt;&lt;pub-location&gt;Seattle, USA&lt;/pub-location&gt;&lt;urls&gt;&lt;related-urls&gt;&lt;url&gt; https://www.healthdata.org/research-analysis/about-gbd/protocol&lt;/url&gt;&lt;/related-urls&gt;&lt;/urls&gt;&lt;access-date&gt;June 17, 2024&lt;/access-date&gt;&lt;/record&gt;&lt;/Cite&gt;&lt;/EndNote&gt;</w:instrText>
      </w:r>
      <w:r w:rsidR="00336A36">
        <w:fldChar w:fldCharType="separate"/>
      </w:r>
      <w:r w:rsidR="00FC2919" w:rsidRPr="00FC2919">
        <w:rPr>
          <w:noProof/>
          <w:vertAlign w:val="superscript"/>
        </w:rPr>
        <w:t>15</w:t>
      </w:r>
      <w:r w:rsidR="00336A36">
        <w:fldChar w:fldCharType="end"/>
      </w:r>
    </w:p>
    <w:p w14:paraId="5C792D8F" w14:textId="77777777" w:rsidR="00E838F7" w:rsidRDefault="00E838F7" w:rsidP="00370C9C">
      <w:pPr>
        <w:pStyle w:val="Heading1"/>
        <w:sectPr w:rsidR="00E838F7" w:rsidSect="00E838F7">
          <w:pgSz w:w="11906" w:h="16838"/>
          <w:pgMar w:top="1440" w:right="1440" w:bottom="1440" w:left="1440" w:header="708" w:footer="708" w:gutter="0"/>
          <w:lnNumType w:countBy="1" w:restart="continuous"/>
          <w:cols w:space="708"/>
          <w:docGrid w:linePitch="360"/>
        </w:sectPr>
      </w:pPr>
    </w:p>
    <w:p w14:paraId="186B8E4D" w14:textId="420BEE64" w:rsidR="00370C9C" w:rsidRPr="00B65BE3" w:rsidRDefault="00370C9C" w:rsidP="00370C9C">
      <w:pPr>
        <w:pStyle w:val="Heading1"/>
      </w:pPr>
      <w:r>
        <w:lastRenderedPageBreak/>
        <w:t>Method</w:t>
      </w:r>
    </w:p>
    <w:p w14:paraId="2FF71470" w14:textId="51FB8CD2" w:rsidR="00921AA4" w:rsidRPr="00FA68BC" w:rsidRDefault="00575A70" w:rsidP="000803AE">
      <w:pPr>
        <w:spacing w:line="480" w:lineRule="auto"/>
      </w:pPr>
      <w:r>
        <w:t xml:space="preserve">This </w:t>
      </w:r>
      <w:r w:rsidR="00612BB3">
        <w:t>study</w:t>
      </w:r>
      <w:r>
        <w:t xml:space="preserve"> </w:t>
      </w:r>
      <w:r w:rsidRPr="00575A70">
        <w:t xml:space="preserve">adhered to </w:t>
      </w:r>
      <w:r w:rsidRPr="004520D9">
        <w:t xml:space="preserve">Guidelines for Accurate and Transparent Health Estimates Reporting (GATHER, </w:t>
      </w:r>
      <w:r w:rsidR="00C05E13">
        <w:rPr>
          <w:rFonts w:cstheme="minorHAnsi"/>
        </w:rPr>
        <w:t>Table</w:t>
      </w:r>
      <w:r w:rsidR="00C05E13" w:rsidRPr="004520D9">
        <w:rPr>
          <w:rFonts w:cstheme="minorHAnsi"/>
        </w:rPr>
        <w:t xml:space="preserve"> </w:t>
      </w:r>
      <w:r w:rsidR="00C05E13">
        <w:rPr>
          <w:rFonts w:cstheme="minorHAnsi"/>
        </w:rPr>
        <w:t>S</w:t>
      </w:r>
      <w:r>
        <w:rPr>
          <w:rFonts w:cstheme="minorHAnsi"/>
        </w:rPr>
        <w:t>1</w:t>
      </w:r>
      <w:r w:rsidRPr="004520D9">
        <w:rPr>
          <w:rFonts w:cstheme="minorHAnsi"/>
        </w:rPr>
        <w:t>)</w:t>
      </w:r>
      <w:r w:rsidR="004A26B8">
        <w:rPr>
          <w:rFonts w:cstheme="minorHAnsi"/>
        </w:rPr>
        <w:t>.</w:t>
      </w:r>
      <w:r w:rsidRPr="004520D9">
        <w:fldChar w:fldCharType="begin"/>
      </w:r>
      <w:r w:rsidR="00FC2919">
        <w:instrText xml:space="preserve"> ADDIN EN.CITE &lt;EndNote&gt;&lt;Cite&gt;&lt;Author&gt;Stevens&lt;/Author&gt;&lt;Year&gt;2016&lt;/Year&gt;&lt;RecNum&gt;9742&lt;/RecNum&gt;&lt;DisplayText&gt;&lt;style face="superscript"&gt;16&lt;/style&gt;&lt;/DisplayText&gt;&lt;record&gt;&lt;rec-number&gt;9742&lt;/rec-number&gt;&lt;foreign-keys&gt;&lt;key app="EN" db-id="r200fza2nx0w25edvr2xsx5qzz52stzztex0" timestamp="1562648180"&gt;9742&lt;/key&gt;&lt;/foreign-keys&gt;&lt;ref-type name="Journal Article"&gt;17&lt;/ref-type&gt;&lt;contributors&gt;&lt;authors&gt;&lt;author&gt;Stevens, G. A.&lt;/author&gt;&lt;author&gt;Alkema, L.&lt;/author&gt;&lt;author&gt;Black, R. E.&lt;/author&gt;&lt;author&gt;Boerma, J. T.&lt;/author&gt;&lt;author&gt;Collins, G. S.&lt;/author&gt;&lt;author&gt;Ezzati, M.&lt;/author&gt;&lt;author&gt;Grove, J. T.&lt;/author&gt;&lt;author&gt;Hogan, D. R.&lt;/author&gt;&lt;author&gt;Hogan, M. C.&lt;/author&gt;&lt;author&gt;Horton, R.&lt;/author&gt;&lt;author&gt;Lawn, J. E.&lt;/author&gt;&lt;author&gt;Marusic, A.&lt;/author&gt;&lt;author&gt;Mathers, C. D.&lt;/author&gt;&lt;author&gt;Murray, C. J.&lt;/author&gt;&lt;author&gt;Rudan, I.&lt;/author&gt;&lt;author&gt;Salomon, J. A., &lt;/author&gt;&lt;author&gt;Simpson, P. J., &lt;/author&gt;&lt;author&gt;Vos, T., &lt;/author&gt;&lt;author&gt;Welch, V. &lt;/author&gt;&lt;author&gt;Group, G. W. &lt;/author&gt;&lt;/authors&gt;&lt;/contributors&gt;&lt;titles&gt;&lt;title&gt;Guidelines for Accurate and Transparent Health Estimates Reporting: the GATHER statement&lt;/title&gt;&lt;secondary-title&gt;PLoS Med&lt;/secondary-title&gt;&lt;/titles&gt;&lt;pages&gt;1-8&lt;/pages&gt;&lt;volume&gt;13&lt;/volume&gt;&lt;number&gt;e1002056&lt;/number&gt;&lt;dates&gt;&lt;year&gt;2016&lt;/year&gt;&lt;/dates&gt;&lt;urls&gt;&lt;/urls&gt;&lt;electronic-resource-num&gt;10.1371/journal.pmed.1002056&lt;/electronic-resource-num&gt;&lt;/record&gt;&lt;/Cite&gt;&lt;/EndNote&gt;</w:instrText>
      </w:r>
      <w:r w:rsidRPr="004520D9">
        <w:fldChar w:fldCharType="separate"/>
      </w:r>
      <w:r w:rsidR="00FC2919" w:rsidRPr="00FC2919">
        <w:rPr>
          <w:noProof/>
          <w:vertAlign w:val="superscript"/>
        </w:rPr>
        <w:t>16</w:t>
      </w:r>
      <w:r w:rsidRPr="004520D9">
        <w:fldChar w:fldCharType="end"/>
      </w:r>
      <w:r w:rsidR="00443123">
        <w:t xml:space="preserve"> </w:t>
      </w:r>
      <w:r w:rsidR="006F4E2C">
        <w:t>A graphical overview of the process to estimate the prevalence and DALYs of ASD is presented in Figure S1</w:t>
      </w:r>
      <w:bookmarkStart w:id="20" w:name="_Hlk176861262"/>
      <w:r w:rsidR="006F4E2C">
        <w:t>.</w:t>
      </w:r>
      <w:r w:rsidR="00921AA4">
        <w:t xml:space="preserve"> GBD 2021 followed a cause hierarchy with four levels</w:t>
      </w:r>
      <w:bookmarkEnd w:id="20"/>
      <w:r w:rsidR="00921AA4">
        <w:t xml:space="preserve"> with ASD </w:t>
      </w:r>
      <w:r w:rsidR="00902B3B">
        <w:t xml:space="preserve">placed </w:t>
      </w:r>
      <w:r w:rsidR="00921AA4">
        <w:t>at Level 3</w:t>
      </w:r>
      <w:r w:rsidR="00BC003B">
        <w:t xml:space="preserve"> (</w:t>
      </w:r>
      <w:r w:rsidR="00062B45">
        <w:t>A</w:t>
      </w:r>
      <w:r w:rsidR="00BC003B">
        <w:t xml:space="preserve">ppendix </w:t>
      </w:r>
      <w:r w:rsidR="00062B45">
        <w:t>Section 1.2.</w:t>
      </w:r>
      <w:r w:rsidR="00BC003B">
        <w:t>)</w:t>
      </w:r>
      <w:r w:rsidR="00921AA4">
        <w:t>.</w:t>
      </w:r>
      <w:r w:rsidR="00921AA4">
        <w:fldChar w:fldCharType="begin"/>
      </w:r>
      <w:r w:rsidR="00FC2919">
        <w:instrText xml:space="preserve"> ADDIN EN.CITE &lt;EndNote&gt;&lt;Cite&gt;&lt;Author&gt;GBD 2021 Disease and Injuries Collaborators&lt;/Author&gt;&lt;Year&gt;2024&lt;/Year&gt;&lt;RecNum&gt;9753&lt;/RecNum&gt;&lt;DisplayText&gt;&lt;style face="superscript"&gt;7&lt;/style&gt;&lt;/DisplayText&gt;&lt;record&gt;&lt;rec-number&gt;9753&lt;/rec-number&gt;&lt;foreign-keys&gt;&lt;key app="EN" db-id="r200fza2nx0w25edvr2xsx5qzz52stzztex0" timestamp="1688960959"&gt;9753&lt;/key&gt;&lt;/foreign-keys&gt;&lt;ref-type name="Journal Article"&gt;17&lt;/ref-type&gt;&lt;contributors&gt;&lt;authors&gt;&lt;author&gt;GBD 2021 Disease and Injuries Collaborators,&lt;/author&gt;&lt;/authors&gt;&lt;/contributors&gt;&lt;titles&gt;&lt;title&gt;Global incidence, prevalence, years lived with disability (YLDs), disability-adjusted life-years (DALYs), and healthy life expectancy (HALE) for 371 diseases and injuries in 204 countries and territories and 811 subnational locations, 1990–2021: a systematic analysis for the Global Burden of Disease Study 2021&lt;/title&gt;&lt;secondary-title&gt;The Lancet&lt;/secondary-title&gt;&lt;/titles&gt;&lt;pages&gt;2133-2161&lt;/pages&gt;&lt;volume&gt;403&lt;/volume&gt;&lt;number&gt;10440&lt;/number&gt;&lt;dates&gt;&lt;year&gt;2024&lt;/year&gt;&lt;/dates&gt;&lt;urls&gt;&lt;/urls&gt;&lt;/record&gt;&lt;/Cite&gt;&lt;/EndNote&gt;</w:instrText>
      </w:r>
      <w:r w:rsidR="00921AA4">
        <w:fldChar w:fldCharType="separate"/>
      </w:r>
      <w:r w:rsidR="00FC2919" w:rsidRPr="00FC2919">
        <w:rPr>
          <w:noProof/>
          <w:vertAlign w:val="superscript"/>
        </w:rPr>
        <w:t>7</w:t>
      </w:r>
      <w:r w:rsidR="00921AA4">
        <w:fldChar w:fldCharType="end"/>
      </w:r>
      <w:r w:rsidR="00902B3B">
        <w:t xml:space="preserve"> Prevalence and DALYs in GBD 2021 were estimated by sex (male and female), </w:t>
      </w:r>
      <w:r w:rsidR="00741126">
        <w:t>25 age groups</w:t>
      </w:r>
      <w:r w:rsidR="00902B3B">
        <w:t xml:space="preserve">, year (1990 to 2021), and 204 countries and territories </w:t>
      </w:r>
      <w:r w:rsidR="00C967F0">
        <w:t>t</w:t>
      </w:r>
      <w:r w:rsidR="00902B3B">
        <w:t>hat were grouped into 21 regions and seven super-regions.</w:t>
      </w:r>
      <w:r w:rsidR="00C967F0" w:rsidRPr="00C967F0">
        <w:t xml:space="preserve"> </w:t>
      </w:r>
      <w:r w:rsidR="000803AE">
        <w:t xml:space="preserve">For all estimates, the 95% uncertainty intervals (UIs) </w:t>
      </w:r>
      <w:r w:rsidR="00597FFD">
        <w:t xml:space="preserve">were </w:t>
      </w:r>
      <w:r w:rsidR="002F655E">
        <w:t>calculated as the 2.5</w:t>
      </w:r>
      <w:r w:rsidR="002F655E" w:rsidRPr="002F655E">
        <w:rPr>
          <w:vertAlign w:val="superscript"/>
        </w:rPr>
        <w:t>th</w:t>
      </w:r>
      <w:r w:rsidR="002F655E">
        <w:t xml:space="preserve"> and 97.5</w:t>
      </w:r>
      <w:r w:rsidR="002F655E" w:rsidRPr="002F655E">
        <w:rPr>
          <w:vertAlign w:val="superscript"/>
        </w:rPr>
        <w:t>th</w:t>
      </w:r>
      <w:r w:rsidR="002F655E">
        <w:t xml:space="preserve"> percentiles of the </w:t>
      </w:r>
      <w:r w:rsidR="000803AE">
        <w:t xml:space="preserve">500 draws from the posterior distribution of each step in the estimation process. </w:t>
      </w:r>
      <w:r w:rsidR="007D07B6">
        <w:t>Age-standardised rates were estimated using the GBD world population age standard.</w:t>
      </w:r>
      <w:r w:rsidR="007D07B6">
        <w:fldChar w:fldCharType="begin">
          <w:fldData xml:space="preserve">b3I+U2FqYWRpLCBIYW5peWUgU2FkYXQ8L2F1dGhvcj48YXV0aG9yPlNhbGFoc2hvb3IsIE1vaGFt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==
</w:fldData>
        </w:fldChar>
      </w:r>
      <w:r w:rsidR="00FC2919">
        <w:instrText xml:space="preserve"> ADDIN EN.CITE </w:instrText>
      </w:r>
      <w:r w:rsidR="00FC2919">
        <w:fldChar w:fldCharType="begin">
          <w:fldData xml:space="preserve">PEVuZE5vdGU+PENpdGU+PEF1dGhvcj5EaWNrZXI8L0F1dGhvcj48WWVhcj4yMDE4PC9ZZWFyPjxS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==
</w:fldData>
        </w:fldChar>
      </w:r>
      <w:r w:rsidR="00FC2919">
        <w:instrText xml:space="preserve"> ADDIN EN.CITE.DATA </w:instrText>
      </w:r>
      <w:r w:rsidR="00FC2919">
        <w:fldChar w:fldCharType="end"/>
      </w:r>
      <w:r w:rsidR="00FC2919">
        <w:fldChar w:fldCharType="begin">
          <w:fldData xml:space="preserve">b3I+U2FqYWRpLCBIYW5peWUgU2FkYXQ8L2F1dGhvcj48YXV0aG9yPlNhbGFoc2hvb3IsIE1vaGFt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==
</w:fldData>
        </w:fldChar>
      </w:r>
      <w:r w:rsidR="00FC2919">
        <w:instrText xml:space="preserve"> ADDIN EN.CITE.DATA </w:instrText>
      </w:r>
      <w:r w:rsidR="00FC2919">
        <w:fldChar w:fldCharType="end"/>
      </w:r>
      <w:r w:rsidR="007D07B6">
        <w:fldChar w:fldCharType="separate"/>
      </w:r>
      <w:r w:rsidR="00FC2919" w:rsidRPr="00FC2919">
        <w:rPr>
          <w:noProof/>
          <w:vertAlign w:val="superscript"/>
        </w:rPr>
        <w:t>17</w:t>
      </w:r>
      <w:r w:rsidR="007D07B6">
        <w:fldChar w:fldCharType="end"/>
      </w:r>
      <w:r w:rsidR="00E8000D">
        <w:t xml:space="preserve"> </w:t>
      </w:r>
      <w:r w:rsidR="00CC5723" w:rsidRPr="00CC5723">
        <w:t>People with lived experience were involved in the design, preparation, interpretation, and writing of this manuscript.</w:t>
      </w:r>
      <w:r w:rsidR="00CC5723">
        <w:t xml:space="preserve"> </w:t>
      </w:r>
      <w:r w:rsidR="00E8000D">
        <w:t>E</w:t>
      </w:r>
      <w:r w:rsidR="00E8000D" w:rsidRPr="00E8000D">
        <w:t xml:space="preserve">thics approval </w:t>
      </w:r>
      <w:r w:rsidR="00E8000D">
        <w:t>and</w:t>
      </w:r>
      <w:r w:rsidR="00E8000D" w:rsidRPr="00E8000D">
        <w:t xml:space="preserve"> participant consent were not sought</w:t>
      </w:r>
      <w:r w:rsidR="00CC5723">
        <w:t>. N</w:t>
      </w:r>
      <w:r w:rsidR="00E8000D" w:rsidRPr="00E8000D">
        <w:t>o primary data collection was undertaken, and our dataset included non-identifiable and pre-aggerated data from existing published and/or grey literature sources.</w:t>
      </w:r>
    </w:p>
    <w:p w14:paraId="0AD3AA50" w14:textId="36E83F81" w:rsidR="004520D9" w:rsidRDefault="004520D9" w:rsidP="008C6FE9">
      <w:pPr>
        <w:pStyle w:val="Heading2"/>
      </w:pPr>
      <w:r>
        <w:t>Search strategy</w:t>
      </w:r>
    </w:p>
    <w:p w14:paraId="477829AB" w14:textId="573C0A09" w:rsidR="004520D9" w:rsidRPr="007349CF" w:rsidRDefault="00174E37" w:rsidP="001D701B">
      <w:pPr>
        <w:spacing w:line="480" w:lineRule="auto"/>
        <w:rPr>
          <w:rFonts w:cstheme="minorHAnsi"/>
        </w:rPr>
      </w:pPr>
      <w:bookmarkStart w:id="21" w:name="_Hlk176950232"/>
      <w:r w:rsidRPr="004520D9">
        <w:t xml:space="preserve">A systematic review was </w:t>
      </w:r>
      <w:r w:rsidR="00497CB4">
        <w:t xml:space="preserve">first </w:t>
      </w:r>
      <w:r w:rsidRPr="004520D9">
        <w:t>conducted</w:t>
      </w:r>
      <w:r w:rsidR="006763DF">
        <w:t xml:space="preserve"> </w:t>
      </w:r>
      <w:r w:rsidR="00A25050">
        <w:t>on 11</w:t>
      </w:r>
      <w:r w:rsidR="00A25050" w:rsidRPr="008C6FE9">
        <w:rPr>
          <w:vertAlign w:val="superscript"/>
        </w:rPr>
        <w:t>th</w:t>
      </w:r>
      <w:r w:rsidR="00A25050">
        <w:t xml:space="preserve"> </w:t>
      </w:r>
      <w:r w:rsidR="00EA6237">
        <w:t>August</w:t>
      </w:r>
      <w:r w:rsidR="00A25050">
        <w:t xml:space="preserve"> 2017 </w:t>
      </w:r>
      <w:r w:rsidRPr="004520D9">
        <w:t>to capture all available data sources on the epidemiology of ASD</w:t>
      </w:r>
      <w:r w:rsidR="00A25050">
        <w:t xml:space="preserve"> for</w:t>
      </w:r>
      <w:r w:rsidR="0094318E">
        <w:t xml:space="preserve"> </w:t>
      </w:r>
      <w:r w:rsidR="00A25050">
        <w:t>GBD 2017</w:t>
      </w:r>
      <w:r w:rsidR="00A25050" w:rsidRPr="004520D9">
        <w:t xml:space="preserve"> </w:t>
      </w:r>
      <w:r w:rsidR="00A25050">
        <w:t xml:space="preserve">when ASD </w:t>
      </w:r>
      <w:r w:rsidR="00E53B43">
        <w:t xml:space="preserve">was first modelled as a unifying diagnosis for individuals previously meeting criteria for </w:t>
      </w:r>
      <w:r w:rsidR="003578E5">
        <w:t xml:space="preserve">DSM-IV </w:t>
      </w:r>
      <w:r w:rsidR="00A25050" w:rsidRPr="00AA1897">
        <w:rPr>
          <w:i/>
          <w:iCs/>
        </w:rPr>
        <w:t>autism</w:t>
      </w:r>
      <w:r w:rsidR="00A25050">
        <w:t xml:space="preserve"> and </w:t>
      </w:r>
      <w:r w:rsidR="00A25050" w:rsidRPr="00AA1897">
        <w:rPr>
          <w:i/>
          <w:iCs/>
        </w:rPr>
        <w:t>Asperger’s syndrome and other autism spectrum disorders</w:t>
      </w:r>
      <w:r w:rsidR="00A27E4C">
        <w:rPr>
          <w:i/>
          <w:iCs/>
        </w:rPr>
        <w:t xml:space="preserve"> </w:t>
      </w:r>
      <w:r w:rsidR="003578E5">
        <w:t>to</w:t>
      </w:r>
      <w:r w:rsidR="00A27E4C" w:rsidRPr="00A27E4C">
        <w:t xml:space="preserve"> </w:t>
      </w:r>
      <w:r w:rsidR="003578E5">
        <w:t>be consistent with DSM-5.</w:t>
      </w:r>
      <w:r w:rsidR="00A27E4C" w:rsidRPr="00A27E4C">
        <w:rPr>
          <w:rFonts w:ascii="Calibri" w:hAnsi="Calibri" w:cs="Calibri"/>
          <w:color w:val="222222"/>
          <w:shd w:val="clear" w:color="auto" w:fill="FFFFFF"/>
        </w:rPr>
        <w:fldChar w:fldCharType="begin"/>
      </w:r>
      <w:r w:rsidR="00DE4F54">
        <w:rPr>
          <w:rFonts w:ascii="Calibri" w:hAnsi="Calibri" w:cs="Calibri"/>
          <w:color w:val="222222"/>
          <w:shd w:val="clear" w:color="auto" w:fill="FFFFFF"/>
        </w:rPr>
        <w:instrText xml:space="preserve"> ADDIN EN.CITE &lt;EndNote&gt;&lt;Cite&gt;&lt;Author&gt;American Psychiatric Association&lt;/Author&gt;&lt;Year&gt;2022&lt;/Year&gt;&lt;RecNum&gt;9670&lt;/RecNum&gt;&lt;DisplayText&gt;&lt;style face="superscript"&gt;1&lt;/style&gt;&lt;/DisplayText&gt;&lt;record&gt;&lt;rec-number&gt;9670&lt;/rec-number&gt;&lt;foreign-keys&gt;&lt;key app="EN" db-id="r200fza2nx0w25edvr2xsx5qzz52stzztex0" timestamp="1518135804"&gt;9670&lt;/key&gt;&lt;/foreign-keys&gt;&lt;ref-type name="Book"&gt;6&lt;/ref-type&gt;&lt;contributors&gt;&lt;authors&gt;&lt;author&gt;American Psychiatric Association,&lt;/author&gt;&lt;/authors&gt;&lt;/contributors&gt;&lt;titles&gt;&lt;title&gt;Diagnostic and statistical manual of mental disorders : DSM-5-TR (5th edition, text revision)&lt;/title&gt;&lt;/titles&gt;&lt;dates&gt;&lt;year&gt;2022&lt;/year&gt;&lt;/dates&gt;&lt;pub-location&gt;Washington, DC&lt;/pub-location&gt;&lt;publisher&gt;American Psychiatric Association Publishing&lt;/publisher&gt;&lt;urls&gt;&lt;/urls&gt;&lt;/record&gt;&lt;/Cite&gt;&lt;/EndNote&gt;</w:instrText>
      </w:r>
      <w:r w:rsidR="00A27E4C" w:rsidRPr="00A27E4C">
        <w:rPr>
          <w:rFonts w:ascii="Calibri" w:hAnsi="Calibri" w:cs="Calibri"/>
          <w:color w:val="222222"/>
          <w:shd w:val="clear" w:color="auto" w:fill="FFFFFF"/>
        </w:rPr>
        <w:fldChar w:fldCharType="separate"/>
      </w:r>
      <w:r w:rsidR="00DE4F54" w:rsidRPr="00DE4F54">
        <w:rPr>
          <w:rFonts w:ascii="Calibri" w:hAnsi="Calibri" w:cs="Calibri"/>
          <w:noProof/>
          <w:color w:val="222222"/>
          <w:shd w:val="clear" w:color="auto" w:fill="FFFFFF"/>
          <w:vertAlign w:val="superscript"/>
        </w:rPr>
        <w:t>1</w:t>
      </w:r>
      <w:r w:rsidR="00A27E4C" w:rsidRPr="00A27E4C">
        <w:rPr>
          <w:rFonts w:ascii="Calibri" w:hAnsi="Calibri" w:cs="Calibri"/>
          <w:color w:val="222222"/>
          <w:shd w:val="clear" w:color="auto" w:fill="FFFFFF"/>
        </w:rPr>
        <w:fldChar w:fldCharType="end"/>
      </w:r>
      <w:r w:rsidRPr="004520D9">
        <w:t xml:space="preserve"> </w:t>
      </w:r>
      <w:bookmarkEnd w:id="21"/>
      <w:r w:rsidR="00EA6237" w:rsidRPr="004520D9">
        <w:t xml:space="preserve">No start date was specified in the </w:t>
      </w:r>
      <w:r w:rsidR="00EA6237">
        <w:t xml:space="preserve">initial </w:t>
      </w:r>
      <w:r w:rsidR="00EA6237" w:rsidRPr="004520D9">
        <w:t>search.</w:t>
      </w:r>
      <w:r w:rsidR="00EA6237" w:rsidRPr="007349CF">
        <w:t xml:space="preserve"> </w:t>
      </w:r>
      <w:r w:rsidR="00A25050">
        <w:t>An update to this systematic review was conducted on 12</w:t>
      </w:r>
      <w:r w:rsidR="00A25050" w:rsidRPr="008C6FE9">
        <w:rPr>
          <w:vertAlign w:val="superscript"/>
        </w:rPr>
        <w:t>th</w:t>
      </w:r>
      <w:r w:rsidR="00A25050">
        <w:t xml:space="preserve"> </w:t>
      </w:r>
      <w:r w:rsidR="008C6FE9">
        <w:t>April</w:t>
      </w:r>
      <w:r w:rsidR="00A25050">
        <w:t xml:space="preserve"> 2021 as part of </w:t>
      </w:r>
      <w:r w:rsidR="0094318E">
        <w:t xml:space="preserve">the </w:t>
      </w:r>
      <w:r w:rsidR="00A25050">
        <w:t>GBD 2021</w:t>
      </w:r>
      <w:r w:rsidR="0094318E">
        <w:t xml:space="preserve"> Study</w:t>
      </w:r>
      <w:r w:rsidR="00A25050">
        <w:t xml:space="preserve">. </w:t>
      </w:r>
      <w:r w:rsidR="00362C83" w:rsidRPr="004520D9">
        <w:t>Electronic</w:t>
      </w:r>
      <w:r w:rsidRPr="004520D9">
        <w:t xml:space="preserve"> databases PubMed, Embase, </w:t>
      </w:r>
      <w:r w:rsidR="009A081E" w:rsidRPr="004520D9">
        <w:t xml:space="preserve">and </w:t>
      </w:r>
      <w:r w:rsidRPr="004520D9">
        <w:t>PsycINFO</w:t>
      </w:r>
      <w:r w:rsidR="000E2DC4" w:rsidRPr="004520D9">
        <w:t xml:space="preserve"> </w:t>
      </w:r>
      <w:r w:rsidRPr="00A70B21">
        <w:t xml:space="preserve">were searched </w:t>
      </w:r>
      <w:r w:rsidR="004520D9" w:rsidRPr="00A70B21">
        <w:rPr>
          <w:rFonts w:cstheme="minorHAnsi"/>
        </w:rPr>
        <w:t>using a search string developed with a research librarian (</w:t>
      </w:r>
      <w:r w:rsidR="0094318E">
        <w:rPr>
          <w:rFonts w:cstheme="minorHAnsi"/>
        </w:rPr>
        <w:t>Table S</w:t>
      </w:r>
      <w:r w:rsidR="00575A70">
        <w:rPr>
          <w:rFonts w:cstheme="minorHAnsi"/>
        </w:rPr>
        <w:t>2</w:t>
      </w:r>
      <w:r w:rsidR="004520D9" w:rsidRPr="004520D9">
        <w:rPr>
          <w:rFonts w:cstheme="minorHAnsi"/>
        </w:rPr>
        <w:t>)</w:t>
      </w:r>
      <w:r w:rsidRPr="004520D9">
        <w:t>.</w:t>
      </w:r>
      <w:r w:rsidR="00A14DFC" w:rsidRPr="004520D9">
        <w:t xml:space="preserve"> </w:t>
      </w:r>
      <w:r w:rsidR="00A14DFC" w:rsidRPr="007349CF">
        <w:t>R</w:t>
      </w:r>
      <w:r w:rsidRPr="007349CF">
        <w:t xml:space="preserve">eference lists of sourced reviews were </w:t>
      </w:r>
      <w:r w:rsidRPr="008D4AC4">
        <w:t xml:space="preserve">searched for relevant studies. </w:t>
      </w:r>
      <w:r w:rsidR="009A081E" w:rsidRPr="00B3126A">
        <w:t>The Global Health Data Exchange</w:t>
      </w:r>
      <w:r w:rsidR="009A081E" w:rsidRPr="004520D9">
        <w:fldChar w:fldCharType="begin"/>
      </w:r>
      <w:r w:rsidR="00FC2919">
        <w:instrText xml:space="preserve"> ADDIN EN.CITE &lt;EndNote&gt;&lt;Cite&gt;&lt;Author&gt;Institute for Health Metrics and Evaluation&lt;/Author&gt;&lt;Year&gt;2019&lt;/Year&gt;&lt;RecNum&gt;9743&lt;/RecNum&gt;&lt;DisplayText&gt;&lt;style face="superscript"&gt;18&lt;/style&gt;&lt;/DisplayText&gt;&lt;record&gt;&lt;rec-number&gt;9743&lt;/rec-number&gt;&lt;foreign-keys&gt;&lt;key app="EN" db-id="r200fza2nx0w25edvr2xsx5qzz52stzztex0" timestamp="1562649261"&gt;9743&lt;/key&gt;&lt;/foreign-keys&gt;&lt;ref-type name="Web Page"&gt;12&lt;/ref-type&gt;&lt;contributors&gt;&lt;authors&gt;&lt;author&gt;Institute for Health Metrics and Evaluation,&lt;/author&gt;&lt;/authors&gt;&lt;/contributors&gt;&lt;titles&gt;&lt;title&gt;Global Health Data Exchange (GHDx)&lt;/title&gt;&lt;/titles&gt;&lt;dates&gt;&lt;year&gt;2019&lt;/year&gt;&lt;/dates&gt;&lt;pub-location&gt;Seattle, Washington&lt;/pub-location&gt;&lt;publisher&gt;Institute for Health Metrics and Evaluation&lt;/publisher&gt;&lt;urls&gt;&lt;related-urls&gt;&lt;url&gt;http://ghdx.healthdata.org&lt;/url&gt;&lt;/related-urls&gt;&lt;/urls&gt;&lt;/record&gt;&lt;/Cite&gt;&lt;/EndNote&gt;</w:instrText>
      </w:r>
      <w:r w:rsidR="009A081E" w:rsidRPr="004520D9">
        <w:fldChar w:fldCharType="separate"/>
      </w:r>
      <w:r w:rsidR="00FC2919" w:rsidRPr="00FC2919">
        <w:rPr>
          <w:noProof/>
          <w:vertAlign w:val="superscript"/>
        </w:rPr>
        <w:t>18</w:t>
      </w:r>
      <w:r w:rsidR="009A081E" w:rsidRPr="004520D9">
        <w:fldChar w:fldCharType="end"/>
      </w:r>
      <w:r w:rsidR="009A081E" w:rsidRPr="004520D9">
        <w:t xml:space="preserve"> (</w:t>
      </w:r>
      <w:proofErr w:type="spellStart"/>
      <w:r w:rsidR="009A081E" w:rsidRPr="004520D9">
        <w:t>GHDx</w:t>
      </w:r>
      <w:proofErr w:type="spellEnd"/>
      <w:r w:rsidR="009A081E" w:rsidRPr="004520D9">
        <w:t xml:space="preserve">) was searched and </w:t>
      </w:r>
      <w:r w:rsidRPr="004520D9">
        <w:t xml:space="preserve">GBD collaborators </w:t>
      </w:r>
      <w:r w:rsidR="00362C0D">
        <w:t xml:space="preserve">were </w:t>
      </w:r>
      <w:r w:rsidR="00166290" w:rsidRPr="004520D9">
        <w:t>consulted for additional sources</w:t>
      </w:r>
      <w:r w:rsidRPr="004520D9">
        <w:t xml:space="preserve">. </w:t>
      </w:r>
      <w:r w:rsidR="00597FFD">
        <w:t xml:space="preserve">Both reviews </w:t>
      </w:r>
      <w:r w:rsidR="00B420CE" w:rsidRPr="00A70B21">
        <w:t>adhered to Preferred Reporting Items for Systematic Reviews and Meta-Analyses</w:t>
      </w:r>
      <w:r w:rsidR="00B420CE" w:rsidRPr="004520D9">
        <w:fldChar w:fldCharType="begin">
          <w:fldData xml:space="preserve">PEVuZE5vdGU+PENpdGU+PEF1dGhvcj5Nb2hlcjwvQXV0aG9yPjxZZWFyPjIwMDk8L1llYXI+PFJl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</w:fldData>
        </w:fldChar>
      </w:r>
      <w:r w:rsidR="00FC2919">
        <w:instrText xml:space="preserve"> ADDIN EN.CITE </w:instrText>
      </w:r>
      <w:r w:rsidR="00FC2919">
        <w:fldChar w:fldCharType="begin">
          <w:fldData xml:space="preserve">PEVuZE5vdGU+PENpdGU+PEF1dGhvcj5Nb2hlcjwvQXV0aG9yPjxZZWFyPjIwMDk8L1llYXI+PFJl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</w:fldData>
        </w:fldChar>
      </w:r>
      <w:r w:rsidR="00FC2919">
        <w:instrText xml:space="preserve"> ADDIN EN.CITE.DATA </w:instrText>
      </w:r>
      <w:r w:rsidR="00FC2919">
        <w:fldChar w:fldCharType="end"/>
      </w:r>
      <w:r w:rsidR="00B420CE" w:rsidRPr="004520D9">
        <w:fldChar w:fldCharType="separate"/>
      </w:r>
      <w:r w:rsidR="00FC2919" w:rsidRPr="00FC2919">
        <w:rPr>
          <w:noProof/>
          <w:vertAlign w:val="superscript"/>
        </w:rPr>
        <w:t>19,20</w:t>
      </w:r>
      <w:r w:rsidR="00B420CE" w:rsidRPr="004520D9">
        <w:fldChar w:fldCharType="end"/>
      </w:r>
      <w:r w:rsidR="00B420CE" w:rsidRPr="004520D9">
        <w:t xml:space="preserve"> (PRISMA) statement guidelines</w:t>
      </w:r>
      <w:r w:rsidR="004520D9" w:rsidRPr="004520D9">
        <w:t xml:space="preserve"> </w:t>
      </w:r>
      <w:r w:rsidR="004520D9" w:rsidRPr="004520D9">
        <w:rPr>
          <w:rFonts w:cstheme="minorHAnsi"/>
        </w:rPr>
        <w:t xml:space="preserve">(Table </w:t>
      </w:r>
      <w:r w:rsidR="006F4E2C">
        <w:rPr>
          <w:rFonts w:cstheme="minorHAnsi"/>
        </w:rPr>
        <w:t>S</w:t>
      </w:r>
      <w:r w:rsidR="00575A70">
        <w:rPr>
          <w:rFonts w:cstheme="minorHAnsi"/>
        </w:rPr>
        <w:t>3</w:t>
      </w:r>
      <w:r w:rsidR="006F4E2C">
        <w:rPr>
          <w:rFonts w:cstheme="minorHAnsi"/>
        </w:rPr>
        <w:t xml:space="preserve"> and Figures S</w:t>
      </w:r>
      <w:r w:rsidR="008C6FE9">
        <w:rPr>
          <w:rFonts w:cstheme="minorHAnsi"/>
        </w:rPr>
        <w:t>2</w:t>
      </w:r>
      <w:r w:rsidR="006F4E2C">
        <w:rPr>
          <w:rFonts w:cstheme="minorHAnsi"/>
        </w:rPr>
        <w:t xml:space="preserve"> and S</w:t>
      </w:r>
      <w:r w:rsidR="008C6FE9">
        <w:rPr>
          <w:rFonts w:cstheme="minorHAnsi"/>
        </w:rPr>
        <w:t>3</w:t>
      </w:r>
      <w:r w:rsidR="004520D9" w:rsidRPr="004520D9">
        <w:rPr>
          <w:rFonts w:cstheme="minorHAnsi"/>
        </w:rPr>
        <w:t>)</w:t>
      </w:r>
      <w:r w:rsidR="00E52AD9" w:rsidRPr="004520D9">
        <w:t>.</w:t>
      </w:r>
      <w:r w:rsidR="00B420CE" w:rsidRPr="004520D9">
        <w:t xml:space="preserve"> </w:t>
      </w:r>
      <w:r w:rsidR="00684C33">
        <w:lastRenderedPageBreak/>
        <w:t>T</w:t>
      </w:r>
      <w:r w:rsidR="009A081E" w:rsidRPr="004520D9">
        <w:t xml:space="preserve">itles and abstracts were screened </w:t>
      </w:r>
      <w:r w:rsidR="00597FFD">
        <w:t>then</w:t>
      </w:r>
      <w:r w:rsidR="00597FFD" w:rsidRPr="004520D9">
        <w:t xml:space="preserve"> </w:t>
      </w:r>
      <w:r w:rsidR="009A081E" w:rsidRPr="004520D9">
        <w:t>full text studies passing the initial screening were assessed</w:t>
      </w:r>
      <w:r w:rsidR="009A081E" w:rsidRPr="007349CF">
        <w:t xml:space="preserve">. </w:t>
      </w:r>
      <w:r w:rsidR="004520D9" w:rsidRPr="007349CF">
        <w:rPr>
          <w:rFonts w:cstheme="minorHAnsi"/>
        </w:rPr>
        <w:t xml:space="preserve">Two reviewers checked studies for eligibility and disagreements were </w:t>
      </w:r>
      <w:r w:rsidR="008A248A">
        <w:rPr>
          <w:rFonts w:cstheme="minorHAnsi"/>
        </w:rPr>
        <w:t xml:space="preserve">resolved by </w:t>
      </w:r>
      <w:r w:rsidR="004520D9" w:rsidRPr="007349CF">
        <w:rPr>
          <w:rFonts w:cstheme="minorHAnsi"/>
        </w:rPr>
        <w:t>DS, HE, and AF</w:t>
      </w:r>
      <w:r w:rsidR="008A248A">
        <w:rPr>
          <w:rFonts w:cstheme="minorHAnsi"/>
        </w:rPr>
        <w:t>.</w:t>
      </w:r>
    </w:p>
    <w:p w14:paraId="6FCF1E4D" w14:textId="4B9679CA" w:rsidR="004520D9" w:rsidRDefault="004520D9" w:rsidP="005A1CC6">
      <w:pPr>
        <w:pStyle w:val="Heading2"/>
      </w:pPr>
      <w:bookmarkStart w:id="22" w:name="_Hlk176862998"/>
      <w:r>
        <w:t>Inclusion criteria</w:t>
      </w:r>
      <w:r w:rsidR="00E34EBD">
        <w:t xml:space="preserve"> and data extraction</w:t>
      </w:r>
    </w:p>
    <w:bookmarkEnd w:id="22"/>
    <w:p w14:paraId="6921D149" w14:textId="14441F7C" w:rsidR="00611C39" w:rsidRDefault="009A081E" w:rsidP="009C0BE5">
      <w:pPr>
        <w:spacing w:line="480" w:lineRule="auto"/>
      </w:pPr>
      <w:r>
        <w:t xml:space="preserve">To be </w:t>
      </w:r>
      <w:r w:rsidR="00294E07">
        <w:t>included</w:t>
      </w:r>
      <w:r>
        <w:t xml:space="preserve">, data sources </w:t>
      </w:r>
      <w:r w:rsidR="008D281A">
        <w:t xml:space="preserve">needed </w:t>
      </w:r>
      <w:r>
        <w:t xml:space="preserve">to report the prevalence, incidence, or </w:t>
      </w:r>
      <w:r w:rsidR="00E34EBD">
        <w:t xml:space="preserve">excess </w:t>
      </w:r>
      <w:r>
        <w:t xml:space="preserve">mortality of ASD in a sample representative of the general population. </w:t>
      </w:r>
      <w:r w:rsidR="00294E07">
        <w:t>We</w:t>
      </w:r>
      <w:r w:rsidR="009C0BE5">
        <w:t xml:space="preserve"> followed DSM-5 and ICD-11 criteria for ASD</w:t>
      </w:r>
      <w:r w:rsidR="009C0BE5" w:rsidRPr="00FA68BC">
        <w:t xml:space="preserve">. </w:t>
      </w:r>
      <w:r w:rsidR="00C073C3">
        <w:t>E</w:t>
      </w:r>
      <w:r w:rsidR="009C0BE5">
        <w:t>stimates from older criteria (e.g., DSM-IV) were accepted</w:t>
      </w:r>
      <w:r w:rsidR="00C073C3">
        <w:t xml:space="preserve">, </w:t>
      </w:r>
      <w:r w:rsidR="009C0BE5">
        <w:t>and the</w:t>
      </w:r>
      <w:r w:rsidR="00294E07">
        <w:t>ir</w:t>
      </w:r>
      <w:r w:rsidR="009C0BE5">
        <w:t xml:space="preserve"> utility </w:t>
      </w:r>
      <w:r w:rsidR="00294E07">
        <w:t>were</w:t>
      </w:r>
      <w:r w:rsidR="009C0BE5">
        <w:t xml:space="preserve"> assessed</w:t>
      </w:r>
      <w:r>
        <w:t>. Studies using criteria established prior to the DSM-III were excluded</w:t>
      </w:r>
      <w:r w:rsidR="00166290">
        <w:t xml:space="preserve">. </w:t>
      </w:r>
      <w:r w:rsidR="00A70B21" w:rsidRPr="00A70B21">
        <w:t>No language restriction</w:t>
      </w:r>
      <w:r w:rsidR="00C073C3">
        <w:t>s</w:t>
      </w:r>
      <w:r w:rsidR="00A70B21" w:rsidRPr="00A70B21">
        <w:t xml:space="preserve"> </w:t>
      </w:r>
      <w:r w:rsidR="00C073C3">
        <w:t>were</w:t>
      </w:r>
      <w:r w:rsidR="00A70B21" w:rsidRPr="00A70B21">
        <w:t xml:space="preserve"> applied. Studies had to report enough data to estimate uncertainty surrounding estimate</w:t>
      </w:r>
      <w:r w:rsidR="00294E07">
        <w:t>s</w:t>
      </w:r>
      <w:r w:rsidR="00A70B21" w:rsidRPr="00A70B21">
        <w:t xml:space="preserve"> (e.g., </w:t>
      </w:r>
      <w:r w:rsidR="008C3347">
        <w:t>confidence interval</w:t>
      </w:r>
      <w:r w:rsidR="00A70B21" w:rsidRPr="00A70B21">
        <w:t xml:space="preserve">, </w:t>
      </w:r>
      <w:r w:rsidR="00E53B43">
        <w:t>sample size</w:t>
      </w:r>
      <w:r w:rsidR="00A70B21" w:rsidRPr="00A70B21">
        <w:t xml:space="preserve">). </w:t>
      </w:r>
      <w:bookmarkStart w:id="23" w:name="_Hlk177099270"/>
      <w:r w:rsidR="00993A62">
        <w:t>For GBD 2021, p</w:t>
      </w:r>
      <w:r w:rsidR="00E34EBD">
        <w:t>revalence e</w:t>
      </w:r>
      <w:r w:rsidR="00B002CB">
        <w:t>stimates relying on</w:t>
      </w:r>
      <w:r w:rsidR="005356A7">
        <w:t xml:space="preserve"> passive case finding (e.g., </w:t>
      </w:r>
      <w:r w:rsidR="00E53B43">
        <w:t xml:space="preserve">from </w:t>
      </w:r>
      <w:r w:rsidR="005356A7">
        <w:t xml:space="preserve">administrative </w:t>
      </w:r>
      <w:r w:rsidR="00E53B43">
        <w:t>records</w:t>
      </w:r>
      <w:r w:rsidR="00560FD4">
        <w:t>) known to underestimate prevalence</w:t>
      </w:r>
      <w:r w:rsidR="00B002CB">
        <w:t xml:space="preserve"> were excluded</w:t>
      </w:r>
      <w:r w:rsidR="00560FD4">
        <w:t xml:space="preserve">. The extent of under-estimation </w:t>
      </w:r>
      <w:r w:rsidR="00E53B43">
        <w:t xml:space="preserve">in </w:t>
      </w:r>
      <w:r w:rsidR="00560FD4">
        <w:t>prevalence from these studies</w:t>
      </w:r>
      <w:r w:rsidR="00E53B43">
        <w:t xml:space="preserve"> var</w:t>
      </w:r>
      <w:r w:rsidR="00560FD4">
        <w:t>ies</w:t>
      </w:r>
      <w:r w:rsidR="00E53B43">
        <w:t xml:space="preserve"> between locations and over time and w</w:t>
      </w:r>
      <w:r w:rsidR="00560FD4">
        <w:t>as</w:t>
      </w:r>
      <w:r w:rsidR="00E53B43">
        <w:t xml:space="preserve"> therefore difficult to adjust </w:t>
      </w:r>
      <w:r w:rsidR="00C073C3">
        <w:t>accordingly</w:t>
      </w:r>
      <w:r w:rsidR="00E53B43">
        <w:t>.</w:t>
      </w:r>
      <w:r w:rsidR="00BF744E">
        <w:t xml:space="preserve"> </w:t>
      </w:r>
      <w:bookmarkStart w:id="24" w:name="_Hlk176863138"/>
      <w:bookmarkEnd w:id="23"/>
      <w:r w:rsidR="00611C39">
        <w:t xml:space="preserve">Due to </w:t>
      </w:r>
      <w:r w:rsidR="005D3C3E">
        <w:t xml:space="preserve">an overall </w:t>
      </w:r>
      <w:r w:rsidR="00611C39">
        <w:t xml:space="preserve">lack of </w:t>
      </w:r>
      <w:r w:rsidR="005D3C3E">
        <w:t>data on the excess-mortality</w:t>
      </w:r>
      <w:r w:rsidR="00611C39">
        <w:t xml:space="preserve">, we were unable to apply the same exclusion criteria to the excess mortality data </w:t>
      </w:r>
      <w:r w:rsidR="005D3C3E">
        <w:t xml:space="preserve">included </w:t>
      </w:r>
      <w:r w:rsidR="00611C39">
        <w:t xml:space="preserve">within our analysis which continued to </w:t>
      </w:r>
      <w:r w:rsidR="00611C39" w:rsidRPr="005B219A">
        <w:t>rely</w:t>
      </w:r>
      <w:r w:rsidR="00611C39">
        <w:t xml:space="preserve"> on </w:t>
      </w:r>
      <w:r w:rsidR="00611C39" w:rsidRPr="005B219A">
        <w:t>passive case finding</w:t>
      </w:r>
      <w:r w:rsidR="00611C39">
        <w:t xml:space="preserve">. </w:t>
      </w:r>
      <w:bookmarkEnd w:id="24"/>
    </w:p>
    <w:p w14:paraId="3D278EC2" w14:textId="3AEE5C4E" w:rsidR="00A70B21" w:rsidRPr="009F6D27" w:rsidRDefault="00A70B21" w:rsidP="009C0BE5">
      <w:pPr>
        <w:spacing w:line="480" w:lineRule="auto"/>
      </w:pPr>
      <w:r w:rsidRPr="00075065">
        <w:t>Data extracted included location, age</w:t>
      </w:r>
      <w:r w:rsidR="00987A6B">
        <w:t>/s</w:t>
      </w:r>
      <w:r w:rsidRPr="00075065">
        <w:t xml:space="preserve">, sex, number of </w:t>
      </w:r>
      <w:r w:rsidR="00212DA4">
        <w:t>autistic persons</w:t>
      </w:r>
      <w:r w:rsidRPr="00075065">
        <w:t xml:space="preserve">, sample size, uncertainty, </w:t>
      </w:r>
      <w:r w:rsidR="004D0611">
        <w:t xml:space="preserve">parameter type, </w:t>
      </w:r>
      <w:r w:rsidRPr="00075065">
        <w:t>year</w:t>
      </w:r>
      <w:r w:rsidR="00987A6B">
        <w:t>/s</w:t>
      </w:r>
      <w:r w:rsidRPr="00075065">
        <w:t xml:space="preserve"> of data collection, diagnostic instruments, criteria, and sampling methodology.</w:t>
      </w:r>
    </w:p>
    <w:p w14:paraId="0D60EB60" w14:textId="304C5CD3" w:rsidR="00266613" w:rsidRDefault="0045376C" w:rsidP="000751E6">
      <w:pPr>
        <w:pStyle w:val="Heading2"/>
      </w:pPr>
      <w:r>
        <w:t xml:space="preserve">Estimation of </w:t>
      </w:r>
      <w:r w:rsidR="00912A1A">
        <w:t>epidemiology</w:t>
      </w:r>
    </w:p>
    <w:p w14:paraId="5A327247" w14:textId="332805F2" w:rsidR="007913A9" w:rsidRDefault="008665F8" w:rsidP="00AE1791">
      <w:pPr>
        <w:spacing w:line="480" w:lineRule="auto"/>
      </w:pPr>
      <w:r>
        <w:t xml:space="preserve">Estimates of </w:t>
      </w:r>
      <w:r w:rsidR="0085197E">
        <w:t xml:space="preserve">prevalence, incidence, and </w:t>
      </w:r>
      <w:r w:rsidR="00E34EBD">
        <w:t xml:space="preserve">excess </w:t>
      </w:r>
      <w:r w:rsidR="0085197E">
        <w:t>mortality were inputs into the Bayesian meta</w:t>
      </w:r>
      <w:r w:rsidR="00601AFD">
        <w:t xml:space="preserve">-regression tool, </w:t>
      </w:r>
      <w:proofErr w:type="spellStart"/>
      <w:r w:rsidR="00601AFD">
        <w:t>DisMod</w:t>
      </w:r>
      <w:proofErr w:type="spellEnd"/>
      <w:r w:rsidR="00601AFD">
        <w:t>-MR 2.1</w:t>
      </w:r>
      <w:r w:rsidR="004A26B8">
        <w:t>.</w:t>
      </w:r>
      <w:r w:rsidR="00D241FE">
        <w:fldChar w:fldCharType="begin"/>
      </w:r>
      <w:r w:rsidR="00FC2919">
        <w:instrText xml:space="preserve"> ADDIN EN.CITE &lt;EndNote&gt;&lt;Cite&gt;&lt;Author&gt;Flaxman&lt;/Author&gt;&lt;Year&gt;2015&lt;/Year&gt;&lt;RecNum&gt;9733&lt;/RecNum&gt;&lt;DisplayText&gt;&lt;style face="superscript"&gt;21&lt;/style&gt;&lt;/DisplayText&gt;&lt;record&gt;&lt;rec-number&gt;9733&lt;/rec-number&gt;&lt;foreign-keys&gt;&lt;key app="EN" db-id="r200fza2nx0w25edvr2xsx5qzz52stzztex0" timestamp="1560734437"&gt;9733&lt;/key&gt;&lt;/foreign-keys&gt;&lt;ref-type name="Edited Book"&gt;28&lt;/ref-type&gt;&lt;contributors&gt;&lt;authors&gt;&lt;author&gt;AD Flaxman &lt;/author&gt;&lt;author&gt;T Vos &lt;/author&gt;&lt;author&gt;CJL Murray &lt;/author&gt;&lt;/authors&gt;&lt;/contributors&gt;&lt;titles&gt;&lt;title&gt;An Integrative Metaregression Framework for Descriptive Epidemiology&lt;/title&gt;&lt;/titles&gt;&lt;edition&gt;1st&lt;/edition&gt;&lt;dates&gt;&lt;year&gt;2015&lt;/year&gt;&lt;/dates&gt;&lt;pub-location&gt;Seattle&lt;/pub-location&gt;&lt;publisher&gt;University of Washington Press&lt;/publisher&gt;&lt;urls&gt;&lt;/urls&gt;&lt;/record&gt;&lt;/Cite&gt;&lt;/EndNote&gt;</w:instrText>
      </w:r>
      <w:r w:rsidR="00D241FE">
        <w:fldChar w:fldCharType="separate"/>
      </w:r>
      <w:r w:rsidR="00FC2919" w:rsidRPr="00FC2919">
        <w:rPr>
          <w:noProof/>
          <w:vertAlign w:val="superscript"/>
        </w:rPr>
        <w:t>21</w:t>
      </w:r>
      <w:r w:rsidR="00D241FE">
        <w:fldChar w:fldCharType="end"/>
      </w:r>
      <w:r w:rsidR="0085197E">
        <w:t xml:space="preserve"> </w:t>
      </w:r>
      <w:proofErr w:type="spellStart"/>
      <w:r w:rsidR="002A46C9">
        <w:t>DisMod</w:t>
      </w:r>
      <w:proofErr w:type="spellEnd"/>
      <w:r w:rsidR="002A46C9">
        <w:t xml:space="preserve">-MR 2.1 </w:t>
      </w:r>
      <w:r w:rsidR="00782137">
        <w:t>pools heteroge</w:t>
      </w:r>
      <w:r w:rsidR="00737DBE">
        <w:t>neous epidemiological estimates and generates internally consistent estimates of prevalence, incid</w:t>
      </w:r>
      <w:r w:rsidR="002045C0">
        <w:t xml:space="preserve">ence, and </w:t>
      </w:r>
      <w:r w:rsidR="00E34EBD">
        <w:t xml:space="preserve">excess </w:t>
      </w:r>
      <w:r w:rsidR="002045C0">
        <w:t xml:space="preserve">mortality. </w:t>
      </w:r>
      <w:proofErr w:type="spellStart"/>
      <w:r w:rsidR="002045C0">
        <w:t>DisMod</w:t>
      </w:r>
      <w:proofErr w:type="spellEnd"/>
      <w:r w:rsidR="002045C0">
        <w:t>-MR 2.1</w:t>
      </w:r>
      <w:r w:rsidR="00245D0D">
        <w:t xml:space="preserve"> </w:t>
      </w:r>
      <w:r w:rsidR="00912A1A">
        <w:t>generates</w:t>
      </w:r>
      <w:r w:rsidR="00245D0D">
        <w:t xml:space="preserve"> estimates for locations that are missing </w:t>
      </w:r>
      <w:r w:rsidR="00270D6B">
        <w:t xml:space="preserve">raw </w:t>
      </w:r>
      <w:r w:rsidR="00245D0D">
        <w:t xml:space="preserve">data by </w:t>
      </w:r>
      <w:r w:rsidR="00270D6B">
        <w:t xml:space="preserve">drawing </w:t>
      </w:r>
      <w:r w:rsidR="00245D0D">
        <w:t xml:space="preserve">on estimates from surrounding locations. </w:t>
      </w:r>
      <w:r w:rsidR="00006F3C">
        <w:t xml:space="preserve">It achieves this by </w:t>
      </w:r>
      <w:r w:rsidR="00912A1A">
        <w:t xml:space="preserve">generating estimates </w:t>
      </w:r>
      <w:r w:rsidR="00006F3C">
        <w:t>across five levels: Global, super</w:t>
      </w:r>
      <w:r w:rsidR="00B94D94">
        <w:t>-</w:t>
      </w:r>
      <w:r w:rsidR="00006F3C">
        <w:lastRenderedPageBreak/>
        <w:t xml:space="preserve">region, region, country, and subnational locations, with prevalence from the higher level acting as priors for the lower geographical level. </w:t>
      </w:r>
      <w:r w:rsidR="00737DBE">
        <w:t xml:space="preserve">More detail on </w:t>
      </w:r>
      <w:proofErr w:type="spellStart"/>
      <w:r w:rsidR="00737DBE">
        <w:t>DisMod</w:t>
      </w:r>
      <w:proofErr w:type="spellEnd"/>
      <w:r w:rsidR="00737DBE">
        <w:t xml:space="preserve">-MR 2.1 </w:t>
      </w:r>
      <w:r w:rsidR="00B94D94">
        <w:t>is</w:t>
      </w:r>
      <w:r w:rsidR="00737DBE">
        <w:t xml:space="preserve"> described elsewhere</w:t>
      </w:r>
      <w:r w:rsidR="004A26B8">
        <w:t>.</w:t>
      </w:r>
      <w:r w:rsidR="007913A9">
        <w:fldChar w:fldCharType="begin"/>
      </w:r>
      <w:r w:rsidR="00FC2919">
        <w:instrText xml:space="preserve"> ADDIN EN.CITE &lt;EndNote&gt;&lt;Cite&gt;&lt;Author&gt;Flaxman&lt;/Author&gt;&lt;Year&gt;2015&lt;/Year&gt;&lt;RecNum&gt;9733&lt;/RecNum&gt;&lt;DisplayText&gt;&lt;style face="superscript"&gt;7,21&lt;/style&gt;&lt;/DisplayText&gt;&lt;record&gt;&lt;rec-number&gt;9733&lt;/rec-number&gt;&lt;foreign-keys&gt;&lt;key app="EN" db-id="r200fza2nx0w25edvr2xsx5qzz52stzztex0" timestamp="1560734437"&gt;9733&lt;/key&gt;&lt;/foreign-keys&gt;&lt;ref-type name="Edited Book"&gt;28&lt;/ref-type&gt;&lt;contributors&gt;&lt;authors&gt;&lt;author&gt;AD Flaxman &lt;/author&gt;&lt;author&gt;T Vos &lt;/author&gt;&lt;author&gt;CJL Murray &lt;/author&gt;&lt;/authors&gt;&lt;/contributors&gt;&lt;titles&gt;&lt;title&gt;An Integrative Metaregression Framework for Descriptive Epidemiology&lt;/title&gt;&lt;/titles&gt;&lt;edition&gt;1st&lt;/edition&gt;&lt;dates&gt;&lt;year&gt;2015&lt;/year&gt;&lt;/dates&gt;&lt;pub-location&gt;Seattle&lt;/pub-location&gt;&lt;publisher&gt;University of Washington Press&lt;/publisher&gt;&lt;urls&gt;&lt;/urls&gt;&lt;/record&gt;&lt;/Cite&gt;&lt;Cite&gt;&lt;Author&gt;GBD 2021 Disease and Injuries Collaborators&lt;/Author&gt;&lt;Year&gt;2024&lt;/Year&gt;&lt;RecNum&gt;9753&lt;/RecNum&gt;&lt;record&gt;&lt;rec-number&gt;9753&lt;/rec-number&gt;&lt;foreign-keys&gt;&lt;key app="EN" db-id="r200fza2nx0w25edvr2xsx5qzz52stzztex0" timestamp="1688960959"&gt;9753&lt;/key&gt;&lt;/foreign-keys&gt;&lt;ref-type name="Journal Article"&gt;17&lt;/ref-type&gt;&lt;contributors&gt;&lt;authors&gt;&lt;author&gt;GBD 2021 Disease and Injuries Collaborators,&lt;/author&gt;&lt;/authors&gt;&lt;/contributors&gt;&lt;titles&gt;&lt;title&gt;Global incidence, prevalence, years lived with disability (YLDs), disability-adjusted life-years (DALYs), and healthy life expectancy (HALE) for 371 diseases and injuries in 204 countries and territories and 811 subnational locations, 1990–2021: a systematic analysis for the Global Burden of Disease Study 2021&lt;/title&gt;&lt;secondary-title&gt;The Lancet&lt;/secondary-title&gt;&lt;/titles&gt;&lt;pages&gt;2133-2161&lt;/pages&gt;&lt;volume&gt;403&lt;/volume&gt;&lt;number&gt;10440&lt;/number&gt;&lt;dates&gt;&lt;year&gt;2024&lt;/year&gt;&lt;/dates&gt;&lt;urls&gt;&lt;/urls&gt;&lt;/record&gt;&lt;/Cite&gt;&lt;/EndNote&gt;</w:instrText>
      </w:r>
      <w:r w:rsidR="007913A9">
        <w:fldChar w:fldCharType="separate"/>
      </w:r>
      <w:r w:rsidR="00FC2919" w:rsidRPr="00FC2919">
        <w:rPr>
          <w:noProof/>
          <w:vertAlign w:val="superscript"/>
        </w:rPr>
        <w:t>7,21</w:t>
      </w:r>
      <w:r w:rsidR="007913A9">
        <w:fldChar w:fldCharType="end"/>
      </w:r>
    </w:p>
    <w:p w14:paraId="47DF794E" w14:textId="500B879E" w:rsidR="00E5678D" w:rsidRPr="00EF63A0" w:rsidRDefault="00E17768" w:rsidP="00974491">
      <w:pPr>
        <w:spacing w:line="480" w:lineRule="auto"/>
      </w:pPr>
      <w:bookmarkStart w:id="25" w:name="_Hlk143874980"/>
      <w:r>
        <w:t xml:space="preserve">Two adjustments were </w:t>
      </w:r>
      <w:r w:rsidR="00587639">
        <w:t xml:space="preserve">applied </w:t>
      </w:r>
      <w:r>
        <w:t>to estimates p</w:t>
      </w:r>
      <w:r w:rsidR="00761173">
        <w:t xml:space="preserve">rior to analysis in </w:t>
      </w:r>
      <w:proofErr w:type="spellStart"/>
      <w:r w:rsidR="00761173">
        <w:t>DisMod</w:t>
      </w:r>
      <w:proofErr w:type="spellEnd"/>
      <w:r w:rsidR="00761173">
        <w:t>-MR 2.1</w:t>
      </w:r>
      <w:r>
        <w:t>. First, data</w:t>
      </w:r>
      <w:r w:rsidR="00410C65">
        <w:t xml:space="preserve"> </w:t>
      </w:r>
      <w:r w:rsidR="00E53B43">
        <w:t xml:space="preserve">aggregated across males and females within the study sample were split into </w:t>
      </w:r>
      <w:r w:rsidRPr="00E17768">
        <w:t>sex-specific</w:t>
      </w:r>
      <w:bookmarkEnd w:id="25"/>
      <w:r w:rsidRPr="00E17768">
        <w:t xml:space="preserve"> </w:t>
      </w:r>
      <w:r w:rsidR="00E53B43">
        <w:t>estimates</w:t>
      </w:r>
      <w:r w:rsidR="002F4AFD">
        <w:t xml:space="preserve"> using available data on the sex ratio</w:t>
      </w:r>
      <w:r w:rsidR="002E4642">
        <w:t xml:space="preserve"> of ASD</w:t>
      </w:r>
      <w:r w:rsidR="002F4AFD">
        <w:t xml:space="preserve"> (</w:t>
      </w:r>
      <w:r w:rsidR="002F4AFD" w:rsidRPr="00381021">
        <w:t>Appendix Section 1.1.)</w:t>
      </w:r>
      <w:r w:rsidRPr="00381021">
        <w:t xml:space="preserve">. </w:t>
      </w:r>
      <w:bookmarkStart w:id="26" w:name="_Hlk143875190"/>
      <w:r w:rsidRPr="00381021">
        <w:t>Second</w:t>
      </w:r>
      <w:r w:rsidR="00761173" w:rsidRPr="00381021">
        <w:t>, k</w:t>
      </w:r>
      <w:r w:rsidR="00503882" w:rsidRPr="00381021">
        <w:t xml:space="preserve">nown sources of </w:t>
      </w:r>
      <w:r w:rsidR="007851B2" w:rsidRPr="00381021">
        <w:t>bias</w:t>
      </w:r>
      <w:r w:rsidR="00503882" w:rsidRPr="00381021">
        <w:t xml:space="preserve"> in</w:t>
      </w:r>
      <w:r w:rsidR="007851B2" w:rsidRPr="00381021">
        <w:t xml:space="preserve"> the input</w:t>
      </w:r>
      <w:r w:rsidR="00503882" w:rsidRPr="00381021">
        <w:t xml:space="preserve"> prevalence</w:t>
      </w:r>
      <w:r w:rsidR="007851B2" w:rsidRPr="00381021">
        <w:t xml:space="preserve"> data were</w:t>
      </w:r>
      <w:r w:rsidR="00503882" w:rsidRPr="00381021">
        <w:t xml:space="preserve"> </w:t>
      </w:r>
      <w:r w:rsidR="006433B4" w:rsidRPr="00381021">
        <w:t>adjusted</w:t>
      </w:r>
      <w:r w:rsidR="00E53B43" w:rsidRPr="00381021">
        <w:t xml:space="preserve"> using</w:t>
      </w:r>
      <w:r w:rsidR="00462F8F" w:rsidRPr="00381021">
        <w:t xml:space="preserve"> </w:t>
      </w:r>
      <w:r w:rsidR="00462F8F" w:rsidRPr="00381021">
        <w:rPr>
          <w:rFonts w:cstheme="minorHAnsi"/>
          <w:shd w:val="clear" w:color="auto" w:fill="FFFFFF"/>
        </w:rPr>
        <w:t xml:space="preserve">network meta-regressions </w:t>
      </w:r>
      <w:r w:rsidR="00F9308B" w:rsidRPr="00381021">
        <w:rPr>
          <w:rFonts w:cstheme="minorHAnsi"/>
          <w:shd w:val="clear" w:color="auto" w:fill="FFFFFF"/>
        </w:rPr>
        <w:t>by M</w:t>
      </w:r>
      <w:r w:rsidR="00462F8F" w:rsidRPr="00381021">
        <w:rPr>
          <w:rFonts w:cstheme="minorHAnsi"/>
          <w:shd w:val="clear" w:color="auto" w:fill="FFFFFF"/>
        </w:rPr>
        <w:t>eta-</w:t>
      </w:r>
      <w:r w:rsidR="00F9308B" w:rsidRPr="00381021">
        <w:rPr>
          <w:rFonts w:cstheme="minorHAnsi"/>
          <w:shd w:val="clear" w:color="auto" w:fill="FFFFFF"/>
        </w:rPr>
        <w:t>R</w:t>
      </w:r>
      <w:r w:rsidR="00462F8F" w:rsidRPr="00381021">
        <w:rPr>
          <w:rFonts w:cstheme="minorHAnsi"/>
          <w:shd w:val="clear" w:color="auto" w:fill="FFFFFF"/>
        </w:rPr>
        <w:t xml:space="preserve">egression—Bayesian, </w:t>
      </w:r>
      <w:r w:rsidR="00F9308B" w:rsidRPr="00381021">
        <w:rPr>
          <w:rFonts w:cstheme="minorHAnsi"/>
          <w:shd w:val="clear" w:color="auto" w:fill="FFFFFF"/>
        </w:rPr>
        <w:t>R</w:t>
      </w:r>
      <w:r w:rsidR="00462F8F" w:rsidRPr="00381021">
        <w:rPr>
          <w:rFonts w:cstheme="minorHAnsi"/>
          <w:shd w:val="clear" w:color="auto" w:fill="FFFFFF"/>
        </w:rPr>
        <w:t xml:space="preserve">egularised, </w:t>
      </w:r>
      <w:r w:rsidR="00EF63A0" w:rsidRPr="00381021">
        <w:rPr>
          <w:rFonts w:cstheme="minorHAnsi"/>
          <w:shd w:val="clear" w:color="auto" w:fill="FFFFFF"/>
        </w:rPr>
        <w:t>T</w:t>
      </w:r>
      <w:r w:rsidR="00462F8F" w:rsidRPr="00381021">
        <w:rPr>
          <w:rFonts w:cstheme="minorHAnsi"/>
          <w:shd w:val="clear" w:color="auto" w:fill="FFFFFF"/>
        </w:rPr>
        <w:t>rimmed</w:t>
      </w:r>
      <w:r w:rsidR="00F9308B" w:rsidRPr="00381021">
        <w:rPr>
          <w:rFonts w:cstheme="minorHAnsi"/>
          <w:shd w:val="clear" w:color="auto" w:fill="FFFFFF"/>
        </w:rPr>
        <w:t xml:space="preserve"> (MR-BRT).</w:t>
      </w:r>
      <w:r w:rsidR="00EF63A0" w:rsidRPr="00381021">
        <w:rPr>
          <w:rFonts w:cstheme="minorHAnsi"/>
        </w:rPr>
        <w:t xml:space="preserve"> </w:t>
      </w:r>
      <w:r w:rsidR="00AF1A2A" w:rsidRPr="00381021">
        <w:t>More</w:t>
      </w:r>
      <w:r w:rsidR="00AF1A2A">
        <w:t xml:space="preserve"> detail on</w:t>
      </w:r>
      <w:r w:rsidR="00BE5AFA">
        <w:t xml:space="preserve"> </w:t>
      </w:r>
      <w:r w:rsidR="00E53B43" w:rsidRPr="00EF63A0">
        <w:rPr>
          <w:rFonts w:cstheme="minorHAnsi"/>
        </w:rPr>
        <w:t>MR-BRT</w:t>
      </w:r>
      <w:r w:rsidR="00AD2F56">
        <w:rPr>
          <w:rFonts w:cstheme="minorHAnsi"/>
        </w:rPr>
        <w:t xml:space="preserve"> </w:t>
      </w:r>
      <w:r w:rsidR="00DD1870">
        <w:rPr>
          <w:rFonts w:cstheme="minorHAnsi"/>
        </w:rPr>
        <w:t xml:space="preserve">is available </w:t>
      </w:r>
      <w:r w:rsidR="00AD2F56">
        <w:rPr>
          <w:rFonts w:cstheme="minorHAnsi"/>
        </w:rPr>
        <w:t>elsewhere</w:t>
      </w:r>
      <w:r w:rsidR="006433B4" w:rsidRPr="00E17768">
        <w:t>.</w:t>
      </w:r>
      <w:r w:rsidR="00BE5AFA">
        <w:fldChar w:fldCharType="begin"/>
      </w:r>
      <w:r w:rsidR="00FC2919">
        <w:instrText xml:space="preserve"> ADDIN EN.CITE &lt;EndNote&gt;&lt;Cite&gt;&lt;Author&gt;Zheng&lt;/Author&gt;&lt;Year&gt;2021&lt;/Year&gt;&lt;RecNum&gt;9759&lt;/RecNum&gt;&lt;DisplayText&gt;&lt;style face="superscript"&gt;22&lt;/style&gt;&lt;/DisplayText&gt;&lt;record&gt;&lt;rec-number&gt;9759&lt;/rec-number&gt;&lt;foreign-keys&gt;&lt;key app="EN" db-id="r200fza2nx0w25edvr2xsx5qzz52stzztex0" timestamp="1688970793"&gt;9759&lt;/key&gt;&lt;/foreign-keys&gt;&lt;ref-type name="Journal Article"&gt;17&lt;/ref-type&gt;&lt;contributors&gt;&lt;authors&gt;&lt;author&gt;Zheng, Peng&lt;/author&gt;&lt;author&gt;Barber, Ryan&lt;/author&gt;&lt;author&gt;Sorensen, Reed J. D.&lt;/author&gt;&lt;author&gt;Murray, Christopher J. L.&lt;/author&gt;&lt;author&gt;Aravkin, Aleksandr Y.&lt;/author&gt;&lt;/authors&gt;&lt;/contributors&gt;&lt;titles&gt;&lt;title&gt;Trimmed Constrained Mixed Effects Models: Formulations and Algorithms&lt;/title&gt;&lt;secondary-title&gt;Journal of Computational and Graphical Statistics&lt;/secondary-title&gt;&lt;/titles&gt;&lt;pages&gt;544-556&lt;/pages&gt;&lt;volume&gt;30&lt;/volume&gt;&lt;number&gt;3&lt;/number&gt;&lt;dates&gt;&lt;year&gt;2021&lt;/year&gt;&lt;pub-dates&gt;&lt;date&gt;2021/07/03&lt;/date&gt;&lt;/pub-dates&gt;&lt;/dates&gt;&lt;publisher&gt;Taylor &amp;amp; Francis&lt;/publisher&gt;&lt;isbn&gt;1061-8600&lt;/isbn&gt;&lt;urls&gt;&lt;related-urls&gt;&lt;url&gt;https://doi.org/10.1080/10618600.2020.1868303&lt;/url&gt;&lt;/related-urls&gt;&lt;/urls&gt;&lt;electronic-resource-num&gt;10.1080/10618600.2020.1868303&lt;/electronic-resource-num&gt;&lt;/record&gt;&lt;/Cite&gt;&lt;/EndNote&gt;</w:instrText>
      </w:r>
      <w:r w:rsidR="00BE5AFA">
        <w:fldChar w:fldCharType="separate"/>
      </w:r>
      <w:r w:rsidR="00FC2919" w:rsidRPr="00FC2919">
        <w:rPr>
          <w:noProof/>
          <w:vertAlign w:val="superscript"/>
        </w:rPr>
        <w:t>22</w:t>
      </w:r>
      <w:r w:rsidR="00BE5AFA">
        <w:fldChar w:fldCharType="end"/>
      </w:r>
      <w:r w:rsidR="006433B4" w:rsidRPr="00E17768">
        <w:t xml:space="preserve"> </w:t>
      </w:r>
      <w:bookmarkEnd w:id="26"/>
      <w:r w:rsidR="00BF744E">
        <w:t>Prevalence</w:t>
      </w:r>
      <w:r w:rsidR="00BF744E" w:rsidRPr="00E17768">
        <w:t xml:space="preserve"> </w:t>
      </w:r>
      <w:r w:rsidR="005F361E" w:rsidRPr="00E17768">
        <w:t>d</w:t>
      </w:r>
      <w:r w:rsidR="00F748E3" w:rsidRPr="00E17768">
        <w:t xml:space="preserve">ata was considered </w:t>
      </w:r>
      <w:r w:rsidR="007349CF" w:rsidRPr="00E17768">
        <w:t xml:space="preserve">reference </w:t>
      </w:r>
      <w:r w:rsidR="00E34EBD" w:rsidRPr="00E17768">
        <w:t>(optimal</w:t>
      </w:r>
      <w:r w:rsidR="00E34EBD">
        <w:t xml:space="preserve">) </w:t>
      </w:r>
      <w:r w:rsidR="00F748E3">
        <w:t xml:space="preserve">if the study </w:t>
      </w:r>
      <w:r w:rsidR="00E34EBD">
        <w:t>conducted</w:t>
      </w:r>
      <w:r w:rsidR="00BF744E">
        <w:t xml:space="preserve"> a</w:t>
      </w:r>
      <w:r w:rsidR="00E34EBD">
        <w:t xml:space="preserve"> </w:t>
      </w:r>
      <w:r w:rsidR="007913A9" w:rsidRPr="00E17768">
        <w:rPr>
          <w:iCs/>
        </w:rPr>
        <w:t>general population survey</w:t>
      </w:r>
      <w:r w:rsidR="00F748E3" w:rsidRPr="00E17768">
        <w:rPr>
          <w:iCs/>
        </w:rPr>
        <w:t xml:space="preserve"> with additional case</w:t>
      </w:r>
      <w:r w:rsidR="007913A9" w:rsidRPr="00E17768">
        <w:rPr>
          <w:iCs/>
        </w:rPr>
        <w:t xml:space="preserve"> </w:t>
      </w:r>
      <w:r w:rsidR="00F748E3" w:rsidRPr="00E17768">
        <w:rPr>
          <w:iCs/>
        </w:rPr>
        <w:t>finding</w:t>
      </w:r>
      <w:r w:rsidR="00CA431A">
        <w:rPr>
          <w:iCs/>
        </w:rPr>
        <w:t xml:space="preserve"> (e.g., </w:t>
      </w:r>
      <w:r w:rsidR="00DB1CA2">
        <w:rPr>
          <w:iCs/>
        </w:rPr>
        <w:t xml:space="preserve">household survey supplemented with an investigation </w:t>
      </w:r>
      <w:r w:rsidR="00CA431A">
        <w:rPr>
          <w:iCs/>
        </w:rPr>
        <w:t>in special education services)</w:t>
      </w:r>
      <w:r w:rsidR="00E34EBD" w:rsidRPr="00E34EBD">
        <w:rPr>
          <w:iCs/>
        </w:rPr>
        <w:t xml:space="preserve"> or</w:t>
      </w:r>
      <w:r w:rsidR="00F748E3" w:rsidRPr="00E34EBD">
        <w:rPr>
          <w:iCs/>
        </w:rPr>
        <w:t xml:space="preserve"> </w:t>
      </w:r>
      <w:r w:rsidR="00F748E3" w:rsidRPr="00E17768">
        <w:rPr>
          <w:iCs/>
        </w:rPr>
        <w:t>population screening</w:t>
      </w:r>
      <w:r w:rsidR="007349CF">
        <w:rPr>
          <w:i/>
        </w:rPr>
        <w:t xml:space="preserve">. </w:t>
      </w:r>
      <w:r w:rsidR="005D19FC">
        <w:rPr>
          <w:iCs/>
        </w:rPr>
        <w:t>G</w:t>
      </w:r>
      <w:r w:rsidR="00E34EBD">
        <w:rPr>
          <w:iCs/>
        </w:rPr>
        <w:t>eneral population survey</w:t>
      </w:r>
      <w:r w:rsidR="005D19FC">
        <w:rPr>
          <w:iCs/>
        </w:rPr>
        <w:t>s</w:t>
      </w:r>
      <w:r w:rsidR="00E34EBD">
        <w:rPr>
          <w:iCs/>
        </w:rPr>
        <w:t xml:space="preserve"> without additional case-finding </w:t>
      </w:r>
      <w:r w:rsidR="00E94741">
        <w:t xml:space="preserve">were </w:t>
      </w:r>
      <w:r w:rsidR="00B56AE3">
        <w:t xml:space="preserve">adjusted </w:t>
      </w:r>
      <w:r w:rsidR="007D564B">
        <w:t>with</w:t>
      </w:r>
      <w:r w:rsidR="00B56AE3">
        <w:t xml:space="preserve"> a bias correction (</w:t>
      </w:r>
      <w:r w:rsidR="00BF744E">
        <w:t>Appendix Section 1.1</w:t>
      </w:r>
      <w:r w:rsidR="00B56AE3">
        <w:t xml:space="preserve">). </w:t>
      </w:r>
      <w:r w:rsidR="00A53CD7">
        <w:t>S</w:t>
      </w:r>
      <w:r w:rsidR="005E0E3B">
        <w:t>tudies</w:t>
      </w:r>
      <w:r w:rsidR="007F4386">
        <w:t xml:space="preserve"> </w:t>
      </w:r>
      <w:r w:rsidR="00E5678D">
        <w:t xml:space="preserve">reporting the prevalence of </w:t>
      </w:r>
      <w:r w:rsidR="002560F2">
        <w:t>DSM-IV autistic disorder / ICD-10 childhood autism</w:t>
      </w:r>
      <w:r w:rsidR="00E5678D">
        <w:t xml:space="preserve"> without reporting the prevalence of ASD</w:t>
      </w:r>
      <w:r w:rsidR="00DF5D09">
        <w:t xml:space="preserve"> </w:t>
      </w:r>
      <w:r w:rsidR="00761173">
        <w:t xml:space="preserve">were </w:t>
      </w:r>
      <w:r w:rsidR="00DF5D09">
        <w:t xml:space="preserve">included with an </w:t>
      </w:r>
      <w:r w:rsidR="0065355B">
        <w:t>upwards adjustment to reflect estimates of ASD</w:t>
      </w:r>
      <w:r w:rsidR="00F71E83">
        <w:t xml:space="preserve"> </w:t>
      </w:r>
      <w:r>
        <w:t>(</w:t>
      </w:r>
      <w:r w:rsidR="00BF744E">
        <w:t>Appendix Section 1.1.</w:t>
      </w:r>
      <w:r>
        <w:t>)</w:t>
      </w:r>
      <w:r w:rsidR="0065355B">
        <w:t>.</w:t>
      </w:r>
    </w:p>
    <w:p w14:paraId="23210E92" w14:textId="06F1CE68" w:rsidR="007E52DE" w:rsidRDefault="007E52DE" w:rsidP="00AE1791">
      <w:pPr>
        <w:spacing w:line="480" w:lineRule="auto"/>
      </w:pPr>
      <w:r>
        <w:t xml:space="preserve">Several prior settings </w:t>
      </w:r>
      <w:r w:rsidR="005D19FC">
        <w:t>informed</w:t>
      </w:r>
      <w:r>
        <w:t xml:space="preserve"> the </w:t>
      </w:r>
      <w:proofErr w:type="spellStart"/>
      <w:r>
        <w:t>DisMod</w:t>
      </w:r>
      <w:proofErr w:type="spellEnd"/>
      <w:r>
        <w:t xml:space="preserve">-MR 2.1 analysis based on the available data and feedback from experts </w:t>
      </w:r>
      <w:r w:rsidR="00CB125E">
        <w:t>(Appendix Section 1.2.)</w:t>
      </w:r>
      <w:r>
        <w:t xml:space="preserve">. </w:t>
      </w:r>
      <w:r w:rsidR="001C6ACC">
        <w:t xml:space="preserve">We allowed a time window of </w:t>
      </w:r>
      <w:r w:rsidR="00DD2996">
        <w:t xml:space="preserve">15 </w:t>
      </w:r>
      <w:r w:rsidR="001C6ACC">
        <w:t>years</w:t>
      </w:r>
      <w:r w:rsidR="004215B5">
        <w:t xml:space="preserve"> due to limited data across time,</w:t>
      </w:r>
      <w:r w:rsidR="001C6ACC">
        <w:t xml:space="preserve"> </w:t>
      </w:r>
      <w:r w:rsidR="003A71D3">
        <w:t xml:space="preserve">which </w:t>
      </w:r>
      <w:r w:rsidR="004215B5">
        <w:t xml:space="preserve">meant </w:t>
      </w:r>
      <w:r w:rsidR="000B5BC5">
        <w:t>estimates</w:t>
      </w:r>
      <w:r w:rsidR="005D19FC">
        <w:t xml:space="preserve"> </w:t>
      </w:r>
      <w:r w:rsidR="000B5BC5">
        <w:t>inform</w:t>
      </w:r>
      <w:r w:rsidR="005D19FC">
        <w:t>ed</w:t>
      </w:r>
      <w:r w:rsidR="000B5BC5">
        <w:t xml:space="preserve"> prevalence </w:t>
      </w:r>
      <w:r w:rsidR="00DD2996">
        <w:t>15</w:t>
      </w:r>
      <w:r w:rsidR="000B5BC5">
        <w:t xml:space="preserve"> years before and after </w:t>
      </w:r>
      <w:r w:rsidR="00C2543F">
        <w:t>they were</w:t>
      </w:r>
      <w:r w:rsidR="000B5BC5">
        <w:t xml:space="preserve"> collected</w:t>
      </w:r>
      <w:r w:rsidR="00947DB8">
        <w:t>.</w:t>
      </w:r>
      <w:r w:rsidR="00130886">
        <w:t xml:space="preserve"> </w:t>
      </w:r>
      <w:proofErr w:type="spellStart"/>
      <w:r w:rsidR="00BE156F">
        <w:t>DisMod</w:t>
      </w:r>
      <w:proofErr w:type="spellEnd"/>
      <w:r w:rsidR="00BE156F">
        <w:t>-MR 2.1 produced age-sex-specific prevalence</w:t>
      </w:r>
      <w:r w:rsidR="00912A1A">
        <w:t xml:space="preserve"> and excess mortality</w:t>
      </w:r>
      <w:r w:rsidR="00BE156F">
        <w:t xml:space="preserve"> estimates across </w:t>
      </w:r>
      <w:r w:rsidR="004E4385">
        <w:t xml:space="preserve">204 </w:t>
      </w:r>
      <w:r w:rsidR="00BE156F">
        <w:t>countries</w:t>
      </w:r>
      <w:r w:rsidR="000A47CF">
        <w:t xml:space="preserve"> and territories</w:t>
      </w:r>
      <w:r w:rsidR="00BE156F">
        <w:t xml:space="preserve"> between 1990 and </w:t>
      </w:r>
      <w:r w:rsidR="00DD2996">
        <w:t>2021</w:t>
      </w:r>
      <w:r w:rsidR="00BE156F">
        <w:t>.</w:t>
      </w:r>
    </w:p>
    <w:p w14:paraId="493AD50C" w14:textId="7A5C9997" w:rsidR="00266613" w:rsidRDefault="0045376C" w:rsidP="007350AE">
      <w:pPr>
        <w:pStyle w:val="Heading2"/>
      </w:pPr>
      <w:bookmarkStart w:id="27" w:name="_Hlk176854130"/>
      <w:r>
        <w:t>Estimation of severity distribution</w:t>
      </w:r>
    </w:p>
    <w:p w14:paraId="0024C819" w14:textId="717E5106" w:rsidR="00396F92" w:rsidRDefault="00E15EA8" w:rsidP="00975C77">
      <w:pPr>
        <w:spacing w:line="480" w:lineRule="auto"/>
      </w:pPr>
      <w:bookmarkStart w:id="28" w:name="_Hlk176859624"/>
      <w:bookmarkStart w:id="29" w:name="_Hlk176854224"/>
      <w:bookmarkEnd w:id="27"/>
      <w:r>
        <w:t>In GBD</w:t>
      </w:r>
      <w:r w:rsidR="004D1CAB">
        <w:t xml:space="preserve"> 2021</w:t>
      </w:r>
      <w:r>
        <w:t xml:space="preserve">, </w:t>
      </w:r>
      <w:r w:rsidR="00D97B93">
        <w:t xml:space="preserve">health </w:t>
      </w:r>
      <w:r w:rsidR="00B029E2">
        <w:t>burden</w:t>
      </w:r>
      <w:r w:rsidR="00B129AF">
        <w:t xml:space="preserve"> </w:t>
      </w:r>
      <w:r w:rsidR="005D19FC">
        <w:t xml:space="preserve">was </w:t>
      </w:r>
      <w:r>
        <w:t xml:space="preserve">estimated across varying levels of severity </w:t>
      </w:r>
      <w:r w:rsidR="00D733C8">
        <w:t>by</w:t>
      </w:r>
      <w:r>
        <w:t xml:space="preserve"> cause</w:t>
      </w:r>
      <w:r w:rsidR="00C859FF">
        <w:t xml:space="preserve">. </w:t>
      </w:r>
      <w:r w:rsidR="000937AA">
        <w:t>The term sequala refer</w:t>
      </w:r>
      <w:r w:rsidR="005D19FC">
        <w:t>red</w:t>
      </w:r>
      <w:r w:rsidR="000937AA">
        <w:t xml:space="preserve"> to mutually exclusive health states differing by levels of severity. A </w:t>
      </w:r>
      <w:r w:rsidR="005D19FC">
        <w:t>cause</w:t>
      </w:r>
      <w:r w:rsidR="000937AA">
        <w:t xml:space="preserve"> </w:t>
      </w:r>
      <w:r w:rsidR="00D733C8">
        <w:t>could</w:t>
      </w:r>
      <w:r w:rsidR="000937AA">
        <w:t xml:space="preserve"> have one or multiple sequalae each which their own corresponding disability weight. </w:t>
      </w:r>
      <w:bookmarkEnd w:id="28"/>
      <w:bookmarkEnd w:id="29"/>
      <w:r w:rsidR="00975C77">
        <w:t xml:space="preserve">ASD contributed to the intellectual disability (ID) envelope and therefore the sequelae for ASD comprised </w:t>
      </w:r>
      <w:r w:rsidR="00CB125E">
        <w:lastRenderedPageBreak/>
        <w:t>six</w:t>
      </w:r>
      <w:r w:rsidR="00975C77">
        <w:t xml:space="preserve"> levels of ID: </w:t>
      </w:r>
      <w:r w:rsidR="00CB125E">
        <w:t xml:space="preserve">none (IQ: &gt; 84), </w:t>
      </w:r>
      <w:r w:rsidR="00975C77">
        <w:t xml:space="preserve">borderline (IQ: 70-84), mild (IQ: 50-69), moderate (IQ: 35-49), severe (IQ: 20-34), and profound ID (IQ: &lt; </w:t>
      </w:r>
      <w:r w:rsidR="0059556F">
        <w:t>20</w:t>
      </w:r>
      <w:r w:rsidR="00975C77">
        <w:t xml:space="preserve">). </w:t>
      </w:r>
      <w:r w:rsidR="00D0300B">
        <w:t xml:space="preserve">ID is considered as an </w:t>
      </w:r>
      <w:r w:rsidR="008015BD">
        <w:t>“</w:t>
      </w:r>
      <w:r w:rsidR="00D0300B">
        <w:t>impairment</w:t>
      </w:r>
      <w:r w:rsidR="008015BD">
        <w:t>”</w:t>
      </w:r>
      <w:r w:rsidR="0089312C">
        <w:t>, for which t</w:t>
      </w:r>
      <w:r w:rsidR="002A341B">
        <w:t xml:space="preserve">he prevalence </w:t>
      </w:r>
      <w:r w:rsidR="0089312C">
        <w:t xml:space="preserve">is </w:t>
      </w:r>
      <w:r w:rsidR="002A341B">
        <w:t xml:space="preserve">modelled and treated as </w:t>
      </w:r>
      <w:r w:rsidR="003A71D3">
        <w:t xml:space="preserve">an </w:t>
      </w:r>
      <w:r w:rsidR="002A341B">
        <w:t>“envelope</w:t>
      </w:r>
      <w:r w:rsidR="003A71D3">
        <w:t>”. T</w:t>
      </w:r>
      <w:r w:rsidR="002A341B">
        <w:t>he prevalence of</w:t>
      </w:r>
      <w:r w:rsidR="004C064A">
        <w:t xml:space="preserve"> all</w:t>
      </w:r>
      <w:r w:rsidR="002A341B">
        <w:t xml:space="preserve"> </w:t>
      </w:r>
      <w:r w:rsidR="0089312C">
        <w:t>conditions</w:t>
      </w:r>
      <w:r w:rsidR="00DE3223">
        <w:t xml:space="preserve"> </w:t>
      </w:r>
      <w:r w:rsidR="002A341B">
        <w:t xml:space="preserve">that contribute to the envelope are </w:t>
      </w:r>
      <w:r w:rsidR="00D0300B">
        <w:t xml:space="preserve">adjusted </w:t>
      </w:r>
      <w:r w:rsidR="00D733C8">
        <w:t xml:space="preserve">not </w:t>
      </w:r>
      <w:r w:rsidR="006A7DCC">
        <w:t xml:space="preserve">to </w:t>
      </w:r>
      <w:r w:rsidR="00D733C8">
        <w:t>exceed</w:t>
      </w:r>
      <w:r w:rsidR="002A341B">
        <w:t xml:space="preserve"> the total prevalence of the </w:t>
      </w:r>
      <w:r w:rsidR="00FF6367">
        <w:t>impairment</w:t>
      </w:r>
      <w:r w:rsidR="00564B18">
        <w:t>.</w:t>
      </w:r>
      <w:r w:rsidR="009723D2">
        <w:fldChar w:fldCharType="begin"/>
      </w:r>
      <w:r w:rsidR="00FC2919">
        <w:instrText xml:space="preserve"> ADDIN EN.CITE &lt;EndNote&gt;&lt;Cite&gt;&lt;Author&gt;GBD 2021 Disease and Injuries Collaborators&lt;/Author&gt;&lt;Year&gt;2024&lt;/Year&gt;&lt;RecNum&gt;9753&lt;/RecNum&gt;&lt;DisplayText&gt;&lt;style face="superscript"&gt;7&lt;/style&gt;&lt;/DisplayText&gt;&lt;record&gt;&lt;rec-number&gt;9753&lt;/rec-number&gt;&lt;foreign-keys&gt;&lt;key app="EN" db-id="r200fza2nx0w25edvr2xsx5qzz52stzztex0" timestamp="1688960959"&gt;9753&lt;/key&gt;&lt;/foreign-keys&gt;&lt;ref-type name="Journal Article"&gt;17&lt;/ref-type&gt;&lt;contributors&gt;&lt;authors&gt;&lt;author&gt;GBD 2021 Disease and Injuries Collaborators,&lt;/author&gt;&lt;/authors&gt;&lt;/contributors&gt;&lt;titles&gt;&lt;title&gt;Global incidence, prevalence, years lived with disability (YLDs), disability-adjusted life-years (DALYs), and healthy life expectancy (HALE) for 371 diseases and injuries in 204 countries and territories and 811 subnational locations, 1990–2021: a systematic analysis for the Global Burden of Disease Study 2021&lt;/title&gt;&lt;secondary-title&gt;The Lancet&lt;/secondary-title&gt;&lt;/titles&gt;&lt;pages&gt;2133-2161&lt;/pages&gt;&lt;volume&gt;403&lt;/volume&gt;&lt;number&gt;10440&lt;/number&gt;&lt;dates&gt;&lt;year&gt;2024&lt;/year&gt;&lt;/dates&gt;&lt;urls&gt;&lt;/urls&gt;&lt;/record&gt;&lt;/Cite&gt;&lt;/EndNote&gt;</w:instrText>
      </w:r>
      <w:r w:rsidR="009723D2">
        <w:fldChar w:fldCharType="separate"/>
      </w:r>
      <w:r w:rsidR="00FC2919" w:rsidRPr="00FC2919">
        <w:rPr>
          <w:noProof/>
          <w:vertAlign w:val="superscript"/>
        </w:rPr>
        <w:t>7</w:t>
      </w:r>
      <w:r w:rsidR="009723D2">
        <w:fldChar w:fldCharType="end"/>
      </w:r>
    </w:p>
    <w:p w14:paraId="34ECC24C" w14:textId="2BC7532C" w:rsidR="0047630B" w:rsidRDefault="00063DD1" w:rsidP="00AE1791">
      <w:pPr>
        <w:spacing w:line="480" w:lineRule="auto"/>
      </w:pPr>
      <w:r>
        <w:t>Nineteen</w:t>
      </w:r>
      <w:r w:rsidR="00986801">
        <w:t xml:space="preserve"> studies </w:t>
      </w:r>
      <w:r w:rsidR="00B87B76">
        <w:t xml:space="preserve">using </w:t>
      </w:r>
      <w:r w:rsidR="00472268">
        <w:t xml:space="preserve">the above </w:t>
      </w:r>
      <w:r w:rsidR="00B87B76">
        <w:t xml:space="preserve">reference case definition and </w:t>
      </w:r>
      <w:r w:rsidR="00472268">
        <w:t xml:space="preserve">reporting </w:t>
      </w:r>
      <w:r w:rsidR="00986801">
        <w:t xml:space="preserve">the proportion of </w:t>
      </w:r>
      <w:r w:rsidR="00DE00E3">
        <w:t>autistic persons</w:t>
      </w:r>
      <w:r w:rsidR="00986801">
        <w:t xml:space="preserve"> </w:t>
      </w:r>
      <w:r w:rsidR="00DE00E3">
        <w:t xml:space="preserve">with </w:t>
      </w:r>
      <w:r w:rsidR="001711B9">
        <w:t>ID</w:t>
      </w:r>
      <w:r w:rsidR="00B87B76">
        <w:t xml:space="preserve"> were sourced</w:t>
      </w:r>
      <w:r w:rsidR="00B120A4">
        <w:t xml:space="preserve"> from the </w:t>
      </w:r>
      <w:r>
        <w:t>systematic reviews</w:t>
      </w:r>
      <w:r w:rsidR="00986801">
        <w:t xml:space="preserve">. </w:t>
      </w:r>
      <w:r w:rsidR="00CD5321">
        <w:t xml:space="preserve">A series of meta-analyses were conducted in R using the </w:t>
      </w:r>
      <w:proofErr w:type="spellStart"/>
      <w:r w:rsidR="00CD5321">
        <w:t>metafor</w:t>
      </w:r>
      <w:proofErr w:type="spellEnd"/>
      <w:r w:rsidR="00CD5321">
        <w:t xml:space="preserve"> package</w:t>
      </w:r>
      <w:r w:rsidR="00CD5321">
        <w:fldChar w:fldCharType="begin"/>
      </w:r>
      <w:r w:rsidR="00FC2919">
        <w:instrText xml:space="preserve"> ADDIN EN.CITE &lt;EndNote&gt;&lt;Cite&gt;&lt;Author&gt;Viechtbauer&lt;/Author&gt;&lt;Year&gt;2010&lt;/Year&gt;&lt;RecNum&gt;9666&lt;/RecNum&gt;&lt;DisplayText&gt;&lt;style face="superscript"&gt;23,24&lt;/style&gt;&lt;/DisplayText&gt;&lt;record&gt;&lt;rec-number&gt;9666&lt;/rec-number&gt;&lt;foreign-keys&gt;&lt;key app="EN" db-id="r200fza2nx0w25edvr2xsx5qzz52stzztex0" timestamp="1518128476"&gt;9666&lt;/key&gt;&lt;/foreign-keys&gt;&lt;ref-type name="Journal Article"&gt;17&lt;/ref-type&gt;&lt;contributors&gt;&lt;authors&gt;&lt;author&gt;Viechtbauer, W.&lt;/author&gt;&lt;/authors&gt;&lt;/contributors&gt;&lt;titles&gt;&lt;title&gt;Conducting meta-analyses in R with the metafor package&lt;/title&gt;&lt;secondary-title&gt;Journal of Statistical Software&lt;/secondary-title&gt;&lt;/titles&gt;&lt;pages&gt;1-48&lt;/pages&gt;&lt;volume&gt;36&lt;/volume&gt;&lt;number&gt;3&lt;/number&gt;&lt;dates&gt;&lt;year&gt;2010&lt;/year&gt;&lt;/dates&gt;&lt;urls&gt;&lt;related-urls&gt;&lt;url&gt;http://www.jstatsoft.org/v36/i03/&lt;/url&gt;&lt;/related-urls&gt;&lt;/urls&gt;&lt;/record&gt;&lt;/Cite&gt;&lt;Cite&gt;&lt;Author&gt;R Core Team&lt;/Author&gt;&lt;Year&gt;2017&lt;/Year&gt;&lt;RecNum&gt;9667&lt;/RecNum&gt;&lt;record&gt;&lt;rec-number&gt;9667&lt;/rec-number&gt;&lt;foreign-keys&gt;&lt;key app="EN" db-id="r200fza2nx0w25edvr2xsx5qzz52stzztex0" timestamp="1518128807"&gt;9667&lt;/key&gt;&lt;/foreign-keys&gt;&lt;ref-type name="Computer Program"&gt;9&lt;/ref-type&gt;&lt;contributors&gt;&lt;authors&gt;&lt;author&gt;R Core Team,&lt;/author&gt;&lt;/authors&gt;&lt;/contributors&gt;&lt;titles&gt;&lt;title&gt;R: A Language and Environment for Statistical Computing&lt;/title&gt;&lt;/titles&gt;&lt;dates&gt;&lt;year&gt;2017&lt;/year&gt;&lt;/dates&gt;&lt;pub-location&gt;Vienna, Austria&lt;/pub-location&gt;&lt;publisher&gt;R Foundation for Statistical Computing&lt;/publisher&gt;&lt;urls&gt;&lt;related-urls&gt;&lt;url&gt;https://www.R-project.org/&lt;/url&gt;&lt;/related-urls&gt;&lt;/urls&gt;&lt;/record&gt;&lt;/Cite&gt;&lt;/EndNote&gt;</w:instrText>
      </w:r>
      <w:r w:rsidR="00CD5321">
        <w:fldChar w:fldCharType="separate"/>
      </w:r>
      <w:r w:rsidR="00FC2919" w:rsidRPr="00FC2919">
        <w:rPr>
          <w:noProof/>
          <w:vertAlign w:val="superscript"/>
        </w:rPr>
        <w:t>23,24</w:t>
      </w:r>
      <w:r w:rsidR="00CD5321">
        <w:fldChar w:fldCharType="end"/>
      </w:r>
      <w:r w:rsidR="00CD5321">
        <w:t xml:space="preserve"> to estimate the proportion of </w:t>
      </w:r>
      <w:r w:rsidR="00DE00E3">
        <w:t xml:space="preserve">autistic </w:t>
      </w:r>
      <w:r w:rsidR="00CD5321">
        <w:t xml:space="preserve">persons </w:t>
      </w:r>
      <w:r w:rsidR="00964620">
        <w:t>by</w:t>
      </w:r>
      <w:r w:rsidR="00CD5321">
        <w:t xml:space="preserve"> each level of ID. </w:t>
      </w:r>
      <w:r w:rsidR="00DE00E3">
        <w:t>Figure S</w:t>
      </w:r>
      <w:r w:rsidR="00447618">
        <w:t>4</w:t>
      </w:r>
      <w:r w:rsidR="00E83E62">
        <w:t xml:space="preserve"> illustrates the hierarchy of meta-analyses conducted </w:t>
      </w:r>
      <w:r w:rsidR="00DE00E3">
        <w:t>(</w:t>
      </w:r>
      <w:r w:rsidR="00062B45">
        <w:t xml:space="preserve">Appendix Section </w:t>
      </w:r>
      <w:r w:rsidR="00DE00E3">
        <w:t>1.</w:t>
      </w:r>
      <w:r w:rsidR="002F4048">
        <w:t>3</w:t>
      </w:r>
      <w:r w:rsidR="00062B45">
        <w:t>.</w:t>
      </w:r>
      <w:r w:rsidR="00DE00E3">
        <w:t>)</w:t>
      </w:r>
      <w:r w:rsidR="00E75B3A">
        <w:t xml:space="preserve">. </w:t>
      </w:r>
      <w:r w:rsidR="00E75B3A">
        <w:rPr>
          <w:rFonts w:eastAsiaTheme="minorEastAsia"/>
        </w:rPr>
        <w:t xml:space="preserve">This process produced severity proportions to </w:t>
      </w:r>
      <w:r w:rsidR="00DE00E3">
        <w:rPr>
          <w:rFonts w:eastAsiaTheme="minorEastAsia"/>
        </w:rPr>
        <w:t xml:space="preserve">apportion </w:t>
      </w:r>
      <w:r w:rsidR="00E75B3A">
        <w:rPr>
          <w:rFonts w:eastAsiaTheme="minorEastAsia"/>
        </w:rPr>
        <w:t>pr</w:t>
      </w:r>
      <w:r w:rsidR="00D7508A">
        <w:rPr>
          <w:rFonts w:eastAsiaTheme="minorEastAsia"/>
        </w:rPr>
        <w:t>evalence estimates into sequela</w:t>
      </w:r>
      <w:r w:rsidR="00E75B3A">
        <w:rPr>
          <w:rFonts w:eastAsiaTheme="minorEastAsia"/>
        </w:rPr>
        <w:t xml:space="preserve">-specific prevalence by age, sex, </w:t>
      </w:r>
      <w:r w:rsidR="007D564B">
        <w:rPr>
          <w:rFonts w:eastAsiaTheme="minorEastAsia"/>
        </w:rPr>
        <w:t>year</w:t>
      </w:r>
      <w:r w:rsidR="00E75B3A">
        <w:rPr>
          <w:rFonts w:eastAsiaTheme="minorEastAsia"/>
        </w:rPr>
        <w:t xml:space="preserve">, and </w:t>
      </w:r>
      <w:r w:rsidR="007D564B">
        <w:rPr>
          <w:rFonts w:eastAsiaTheme="minorEastAsia"/>
        </w:rPr>
        <w:t>location</w:t>
      </w:r>
      <w:r w:rsidR="00DE00E3">
        <w:rPr>
          <w:rFonts w:eastAsiaTheme="minorEastAsia"/>
        </w:rPr>
        <w:t xml:space="preserve"> (Table 1)</w:t>
      </w:r>
      <w:r w:rsidR="00C0252F">
        <w:rPr>
          <w:rFonts w:eastAsiaTheme="minorEastAsia"/>
        </w:rPr>
        <w:t>.</w:t>
      </w:r>
      <w:r w:rsidR="00E75B3A">
        <w:rPr>
          <w:rFonts w:eastAsiaTheme="minorEastAsia"/>
        </w:rPr>
        <w:t xml:space="preserve"> </w:t>
      </w:r>
    </w:p>
    <w:p w14:paraId="3BF510AD" w14:textId="1B799DF0" w:rsidR="00AD5289" w:rsidRDefault="0045376C" w:rsidP="009E40CB">
      <w:pPr>
        <w:pStyle w:val="Heading2"/>
      </w:pPr>
      <w:bookmarkStart w:id="30" w:name="_Hlk176852999"/>
      <w:bookmarkStart w:id="31" w:name="_Hlk177982770"/>
      <w:r>
        <w:t>Estimation of disability weights</w:t>
      </w:r>
    </w:p>
    <w:p w14:paraId="752E3464" w14:textId="114AE57C" w:rsidR="00E838F7" w:rsidRDefault="005370AB" w:rsidP="00AF2F5A">
      <w:pPr>
        <w:spacing w:line="480" w:lineRule="auto"/>
        <w:sectPr w:rsidR="00E838F7" w:rsidSect="00E838F7">
          <w:pgSz w:w="11906" w:h="16838"/>
          <w:pgMar w:top="1440" w:right="1440" w:bottom="1440" w:left="1440" w:header="708" w:footer="708" w:gutter="0"/>
          <w:lnNumType w:countBy="1" w:restart="continuous"/>
          <w:cols w:space="708"/>
          <w:docGrid w:linePitch="360"/>
        </w:sectPr>
      </w:pPr>
      <w:bookmarkStart w:id="32" w:name="_Hlk177983733"/>
      <w:bookmarkEnd w:id="30"/>
      <w:r>
        <w:t>D</w:t>
      </w:r>
      <w:r w:rsidR="000F4F2E">
        <w:t>isability weights represen</w:t>
      </w:r>
      <w:r w:rsidR="00DD1CC9">
        <w:t xml:space="preserve">t health loss due to </w:t>
      </w:r>
      <w:r w:rsidR="00D26A67">
        <w:t>a cause</w:t>
      </w:r>
      <w:r w:rsidR="00DD1CC9">
        <w:t xml:space="preserve"> on a scale of </w:t>
      </w:r>
      <w:r w:rsidR="00F2103C">
        <w:t>zero</w:t>
      </w:r>
      <w:r w:rsidR="00DD1CC9">
        <w:t xml:space="preserve"> (</w:t>
      </w:r>
      <w:r>
        <w:t xml:space="preserve">no </w:t>
      </w:r>
      <w:r w:rsidR="00DD1CC9">
        <w:t>health</w:t>
      </w:r>
      <w:r>
        <w:t xml:space="preserve"> loss</w:t>
      </w:r>
      <w:r w:rsidR="00DD1CC9">
        <w:t xml:space="preserve">) and </w:t>
      </w:r>
      <w:r w:rsidR="00F2103C">
        <w:t>one</w:t>
      </w:r>
      <w:r w:rsidR="00DD1CC9">
        <w:t xml:space="preserve"> (death).</w:t>
      </w:r>
      <w:r>
        <w:t xml:space="preserve"> </w:t>
      </w:r>
      <w:r w:rsidR="007305E1">
        <w:t xml:space="preserve">They were derived from </w:t>
      </w:r>
      <w:r w:rsidR="00BF76FD">
        <w:t xml:space="preserve">surveys of the general </w:t>
      </w:r>
      <w:r w:rsidR="007305E1">
        <w:t xml:space="preserve">population </w:t>
      </w:r>
      <w:r w:rsidR="00620906">
        <w:t xml:space="preserve">conducted </w:t>
      </w:r>
      <w:r w:rsidR="00A90D47">
        <w:t xml:space="preserve">in </w:t>
      </w:r>
      <w:r w:rsidR="008001B9">
        <w:t xml:space="preserve">Bangladesh, </w:t>
      </w:r>
      <w:r w:rsidR="00620906">
        <w:t xml:space="preserve">Hungary, </w:t>
      </w:r>
      <w:r w:rsidR="008001B9">
        <w:t xml:space="preserve">Indonesia, </w:t>
      </w:r>
      <w:r w:rsidR="00620906">
        <w:t xml:space="preserve">Italy, </w:t>
      </w:r>
      <w:r w:rsidR="008001B9">
        <w:t xml:space="preserve">Peru, </w:t>
      </w:r>
      <w:r w:rsidR="00620906">
        <w:t xml:space="preserve">Sweden, </w:t>
      </w:r>
      <w:r w:rsidR="008001B9">
        <w:t xml:space="preserve">Tanzania, </w:t>
      </w:r>
      <w:r w:rsidR="00620906">
        <w:t xml:space="preserve">the Netherlands, </w:t>
      </w:r>
      <w:r w:rsidR="008001B9">
        <w:t>and the USA</w:t>
      </w:r>
      <w:r w:rsidR="00A90D47">
        <w:t>,</w:t>
      </w:r>
      <w:r w:rsidR="00DF2526">
        <w:t xml:space="preserve"> and an open</w:t>
      </w:r>
      <w:r w:rsidR="0066645B">
        <w:t>-access</w:t>
      </w:r>
      <w:r w:rsidR="00DF2526">
        <w:t xml:space="preserve"> internet survey available in English, Spanish, and Mandarin</w:t>
      </w:r>
      <w:r w:rsidR="008001B9">
        <w:t>.</w:t>
      </w:r>
      <w:r w:rsidR="00647EC7">
        <w:fldChar w:fldCharType="begin">
          <w:fldData xml:space="preserve">PEVuZE5vdGU+PENpdGU+PEF1dGhvcj5TYWxvbW9uPC9BdXRob3I+PFllYXI+MjAxMjwvWWVhcj48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</w:fldData>
        </w:fldChar>
      </w:r>
      <w:r w:rsidR="00FC2919">
        <w:instrText xml:space="preserve"> ADDIN EN.CITE </w:instrText>
      </w:r>
      <w:r w:rsidR="00FC2919">
        <w:fldChar w:fldCharType="begin">
          <w:fldData xml:space="preserve">PEVuZE5vdGU+PENpdGU+PEF1dGhvcj5TYWxvbW9uPC9BdXRob3I+PFllYXI+MjAxMjwvWWVhcj48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</w:fldData>
        </w:fldChar>
      </w:r>
      <w:r w:rsidR="00FC2919">
        <w:instrText xml:space="preserve"> ADDIN EN.CITE.DATA </w:instrText>
      </w:r>
      <w:r w:rsidR="00FC2919">
        <w:fldChar w:fldCharType="end"/>
      </w:r>
      <w:r w:rsidR="00647EC7">
        <w:fldChar w:fldCharType="separate"/>
      </w:r>
      <w:r w:rsidR="00FC2919" w:rsidRPr="00FC2919">
        <w:rPr>
          <w:noProof/>
          <w:vertAlign w:val="superscript"/>
        </w:rPr>
        <w:t>25,26</w:t>
      </w:r>
      <w:r w:rsidR="00647EC7">
        <w:fldChar w:fldCharType="end"/>
      </w:r>
      <w:r w:rsidR="008001B9">
        <w:t xml:space="preserve"> </w:t>
      </w:r>
      <w:bookmarkStart w:id="33" w:name="_Hlk143875657"/>
      <w:r w:rsidR="00A90D47">
        <w:t>S</w:t>
      </w:r>
      <w:r w:rsidR="0066645B">
        <w:t>urvey</w:t>
      </w:r>
      <w:r w:rsidR="001761A9">
        <w:t>s contained l</w:t>
      </w:r>
      <w:r w:rsidR="001761A9" w:rsidRPr="001761A9">
        <w:t xml:space="preserve">ay descriptions </w:t>
      </w:r>
      <w:r w:rsidR="001761A9">
        <w:t>of GBD sequalae</w:t>
      </w:r>
      <w:r w:rsidR="00A90D47">
        <w:t xml:space="preserve"> which used nonclinical language to</w:t>
      </w:r>
      <w:r w:rsidR="001761A9">
        <w:t xml:space="preserve"> descri</w:t>
      </w:r>
      <w:r w:rsidR="00A90D47">
        <w:t>be</w:t>
      </w:r>
      <w:r w:rsidR="001761A9">
        <w:t xml:space="preserve"> each state</w:t>
      </w:r>
      <w:r w:rsidR="00A90D47">
        <w:t xml:space="preserve"> in 35 words or less</w:t>
      </w:r>
      <w:r w:rsidR="001761A9">
        <w:t xml:space="preserve">. </w:t>
      </w:r>
      <w:r w:rsidR="00A90D47">
        <w:t xml:space="preserve">Participants were asked to identify the ‘healthier’ option within pairs of lay descriptions. </w:t>
      </w:r>
      <w:r w:rsidR="0066645B">
        <w:t>Their r</w:t>
      </w:r>
      <w:r w:rsidR="0066645B" w:rsidRPr="0066645B">
        <w:t xml:space="preserve">esponses were anchored </w:t>
      </w:r>
      <w:r w:rsidR="0066645B">
        <w:t>between zero and one</w:t>
      </w:r>
      <w:r w:rsidR="0066645B" w:rsidRPr="0066645B">
        <w:t xml:space="preserve"> using population health equivalence questions </w:t>
      </w:r>
      <w:r w:rsidR="0066645B">
        <w:t xml:space="preserve">comparing </w:t>
      </w:r>
      <w:r w:rsidR="0066645B" w:rsidRPr="0066645B">
        <w:t>the benefits of lifesaving and disease-prevention programmes</w:t>
      </w:r>
      <w:r w:rsidR="0066645B">
        <w:t xml:space="preserve"> across sequalae</w:t>
      </w:r>
      <w:r w:rsidR="0066645B" w:rsidRPr="0066645B">
        <w:t xml:space="preserve">. </w:t>
      </w:r>
      <w:r w:rsidR="004D1CAB">
        <w:t xml:space="preserve">The disability weights </w:t>
      </w:r>
      <w:r w:rsidR="0066645B">
        <w:t xml:space="preserve">generated for </w:t>
      </w:r>
      <w:r w:rsidR="004D1CAB">
        <w:t xml:space="preserve">ASD </w:t>
      </w:r>
      <w:r w:rsidR="001D2214">
        <w:t xml:space="preserve">were </w:t>
      </w:r>
      <w:r w:rsidR="00DF2526">
        <w:t xml:space="preserve">across </w:t>
      </w:r>
      <w:r w:rsidR="005D1956">
        <w:t xml:space="preserve">the </w:t>
      </w:r>
      <w:r w:rsidR="00DF2526">
        <w:t>six levels of ID</w:t>
      </w:r>
      <w:r w:rsidR="004D1CAB">
        <w:t xml:space="preserve"> (Table 1</w:t>
      </w:r>
      <w:r w:rsidR="005D76E1">
        <w:t>) and were calculated as a multiplicative function of the ASD disability weights, ID disability weights, and the proportion of autistic persons estimated with each level of ID (</w:t>
      </w:r>
      <w:r w:rsidR="004D1CAB">
        <w:t>Appendix Section 1.</w:t>
      </w:r>
      <w:r w:rsidR="002F4048">
        <w:t>4</w:t>
      </w:r>
      <w:r w:rsidR="004D1CAB">
        <w:t>.</w:t>
      </w:r>
      <w:r w:rsidR="002F2C89">
        <w:t xml:space="preserve"> and Table S4</w:t>
      </w:r>
      <w:r w:rsidR="004D1CAB">
        <w:t>).</w:t>
      </w:r>
      <w:bookmarkEnd w:id="33"/>
      <w:r w:rsidR="00676460">
        <w:t xml:space="preserve"> </w:t>
      </w:r>
      <w:bookmarkStart w:id="34" w:name="_Hlk176853022"/>
      <w:r w:rsidR="00676460">
        <w:t>Disability weights and severity proportions were consistently applied across age, sex, and location.</w:t>
      </w:r>
      <w:bookmarkEnd w:id="10"/>
      <w:bookmarkEnd w:id="31"/>
      <w:bookmarkEnd w:id="32"/>
      <w:bookmarkEnd w:id="34"/>
    </w:p>
    <w:p w14:paraId="620B72E9" w14:textId="28DE0F43" w:rsidR="00396F92" w:rsidRPr="006E29CC" w:rsidRDefault="0047630B" w:rsidP="00165962">
      <w:pPr>
        <w:pStyle w:val="Heading3"/>
      </w:pPr>
      <w:r w:rsidRPr="006E29CC">
        <w:lastRenderedPageBreak/>
        <w:t xml:space="preserve">Table </w:t>
      </w:r>
      <w:r w:rsidR="009A7C04" w:rsidRPr="006E29CC">
        <w:t>1</w:t>
      </w:r>
      <w:r w:rsidR="00F56145" w:rsidRPr="006E29CC">
        <w:t>:</w:t>
      </w:r>
      <w:r w:rsidRPr="006E29CC">
        <w:t xml:space="preserve"> Severity proportions</w:t>
      </w:r>
      <w:r w:rsidR="00396F92" w:rsidRPr="006E29CC">
        <w:t xml:space="preserve"> and disability weights for the </w:t>
      </w:r>
      <w:r w:rsidR="007C71E5">
        <w:t>autism spectrum</w:t>
      </w:r>
      <w:r w:rsidR="007C71E5" w:rsidRPr="006E29CC">
        <w:t xml:space="preserve"> </w:t>
      </w:r>
      <w:r w:rsidR="00396F92" w:rsidRPr="006E29CC">
        <w:t>sequelae.</w:t>
      </w:r>
    </w:p>
    <w:tbl>
      <w:tblPr>
        <w:tblStyle w:val="TableGrid"/>
        <w:tblW w:w="3670" w:type="pct"/>
        <w:tblLook w:val="04A0" w:firstRow="1" w:lastRow="0" w:firstColumn="1" w:lastColumn="0" w:noHBand="0" w:noVBand="1"/>
      </w:tblPr>
      <w:tblGrid>
        <w:gridCol w:w="1974"/>
        <w:gridCol w:w="2442"/>
        <w:gridCol w:w="2202"/>
      </w:tblGrid>
      <w:tr w:rsidR="0047630B" w:rsidRPr="00CA4FE9" w14:paraId="6EA6BD2E" w14:textId="77777777" w:rsidTr="00006F3C">
        <w:tc>
          <w:tcPr>
            <w:tcW w:w="1491" w:type="pct"/>
            <w:shd w:val="clear" w:color="auto" w:fill="D9D9D9" w:themeFill="background1" w:themeFillShade="D9"/>
            <w:vAlign w:val="center"/>
          </w:tcPr>
          <w:p w14:paraId="6C443B25" w14:textId="25470583" w:rsidR="0047630B" w:rsidRPr="00CA4FE9" w:rsidRDefault="00D7508A" w:rsidP="00396F92">
            <w:pPr>
              <w:rPr>
                <w:b/>
                <w:sz w:val="18"/>
                <w:szCs w:val="18"/>
              </w:rPr>
            </w:pPr>
            <w:r>
              <w:rPr>
                <w:b/>
                <w:sz w:val="18"/>
                <w:szCs w:val="18"/>
              </w:rPr>
              <w:t>Sequela</w:t>
            </w:r>
          </w:p>
        </w:tc>
        <w:tc>
          <w:tcPr>
            <w:tcW w:w="1845" w:type="pct"/>
            <w:shd w:val="clear" w:color="auto" w:fill="D9D9D9" w:themeFill="background1" w:themeFillShade="D9"/>
            <w:vAlign w:val="center"/>
          </w:tcPr>
          <w:p w14:paraId="109DE6DE" w14:textId="372E2C3C" w:rsidR="0047630B" w:rsidRPr="00CA4FE9" w:rsidRDefault="0047630B" w:rsidP="00396F92">
            <w:pPr>
              <w:rPr>
                <w:b/>
                <w:sz w:val="18"/>
                <w:szCs w:val="18"/>
              </w:rPr>
            </w:pPr>
            <w:r w:rsidRPr="00CA4FE9">
              <w:rPr>
                <w:b/>
                <w:sz w:val="18"/>
                <w:szCs w:val="18"/>
              </w:rPr>
              <w:t>Severity proportion (95</w:t>
            </w:r>
            <w:r w:rsidR="00006F3C">
              <w:rPr>
                <w:b/>
                <w:sz w:val="18"/>
                <w:szCs w:val="18"/>
              </w:rPr>
              <w:t>% U</w:t>
            </w:r>
            <w:r w:rsidRPr="00CA4FE9">
              <w:rPr>
                <w:b/>
                <w:sz w:val="18"/>
                <w:szCs w:val="18"/>
              </w:rPr>
              <w:t>I)</w:t>
            </w:r>
          </w:p>
        </w:tc>
        <w:tc>
          <w:tcPr>
            <w:tcW w:w="1664" w:type="pct"/>
            <w:shd w:val="clear" w:color="auto" w:fill="D9D9D9" w:themeFill="background1" w:themeFillShade="D9"/>
            <w:vAlign w:val="center"/>
          </w:tcPr>
          <w:p w14:paraId="056AD62A" w14:textId="0A2A49B7" w:rsidR="0047630B" w:rsidRPr="00CA4FE9" w:rsidRDefault="00993947" w:rsidP="00396F92">
            <w:pPr>
              <w:rPr>
                <w:b/>
                <w:sz w:val="18"/>
                <w:szCs w:val="18"/>
              </w:rPr>
            </w:pPr>
            <w:r>
              <w:rPr>
                <w:b/>
                <w:sz w:val="18"/>
                <w:szCs w:val="18"/>
              </w:rPr>
              <w:t>Disability weight</w:t>
            </w:r>
            <w:r w:rsidR="0047630B">
              <w:rPr>
                <w:b/>
                <w:sz w:val="18"/>
                <w:szCs w:val="18"/>
              </w:rPr>
              <w:t xml:space="preserve"> (95</w:t>
            </w:r>
            <w:r w:rsidR="00006F3C">
              <w:rPr>
                <w:b/>
                <w:sz w:val="18"/>
                <w:szCs w:val="18"/>
              </w:rPr>
              <w:t>% U</w:t>
            </w:r>
            <w:r w:rsidR="0047630B" w:rsidRPr="00CA4FE9">
              <w:rPr>
                <w:b/>
                <w:sz w:val="18"/>
                <w:szCs w:val="18"/>
              </w:rPr>
              <w:t>I)</w:t>
            </w:r>
          </w:p>
        </w:tc>
      </w:tr>
      <w:tr w:rsidR="0047630B" w:rsidRPr="00CA4FE9" w14:paraId="7680507D" w14:textId="77777777" w:rsidTr="00006F3C">
        <w:tc>
          <w:tcPr>
            <w:tcW w:w="1491" w:type="pct"/>
            <w:vAlign w:val="center"/>
          </w:tcPr>
          <w:p w14:paraId="0DB48932" w14:textId="77777777" w:rsidR="0047630B" w:rsidRPr="00CA4FE9" w:rsidRDefault="0047630B" w:rsidP="00396F92">
            <w:pPr>
              <w:rPr>
                <w:sz w:val="18"/>
                <w:szCs w:val="18"/>
              </w:rPr>
            </w:pPr>
            <w:r w:rsidRPr="00CA4FE9">
              <w:rPr>
                <w:sz w:val="18"/>
                <w:szCs w:val="18"/>
              </w:rPr>
              <w:t>ASD without ID</w:t>
            </w:r>
          </w:p>
        </w:tc>
        <w:tc>
          <w:tcPr>
            <w:tcW w:w="1845" w:type="pct"/>
            <w:vAlign w:val="center"/>
          </w:tcPr>
          <w:p w14:paraId="620003D3" w14:textId="716A4FC5" w:rsidR="0047630B" w:rsidRPr="00CA4FE9" w:rsidRDefault="0047630B" w:rsidP="00396F92">
            <w:pPr>
              <w:jc w:val="right"/>
              <w:rPr>
                <w:sz w:val="18"/>
                <w:szCs w:val="18"/>
              </w:rPr>
            </w:pPr>
            <w:r w:rsidRPr="00CA4FE9">
              <w:rPr>
                <w:sz w:val="18"/>
                <w:szCs w:val="18"/>
              </w:rPr>
              <w:t>0.</w:t>
            </w:r>
            <w:r w:rsidR="007C71E5">
              <w:rPr>
                <w:sz w:val="18"/>
                <w:szCs w:val="18"/>
              </w:rPr>
              <w:t>446</w:t>
            </w:r>
            <w:r w:rsidR="007C71E5" w:rsidRPr="00CA4FE9">
              <w:rPr>
                <w:sz w:val="18"/>
                <w:szCs w:val="18"/>
              </w:rPr>
              <w:t xml:space="preserve"> </w:t>
            </w:r>
            <w:r w:rsidRPr="00CA4FE9">
              <w:rPr>
                <w:sz w:val="18"/>
                <w:szCs w:val="18"/>
              </w:rPr>
              <w:t>(0.</w:t>
            </w:r>
            <w:r w:rsidR="007C71E5">
              <w:rPr>
                <w:sz w:val="18"/>
                <w:szCs w:val="18"/>
              </w:rPr>
              <w:t>395</w:t>
            </w:r>
            <w:r w:rsidRPr="00CA4FE9">
              <w:rPr>
                <w:sz w:val="18"/>
                <w:szCs w:val="18"/>
              </w:rPr>
              <w:t>-0.</w:t>
            </w:r>
            <w:r w:rsidR="007C71E5">
              <w:rPr>
                <w:sz w:val="18"/>
                <w:szCs w:val="18"/>
              </w:rPr>
              <w:t>496</w:t>
            </w:r>
            <w:r w:rsidRPr="00CA4FE9">
              <w:rPr>
                <w:sz w:val="18"/>
                <w:szCs w:val="18"/>
              </w:rPr>
              <w:t>)</w:t>
            </w:r>
          </w:p>
        </w:tc>
        <w:tc>
          <w:tcPr>
            <w:tcW w:w="1664" w:type="pct"/>
            <w:vAlign w:val="center"/>
          </w:tcPr>
          <w:p w14:paraId="49A91465" w14:textId="04C46ABB" w:rsidR="0047630B" w:rsidRPr="00CA4FE9" w:rsidRDefault="0047630B" w:rsidP="00396F92">
            <w:pPr>
              <w:jc w:val="right"/>
              <w:rPr>
                <w:sz w:val="18"/>
                <w:szCs w:val="18"/>
              </w:rPr>
            </w:pPr>
            <w:r w:rsidRPr="00CA4FE9">
              <w:rPr>
                <w:sz w:val="18"/>
                <w:szCs w:val="18"/>
              </w:rPr>
              <w:t>0.</w:t>
            </w:r>
            <w:r w:rsidR="001B1122">
              <w:rPr>
                <w:sz w:val="18"/>
                <w:szCs w:val="18"/>
              </w:rPr>
              <w:t>169</w:t>
            </w:r>
            <w:r w:rsidR="001B1122" w:rsidRPr="00CA4FE9">
              <w:rPr>
                <w:sz w:val="18"/>
                <w:szCs w:val="18"/>
              </w:rPr>
              <w:t xml:space="preserve"> </w:t>
            </w:r>
            <w:r w:rsidRPr="00CA4FE9">
              <w:rPr>
                <w:sz w:val="18"/>
                <w:szCs w:val="18"/>
              </w:rPr>
              <w:t>(0.</w:t>
            </w:r>
            <w:r w:rsidR="001B1122">
              <w:rPr>
                <w:sz w:val="18"/>
                <w:szCs w:val="18"/>
              </w:rPr>
              <w:t>114</w:t>
            </w:r>
            <w:r w:rsidRPr="00CA4FE9">
              <w:rPr>
                <w:sz w:val="18"/>
                <w:szCs w:val="18"/>
              </w:rPr>
              <w:t>-0.</w:t>
            </w:r>
            <w:r w:rsidR="001B1122">
              <w:rPr>
                <w:sz w:val="18"/>
                <w:szCs w:val="18"/>
              </w:rPr>
              <w:t>236</w:t>
            </w:r>
            <w:r w:rsidRPr="00CA4FE9">
              <w:rPr>
                <w:sz w:val="18"/>
                <w:szCs w:val="18"/>
              </w:rPr>
              <w:t>)</w:t>
            </w:r>
          </w:p>
        </w:tc>
      </w:tr>
      <w:tr w:rsidR="0047630B" w:rsidRPr="00CA4FE9" w14:paraId="664D8E2F" w14:textId="77777777" w:rsidTr="00006F3C">
        <w:tc>
          <w:tcPr>
            <w:tcW w:w="1491" w:type="pct"/>
            <w:vAlign w:val="center"/>
          </w:tcPr>
          <w:p w14:paraId="339CB788" w14:textId="77777777" w:rsidR="0047630B" w:rsidRPr="00CA4FE9" w:rsidRDefault="0047630B" w:rsidP="00396F92">
            <w:pPr>
              <w:rPr>
                <w:sz w:val="18"/>
                <w:szCs w:val="18"/>
              </w:rPr>
            </w:pPr>
            <w:r w:rsidRPr="00CA4FE9">
              <w:rPr>
                <w:sz w:val="18"/>
                <w:szCs w:val="18"/>
              </w:rPr>
              <w:t>ASD with borderline ID</w:t>
            </w:r>
          </w:p>
        </w:tc>
        <w:tc>
          <w:tcPr>
            <w:tcW w:w="1845" w:type="pct"/>
            <w:vAlign w:val="center"/>
          </w:tcPr>
          <w:p w14:paraId="1E39BA72" w14:textId="0489C5EA" w:rsidR="0047630B" w:rsidRPr="00CA4FE9" w:rsidRDefault="0047630B" w:rsidP="00396F92">
            <w:pPr>
              <w:jc w:val="right"/>
              <w:rPr>
                <w:sz w:val="18"/>
                <w:szCs w:val="18"/>
              </w:rPr>
            </w:pPr>
            <w:r w:rsidRPr="00CA4FE9">
              <w:rPr>
                <w:sz w:val="18"/>
                <w:szCs w:val="18"/>
              </w:rPr>
              <w:t>0.</w:t>
            </w:r>
            <w:r w:rsidR="007C71E5">
              <w:rPr>
                <w:sz w:val="18"/>
                <w:szCs w:val="18"/>
              </w:rPr>
              <w:t>197</w:t>
            </w:r>
            <w:r w:rsidR="007C71E5" w:rsidRPr="00CA4FE9">
              <w:rPr>
                <w:sz w:val="18"/>
                <w:szCs w:val="18"/>
              </w:rPr>
              <w:t xml:space="preserve"> </w:t>
            </w:r>
            <w:r w:rsidRPr="00CA4FE9">
              <w:rPr>
                <w:sz w:val="18"/>
                <w:szCs w:val="18"/>
              </w:rPr>
              <w:t>(0.</w:t>
            </w:r>
            <w:r w:rsidR="007C71E5">
              <w:rPr>
                <w:sz w:val="18"/>
                <w:szCs w:val="18"/>
              </w:rPr>
              <w:t>159</w:t>
            </w:r>
            <w:r w:rsidRPr="00CA4FE9">
              <w:rPr>
                <w:sz w:val="18"/>
                <w:szCs w:val="18"/>
              </w:rPr>
              <w:t>-0.</w:t>
            </w:r>
            <w:r w:rsidR="007C71E5">
              <w:rPr>
                <w:sz w:val="18"/>
                <w:szCs w:val="18"/>
              </w:rPr>
              <w:t>235</w:t>
            </w:r>
            <w:r w:rsidRPr="00CA4FE9">
              <w:rPr>
                <w:sz w:val="18"/>
                <w:szCs w:val="18"/>
              </w:rPr>
              <w:t>)</w:t>
            </w:r>
          </w:p>
        </w:tc>
        <w:tc>
          <w:tcPr>
            <w:tcW w:w="1664" w:type="pct"/>
            <w:vAlign w:val="center"/>
          </w:tcPr>
          <w:p w14:paraId="00195138" w14:textId="5BA70431" w:rsidR="0047630B" w:rsidRPr="00CA4FE9" w:rsidRDefault="0047630B" w:rsidP="00396F92">
            <w:pPr>
              <w:jc w:val="right"/>
              <w:rPr>
                <w:sz w:val="18"/>
                <w:szCs w:val="18"/>
              </w:rPr>
            </w:pPr>
            <w:r w:rsidRPr="00CA4FE9">
              <w:rPr>
                <w:sz w:val="18"/>
                <w:szCs w:val="18"/>
              </w:rPr>
              <w:t>0.</w:t>
            </w:r>
            <w:r w:rsidR="001B1122">
              <w:rPr>
                <w:sz w:val="18"/>
                <w:szCs w:val="18"/>
              </w:rPr>
              <w:t>178</w:t>
            </w:r>
            <w:r w:rsidR="001B1122" w:rsidRPr="00CA4FE9">
              <w:rPr>
                <w:sz w:val="18"/>
                <w:szCs w:val="18"/>
              </w:rPr>
              <w:t xml:space="preserve"> </w:t>
            </w:r>
            <w:r w:rsidRPr="00CA4FE9">
              <w:rPr>
                <w:sz w:val="18"/>
                <w:szCs w:val="18"/>
              </w:rPr>
              <w:t>(0.</w:t>
            </w:r>
            <w:r w:rsidR="001B1122">
              <w:rPr>
                <w:sz w:val="18"/>
                <w:szCs w:val="18"/>
              </w:rPr>
              <w:t>123</w:t>
            </w:r>
            <w:r w:rsidRPr="00CA4FE9">
              <w:rPr>
                <w:sz w:val="18"/>
                <w:szCs w:val="18"/>
              </w:rPr>
              <w:t>-0.</w:t>
            </w:r>
            <w:r w:rsidR="001B1122">
              <w:rPr>
                <w:sz w:val="18"/>
                <w:szCs w:val="18"/>
              </w:rPr>
              <w:t>244</w:t>
            </w:r>
            <w:r w:rsidRPr="00CA4FE9">
              <w:rPr>
                <w:sz w:val="18"/>
                <w:szCs w:val="18"/>
              </w:rPr>
              <w:t>)</w:t>
            </w:r>
          </w:p>
        </w:tc>
      </w:tr>
      <w:tr w:rsidR="0047630B" w:rsidRPr="00CA4FE9" w14:paraId="4B98B37F" w14:textId="77777777" w:rsidTr="00006F3C">
        <w:tc>
          <w:tcPr>
            <w:tcW w:w="1491" w:type="pct"/>
            <w:vAlign w:val="center"/>
          </w:tcPr>
          <w:p w14:paraId="48548DCC" w14:textId="77777777" w:rsidR="0047630B" w:rsidRPr="00CA4FE9" w:rsidRDefault="0047630B" w:rsidP="00396F92">
            <w:pPr>
              <w:rPr>
                <w:sz w:val="18"/>
                <w:szCs w:val="18"/>
              </w:rPr>
            </w:pPr>
            <w:r w:rsidRPr="00CA4FE9">
              <w:rPr>
                <w:sz w:val="18"/>
                <w:szCs w:val="18"/>
              </w:rPr>
              <w:t>ASD with mild ID</w:t>
            </w:r>
          </w:p>
        </w:tc>
        <w:tc>
          <w:tcPr>
            <w:tcW w:w="1845" w:type="pct"/>
            <w:vAlign w:val="center"/>
          </w:tcPr>
          <w:p w14:paraId="6ED0A1B9" w14:textId="5D1E731B" w:rsidR="0047630B" w:rsidRPr="00CA4FE9" w:rsidRDefault="0047630B" w:rsidP="00396F92">
            <w:pPr>
              <w:jc w:val="right"/>
              <w:rPr>
                <w:sz w:val="18"/>
                <w:szCs w:val="18"/>
              </w:rPr>
            </w:pPr>
            <w:r w:rsidRPr="00CA4FE9">
              <w:rPr>
                <w:sz w:val="18"/>
                <w:szCs w:val="18"/>
              </w:rPr>
              <w:t>0.</w:t>
            </w:r>
            <w:r w:rsidR="007C71E5">
              <w:rPr>
                <w:sz w:val="18"/>
                <w:szCs w:val="18"/>
              </w:rPr>
              <w:t>149</w:t>
            </w:r>
            <w:r w:rsidR="007C71E5" w:rsidRPr="00CA4FE9">
              <w:rPr>
                <w:sz w:val="18"/>
                <w:szCs w:val="18"/>
              </w:rPr>
              <w:t xml:space="preserve"> </w:t>
            </w:r>
            <w:r w:rsidRPr="00CA4FE9">
              <w:rPr>
                <w:sz w:val="18"/>
                <w:szCs w:val="18"/>
              </w:rPr>
              <w:t>(0.</w:t>
            </w:r>
            <w:r w:rsidR="007C71E5">
              <w:rPr>
                <w:sz w:val="18"/>
                <w:szCs w:val="18"/>
              </w:rPr>
              <w:t>110</w:t>
            </w:r>
            <w:r w:rsidRPr="00CA4FE9">
              <w:rPr>
                <w:sz w:val="18"/>
                <w:szCs w:val="18"/>
              </w:rPr>
              <w:t>-0.</w:t>
            </w:r>
            <w:r w:rsidR="007C71E5">
              <w:rPr>
                <w:sz w:val="18"/>
                <w:szCs w:val="18"/>
              </w:rPr>
              <w:t>191</w:t>
            </w:r>
            <w:r w:rsidRPr="00CA4FE9">
              <w:rPr>
                <w:sz w:val="18"/>
                <w:szCs w:val="18"/>
              </w:rPr>
              <w:t>)</w:t>
            </w:r>
          </w:p>
        </w:tc>
        <w:tc>
          <w:tcPr>
            <w:tcW w:w="1664" w:type="pct"/>
            <w:vAlign w:val="center"/>
          </w:tcPr>
          <w:p w14:paraId="2BE6AD72" w14:textId="698BC590" w:rsidR="0047630B" w:rsidRPr="00CA4FE9" w:rsidRDefault="0047630B" w:rsidP="00396F92">
            <w:pPr>
              <w:jc w:val="right"/>
              <w:rPr>
                <w:sz w:val="18"/>
                <w:szCs w:val="18"/>
              </w:rPr>
            </w:pPr>
            <w:r w:rsidRPr="00CA4FE9">
              <w:rPr>
                <w:sz w:val="18"/>
                <w:szCs w:val="18"/>
              </w:rPr>
              <w:t>0.</w:t>
            </w:r>
            <w:r w:rsidR="001B1122">
              <w:rPr>
                <w:sz w:val="18"/>
                <w:szCs w:val="18"/>
              </w:rPr>
              <w:t>205</w:t>
            </w:r>
            <w:r w:rsidR="001B1122" w:rsidRPr="00CA4FE9">
              <w:rPr>
                <w:sz w:val="18"/>
                <w:szCs w:val="18"/>
              </w:rPr>
              <w:t xml:space="preserve"> </w:t>
            </w:r>
            <w:r w:rsidRPr="00CA4FE9">
              <w:rPr>
                <w:sz w:val="18"/>
                <w:szCs w:val="18"/>
              </w:rPr>
              <w:t>(0.</w:t>
            </w:r>
            <w:r w:rsidR="001B1122">
              <w:rPr>
                <w:sz w:val="18"/>
                <w:szCs w:val="18"/>
              </w:rPr>
              <w:t>149</w:t>
            </w:r>
            <w:r w:rsidRPr="00CA4FE9">
              <w:rPr>
                <w:sz w:val="18"/>
                <w:szCs w:val="18"/>
              </w:rPr>
              <w:t>-0.</w:t>
            </w:r>
            <w:r w:rsidR="001B1122">
              <w:rPr>
                <w:sz w:val="18"/>
                <w:szCs w:val="18"/>
              </w:rPr>
              <w:t>273</w:t>
            </w:r>
            <w:r w:rsidRPr="00CA4FE9">
              <w:rPr>
                <w:sz w:val="18"/>
                <w:szCs w:val="18"/>
              </w:rPr>
              <w:t>)</w:t>
            </w:r>
          </w:p>
        </w:tc>
      </w:tr>
      <w:tr w:rsidR="0047630B" w:rsidRPr="00CA4FE9" w14:paraId="5364B018" w14:textId="77777777" w:rsidTr="00006F3C">
        <w:tc>
          <w:tcPr>
            <w:tcW w:w="1491" w:type="pct"/>
            <w:vAlign w:val="center"/>
          </w:tcPr>
          <w:p w14:paraId="3C2AFB1C" w14:textId="77777777" w:rsidR="0047630B" w:rsidRPr="00CA4FE9" w:rsidRDefault="0047630B" w:rsidP="00396F92">
            <w:pPr>
              <w:rPr>
                <w:sz w:val="18"/>
                <w:szCs w:val="18"/>
              </w:rPr>
            </w:pPr>
            <w:r w:rsidRPr="00CA4FE9">
              <w:rPr>
                <w:sz w:val="18"/>
                <w:szCs w:val="18"/>
              </w:rPr>
              <w:t>ASD with moderate ID</w:t>
            </w:r>
          </w:p>
        </w:tc>
        <w:tc>
          <w:tcPr>
            <w:tcW w:w="1845" w:type="pct"/>
            <w:vAlign w:val="center"/>
          </w:tcPr>
          <w:p w14:paraId="57F03132" w14:textId="67F1ECC1" w:rsidR="0047630B" w:rsidRPr="00CA4FE9" w:rsidRDefault="0047630B" w:rsidP="00396F92">
            <w:pPr>
              <w:jc w:val="right"/>
              <w:rPr>
                <w:sz w:val="18"/>
                <w:szCs w:val="18"/>
              </w:rPr>
            </w:pPr>
            <w:r w:rsidRPr="00CA4FE9">
              <w:rPr>
                <w:sz w:val="18"/>
                <w:szCs w:val="18"/>
              </w:rPr>
              <w:t>0.</w:t>
            </w:r>
            <w:r w:rsidR="007C71E5">
              <w:rPr>
                <w:sz w:val="18"/>
                <w:szCs w:val="18"/>
              </w:rPr>
              <w:t>139</w:t>
            </w:r>
            <w:r w:rsidR="007C71E5" w:rsidRPr="00CA4FE9">
              <w:rPr>
                <w:sz w:val="18"/>
                <w:szCs w:val="18"/>
              </w:rPr>
              <w:t xml:space="preserve"> </w:t>
            </w:r>
            <w:r w:rsidRPr="00CA4FE9">
              <w:rPr>
                <w:sz w:val="18"/>
                <w:szCs w:val="18"/>
              </w:rPr>
              <w:t>(0.</w:t>
            </w:r>
            <w:r w:rsidR="007C71E5">
              <w:rPr>
                <w:sz w:val="18"/>
                <w:szCs w:val="18"/>
              </w:rPr>
              <w:t>101</w:t>
            </w:r>
            <w:r w:rsidRPr="00CA4FE9">
              <w:rPr>
                <w:sz w:val="18"/>
                <w:szCs w:val="18"/>
              </w:rPr>
              <w:t>-0.</w:t>
            </w:r>
            <w:r w:rsidR="007C71E5">
              <w:rPr>
                <w:sz w:val="18"/>
                <w:szCs w:val="18"/>
              </w:rPr>
              <w:t>182</w:t>
            </w:r>
            <w:r w:rsidRPr="00CA4FE9">
              <w:rPr>
                <w:sz w:val="18"/>
                <w:szCs w:val="18"/>
              </w:rPr>
              <w:t>)</w:t>
            </w:r>
          </w:p>
        </w:tc>
        <w:tc>
          <w:tcPr>
            <w:tcW w:w="1664" w:type="pct"/>
            <w:vAlign w:val="center"/>
          </w:tcPr>
          <w:p w14:paraId="6538E98D" w14:textId="76839EF7" w:rsidR="0047630B" w:rsidRPr="00CA4FE9" w:rsidRDefault="0047630B" w:rsidP="00396F92">
            <w:pPr>
              <w:jc w:val="right"/>
              <w:rPr>
                <w:sz w:val="18"/>
                <w:szCs w:val="18"/>
              </w:rPr>
            </w:pPr>
            <w:r w:rsidRPr="00CA4FE9">
              <w:rPr>
                <w:sz w:val="18"/>
                <w:szCs w:val="18"/>
              </w:rPr>
              <w:t>0.</w:t>
            </w:r>
            <w:r w:rsidR="001B1122">
              <w:rPr>
                <w:sz w:val="18"/>
                <w:szCs w:val="18"/>
              </w:rPr>
              <w:t>252</w:t>
            </w:r>
            <w:r w:rsidR="001B1122" w:rsidRPr="00CA4FE9">
              <w:rPr>
                <w:sz w:val="18"/>
                <w:szCs w:val="18"/>
              </w:rPr>
              <w:t xml:space="preserve"> </w:t>
            </w:r>
            <w:r w:rsidRPr="00CA4FE9">
              <w:rPr>
                <w:sz w:val="18"/>
                <w:szCs w:val="18"/>
              </w:rPr>
              <w:t>(0.</w:t>
            </w:r>
            <w:r w:rsidR="001B1122">
              <w:rPr>
                <w:sz w:val="18"/>
                <w:szCs w:val="18"/>
              </w:rPr>
              <w:t>192</w:t>
            </w:r>
            <w:r w:rsidRPr="00CA4FE9">
              <w:rPr>
                <w:sz w:val="18"/>
                <w:szCs w:val="18"/>
              </w:rPr>
              <w:t>-0.</w:t>
            </w:r>
            <w:r w:rsidR="001B1122">
              <w:rPr>
                <w:sz w:val="18"/>
                <w:szCs w:val="18"/>
              </w:rPr>
              <w:t>318</w:t>
            </w:r>
            <w:r w:rsidRPr="00CA4FE9">
              <w:rPr>
                <w:sz w:val="18"/>
                <w:szCs w:val="18"/>
              </w:rPr>
              <w:t>)</w:t>
            </w:r>
          </w:p>
        </w:tc>
      </w:tr>
      <w:tr w:rsidR="0047630B" w:rsidRPr="00CA4FE9" w14:paraId="576BD1CC" w14:textId="77777777" w:rsidTr="00006F3C">
        <w:tc>
          <w:tcPr>
            <w:tcW w:w="1491" w:type="pct"/>
            <w:vAlign w:val="center"/>
          </w:tcPr>
          <w:p w14:paraId="58C47BCF" w14:textId="77777777" w:rsidR="0047630B" w:rsidRPr="00CA4FE9" w:rsidRDefault="0047630B" w:rsidP="00396F92">
            <w:pPr>
              <w:rPr>
                <w:sz w:val="18"/>
                <w:szCs w:val="18"/>
              </w:rPr>
            </w:pPr>
            <w:r w:rsidRPr="00CA4FE9">
              <w:rPr>
                <w:sz w:val="18"/>
                <w:szCs w:val="18"/>
              </w:rPr>
              <w:t>ASD with severe ID</w:t>
            </w:r>
          </w:p>
        </w:tc>
        <w:tc>
          <w:tcPr>
            <w:tcW w:w="1845" w:type="pct"/>
            <w:vAlign w:val="center"/>
          </w:tcPr>
          <w:p w14:paraId="04CE8E0B" w14:textId="1B7E6AE4" w:rsidR="0047630B" w:rsidRPr="00CA4FE9" w:rsidRDefault="0047630B" w:rsidP="00396F92">
            <w:pPr>
              <w:jc w:val="right"/>
              <w:rPr>
                <w:sz w:val="18"/>
                <w:szCs w:val="18"/>
              </w:rPr>
            </w:pPr>
            <w:r w:rsidRPr="00CA4FE9">
              <w:rPr>
                <w:sz w:val="18"/>
                <w:szCs w:val="18"/>
              </w:rPr>
              <w:t>0.</w:t>
            </w:r>
            <w:r w:rsidR="007C71E5" w:rsidRPr="00CA4FE9">
              <w:rPr>
                <w:sz w:val="18"/>
                <w:szCs w:val="18"/>
              </w:rPr>
              <w:t>05</w:t>
            </w:r>
            <w:r w:rsidR="007C71E5">
              <w:rPr>
                <w:sz w:val="18"/>
                <w:szCs w:val="18"/>
              </w:rPr>
              <w:t>6</w:t>
            </w:r>
            <w:r w:rsidR="007C71E5" w:rsidRPr="00CA4FE9">
              <w:rPr>
                <w:sz w:val="18"/>
                <w:szCs w:val="18"/>
              </w:rPr>
              <w:t xml:space="preserve"> </w:t>
            </w:r>
            <w:r w:rsidRPr="00CA4FE9">
              <w:rPr>
                <w:sz w:val="18"/>
                <w:szCs w:val="18"/>
              </w:rPr>
              <w:t>(0.034-0.</w:t>
            </w:r>
            <w:r w:rsidR="007C71E5">
              <w:rPr>
                <w:sz w:val="18"/>
                <w:szCs w:val="18"/>
              </w:rPr>
              <w:t>084</w:t>
            </w:r>
            <w:r w:rsidRPr="00CA4FE9">
              <w:rPr>
                <w:sz w:val="18"/>
                <w:szCs w:val="18"/>
              </w:rPr>
              <w:t>)</w:t>
            </w:r>
          </w:p>
        </w:tc>
        <w:tc>
          <w:tcPr>
            <w:tcW w:w="1664" w:type="pct"/>
            <w:vAlign w:val="center"/>
          </w:tcPr>
          <w:p w14:paraId="465574BA" w14:textId="7CDDE2C1" w:rsidR="0047630B" w:rsidRPr="00CA4FE9" w:rsidRDefault="0047630B" w:rsidP="00396F92">
            <w:pPr>
              <w:jc w:val="right"/>
              <w:rPr>
                <w:sz w:val="18"/>
                <w:szCs w:val="18"/>
              </w:rPr>
            </w:pPr>
            <w:r w:rsidRPr="00CA4FE9">
              <w:rPr>
                <w:sz w:val="18"/>
                <w:szCs w:val="18"/>
              </w:rPr>
              <w:t>0.</w:t>
            </w:r>
            <w:r w:rsidR="001B1122">
              <w:rPr>
                <w:sz w:val="18"/>
                <w:szCs w:val="18"/>
              </w:rPr>
              <w:t>302</w:t>
            </w:r>
            <w:r w:rsidR="001B1122" w:rsidRPr="00CA4FE9">
              <w:rPr>
                <w:sz w:val="18"/>
                <w:szCs w:val="18"/>
              </w:rPr>
              <w:t xml:space="preserve"> </w:t>
            </w:r>
            <w:r w:rsidRPr="00CA4FE9">
              <w:rPr>
                <w:sz w:val="18"/>
                <w:szCs w:val="18"/>
              </w:rPr>
              <w:t>(0.</w:t>
            </w:r>
            <w:r w:rsidR="001B1122">
              <w:rPr>
                <w:sz w:val="18"/>
                <w:szCs w:val="18"/>
              </w:rPr>
              <w:t>236</w:t>
            </w:r>
            <w:r w:rsidRPr="00CA4FE9">
              <w:rPr>
                <w:sz w:val="18"/>
                <w:szCs w:val="18"/>
              </w:rPr>
              <w:t>-0.</w:t>
            </w:r>
            <w:r w:rsidR="001B1122">
              <w:rPr>
                <w:sz w:val="18"/>
                <w:szCs w:val="18"/>
              </w:rPr>
              <w:t>373</w:t>
            </w:r>
            <w:r w:rsidRPr="00CA4FE9">
              <w:rPr>
                <w:sz w:val="18"/>
                <w:szCs w:val="18"/>
              </w:rPr>
              <w:t>)</w:t>
            </w:r>
          </w:p>
        </w:tc>
      </w:tr>
      <w:tr w:rsidR="0047630B" w:rsidRPr="00CA4FE9" w14:paraId="4626CF12" w14:textId="77777777" w:rsidTr="00006F3C">
        <w:tc>
          <w:tcPr>
            <w:tcW w:w="1491" w:type="pct"/>
            <w:vAlign w:val="center"/>
          </w:tcPr>
          <w:p w14:paraId="5E5C61DD" w14:textId="77777777" w:rsidR="0047630B" w:rsidRPr="00CA4FE9" w:rsidRDefault="0047630B" w:rsidP="00396F92">
            <w:pPr>
              <w:rPr>
                <w:sz w:val="18"/>
                <w:szCs w:val="18"/>
              </w:rPr>
            </w:pPr>
            <w:r w:rsidRPr="00CA4FE9">
              <w:rPr>
                <w:sz w:val="18"/>
                <w:szCs w:val="18"/>
              </w:rPr>
              <w:t>ASD with profound ID</w:t>
            </w:r>
          </w:p>
        </w:tc>
        <w:tc>
          <w:tcPr>
            <w:tcW w:w="1845" w:type="pct"/>
            <w:vAlign w:val="center"/>
          </w:tcPr>
          <w:p w14:paraId="19234490" w14:textId="4BC7AA55" w:rsidR="0047630B" w:rsidRPr="00CA4FE9" w:rsidRDefault="0047630B" w:rsidP="00396F92">
            <w:pPr>
              <w:jc w:val="right"/>
              <w:rPr>
                <w:sz w:val="18"/>
                <w:szCs w:val="18"/>
              </w:rPr>
            </w:pPr>
            <w:r w:rsidRPr="00CA4FE9">
              <w:rPr>
                <w:sz w:val="18"/>
                <w:szCs w:val="18"/>
              </w:rPr>
              <w:t>0.014 (0.006-0.02</w:t>
            </w:r>
            <w:r w:rsidR="007C71E5">
              <w:rPr>
                <w:sz w:val="18"/>
                <w:szCs w:val="18"/>
              </w:rPr>
              <w:t>6</w:t>
            </w:r>
            <w:r w:rsidRPr="00CA4FE9">
              <w:rPr>
                <w:sz w:val="18"/>
                <w:szCs w:val="18"/>
              </w:rPr>
              <w:t>)</w:t>
            </w:r>
          </w:p>
        </w:tc>
        <w:tc>
          <w:tcPr>
            <w:tcW w:w="1664" w:type="pct"/>
            <w:vAlign w:val="center"/>
          </w:tcPr>
          <w:p w14:paraId="103B187B" w14:textId="40B51A7C" w:rsidR="0047630B" w:rsidRPr="00CA4FE9" w:rsidRDefault="0047630B" w:rsidP="00396F92">
            <w:pPr>
              <w:jc w:val="right"/>
              <w:rPr>
                <w:sz w:val="18"/>
                <w:szCs w:val="18"/>
              </w:rPr>
            </w:pPr>
            <w:r w:rsidRPr="00CA4FE9">
              <w:rPr>
                <w:sz w:val="18"/>
                <w:szCs w:val="18"/>
              </w:rPr>
              <w:t>0.</w:t>
            </w:r>
            <w:r w:rsidR="001B1122">
              <w:rPr>
                <w:sz w:val="18"/>
                <w:szCs w:val="18"/>
              </w:rPr>
              <w:t>336</w:t>
            </w:r>
            <w:r w:rsidR="001B1122" w:rsidRPr="00CA4FE9">
              <w:rPr>
                <w:sz w:val="18"/>
                <w:szCs w:val="18"/>
              </w:rPr>
              <w:t xml:space="preserve"> </w:t>
            </w:r>
            <w:r w:rsidRPr="00CA4FE9">
              <w:rPr>
                <w:sz w:val="18"/>
                <w:szCs w:val="18"/>
              </w:rPr>
              <w:t>(0.</w:t>
            </w:r>
            <w:r w:rsidR="001B1122">
              <w:rPr>
                <w:sz w:val="18"/>
                <w:szCs w:val="18"/>
              </w:rPr>
              <w:t>261</w:t>
            </w:r>
            <w:r w:rsidRPr="00CA4FE9">
              <w:rPr>
                <w:sz w:val="18"/>
                <w:szCs w:val="18"/>
              </w:rPr>
              <w:t>-0.</w:t>
            </w:r>
            <w:r w:rsidR="001B1122">
              <w:rPr>
                <w:sz w:val="18"/>
                <w:szCs w:val="18"/>
              </w:rPr>
              <w:t>418</w:t>
            </w:r>
            <w:r w:rsidRPr="00CA4FE9">
              <w:rPr>
                <w:sz w:val="18"/>
                <w:szCs w:val="18"/>
              </w:rPr>
              <w:t>)</w:t>
            </w:r>
          </w:p>
        </w:tc>
      </w:tr>
    </w:tbl>
    <w:p w14:paraId="59E2BBB5" w14:textId="00A045C6" w:rsidR="00396F92" w:rsidRPr="00AE1982" w:rsidRDefault="00396F92" w:rsidP="00396F92">
      <w:pPr>
        <w:rPr>
          <w:vertAlign w:val="subscript"/>
        </w:rPr>
      </w:pPr>
      <w:r w:rsidRPr="00AE1982">
        <w:rPr>
          <w:vertAlign w:val="subscript"/>
        </w:rPr>
        <w:t xml:space="preserve">Note: ASD = </w:t>
      </w:r>
      <w:proofErr w:type="gramStart"/>
      <w:r w:rsidRPr="00AE1982">
        <w:rPr>
          <w:vertAlign w:val="subscript"/>
        </w:rPr>
        <w:t>Autism spectrum disorder</w:t>
      </w:r>
      <w:proofErr w:type="gramEnd"/>
      <w:r w:rsidRPr="00AE1982">
        <w:rPr>
          <w:vertAlign w:val="subscript"/>
        </w:rPr>
        <w:t>. ID = Intellectual disability. UI = Uncertainty interval.</w:t>
      </w:r>
    </w:p>
    <w:p w14:paraId="5DB0EB9B" w14:textId="07284F64" w:rsidR="00266613" w:rsidRDefault="0045376C" w:rsidP="007C71E5">
      <w:pPr>
        <w:pStyle w:val="Heading2"/>
      </w:pPr>
      <w:bookmarkStart w:id="35" w:name="_Hlk178933934"/>
      <w:r>
        <w:t xml:space="preserve">Estimation of </w:t>
      </w:r>
      <w:r w:rsidR="001D1C96">
        <w:t>disability</w:t>
      </w:r>
      <w:r>
        <w:t>-</w:t>
      </w:r>
      <w:r w:rsidR="001D1C96">
        <w:t>adjusted life</w:t>
      </w:r>
      <w:r w:rsidR="007A22FC">
        <w:t>-</w:t>
      </w:r>
      <w:r w:rsidR="001D1C96">
        <w:t>years</w:t>
      </w:r>
    </w:p>
    <w:p w14:paraId="43258012" w14:textId="7AD5FE2F" w:rsidR="0041171E" w:rsidRDefault="00172032" w:rsidP="007E756C">
      <w:pPr>
        <w:spacing w:line="480" w:lineRule="auto"/>
      </w:pPr>
      <w:r>
        <w:t>Health b</w:t>
      </w:r>
      <w:r w:rsidR="007E756C">
        <w:t xml:space="preserve">urden </w:t>
      </w:r>
      <w:r>
        <w:t>was</w:t>
      </w:r>
      <w:r w:rsidR="007E756C">
        <w:t xml:space="preserve"> quantified </w:t>
      </w:r>
      <w:r w:rsidR="00965090">
        <w:t>using</w:t>
      </w:r>
      <w:r w:rsidR="007E756C">
        <w:t xml:space="preserve"> the DALY</w:t>
      </w:r>
      <w:r w:rsidR="00DC44B8">
        <w:t>,</w:t>
      </w:r>
      <w:r w:rsidR="007A22FC">
        <w:t xml:space="preserve"> which</w:t>
      </w:r>
      <w:r w:rsidR="007E756C">
        <w:t xml:space="preserve"> is the aggregate of two health metrics: 1) Years lived with disability (YLD) </w:t>
      </w:r>
      <w:r w:rsidR="007A22FC">
        <w:t>capturing</w:t>
      </w:r>
      <w:r w:rsidR="007E756C">
        <w:t xml:space="preserve"> the disability (non-fatal burden) of a </w:t>
      </w:r>
      <w:r w:rsidR="007A22FC">
        <w:t>cause</w:t>
      </w:r>
      <w:r w:rsidR="007E756C">
        <w:t xml:space="preserve">, and 2) Years of life lost (YLL) </w:t>
      </w:r>
      <w:r w:rsidR="007A22FC">
        <w:t>capturing</w:t>
      </w:r>
      <w:r w:rsidR="007E756C">
        <w:t xml:space="preserve"> the fatal burden of a </w:t>
      </w:r>
      <w:r w:rsidR="007A22FC">
        <w:t>cause</w:t>
      </w:r>
      <w:r w:rsidR="007E756C">
        <w:t>.</w:t>
      </w:r>
      <w:r w:rsidR="00BE5AFA">
        <w:fldChar w:fldCharType="begin"/>
      </w:r>
      <w:r w:rsidR="00FC2919">
        <w:instrText xml:space="preserve"> ADDIN EN.CITE &lt;EndNote&gt;&lt;Cite&gt;&lt;Author&gt;GBD 2021 Disease and Injuries Collaborators&lt;/Author&gt;&lt;Year&gt;2024&lt;/Year&gt;&lt;RecNum&gt;9753&lt;/RecNum&gt;&lt;DisplayText&gt;&lt;style face="superscript"&gt;7&lt;/style&gt;&lt;/DisplayText&gt;&lt;record&gt;&lt;rec-number&gt;9753&lt;/rec-number&gt;&lt;foreign-keys&gt;&lt;key app="EN" db-id="r200fza2nx0w25edvr2xsx5qzz52stzztex0" timestamp="1688960959"&gt;9753&lt;/key&gt;&lt;/foreign-keys&gt;&lt;ref-type name="Journal Article"&gt;17&lt;/ref-type&gt;&lt;contributors&gt;&lt;authors&gt;&lt;author&gt;GBD 2021 Disease and Injuries Collaborators,&lt;/author&gt;&lt;/authors&gt;&lt;/contributors&gt;&lt;titles&gt;&lt;title&gt;Global incidence, prevalence, years lived with disability (YLDs), disability-adjusted life-years (DALYs), and healthy life expectancy (HALE) for 371 diseases and injuries in 204 countries and territories and 811 subnational locations, 1990–2021: a systematic analysis for the Global Burden of Disease Study 2021&lt;/title&gt;&lt;secondary-title&gt;The Lancet&lt;/secondary-title&gt;&lt;/titles&gt;&lt;pages&gt;2133-2161&lt;/pages&gt;&lt;volume&gt;403&lt;/volume&gt;&lt;number&gt;10440&lt;/number&gt;&lt;dates&gt;&lt;year&gt;2024&lt;/year&gt;&lt;/dates&gt;&lt;urls&gt;&lt;/urls&gt;&lt;/record&gt;&lt;/Cite&gt;&lt;/EndNote&gt;</w:instrText>
      </w:r>
      <w:r w:rsidR="00BE5AFA">
        <w:fldChar w:fldCharType="separate"/>
      </w:r>
      <w:r w:rsidR="00FC2919" w:rsidRPr="00FC2919">
        <w:rPr>
          <w:noProof/>
          <w:vertAlign w:val="superscript"/>
        </w:rPr>
        <w:t>7</w:t>
      </w:r>
      <w:r w:rsidR="00BE5AFA">
        <w:fldChar w:fldCharType="end"/>
      </w:r>
      <w:r>
        <w:t xml:space="preserve"> There </w:t>
      </w:r>
      <w:r w:rsidR="00DD7783">
        <w:t>were</w:t>
      </w:r>
      <w:r>
        <w:t xml:space="preserve"> no deaths attributable to ASD as the underlying cause in GBD 2021 and therefore DALYs composed entirely of YLDs.</w:t>
      </w:r>
    </w:p>
    <w:p w14:paraId="6F8DD892" w14:textId="7694FB73" w:rsidR="00567342" w:rsidRPr="00381021" w:rsidRDefault="007E756C" w:rsidP="00D8666B">
      <w:pPr>
        <w:spacing w:line="480" w:lineRule="auto"/>
        <w:ind w:firstLine="720"/>
      </w:pPr>
      <w:bookmarkStart w:id="36" w:name="_Hlk177099854"/>
      <w:r>
        <w:t xml:space="preserve">Sequela-specific prevalence estimates </w:t>
      </w:r>
      <w:r w:rsidR="005B63E9">
        <w:t xml:space="preserve">were </w:t>
      </w:r>
      <w:r>
        <w:t xml:space="preserve">multiplied by their respective disability weights to calculate YLDs. </w:t>
      </w:r>
      <w:r w:rsidR="008E1F00">
        <w:t xml:space="preserve">Since </w:t>
      </w:r>
      <w:r w:rsidR="00964620">
        <w:t xml:space="preserve">an </w:t>
      </w:r>
      <w:r w:rsidR="00296EC9">
        <w:t>individual</w:t>
      </w:r>
      <w:r w:rsidR="00964620">
        <w:t xml:space="preserve"> may</w:t>
      </w:r>
      <w:r w:rsidR="008E1F00">
        <w:t xml:space="preserve"> experience </w:t>
      </w:r>
      <w:r w:rsidR="00296EC9">
        <w:t xml:space="preserve">multiple </w:t>
      </w:r>
      <w:r>
        <w:t xml:space="preserve">sequelae </w:t>
      </w:r>
      <w:r w:rsidRPr="007E756C">
        <w:t>simultaneously</w:t>
      </w:r>
      <w:r w:rsidR="008E1F00">
        <w:t xml:space="preserve"> (i.e. more than one </w:t>
      </w:r>
      <w:r w:rsidR="003D19A3">
        <w:t>cause</w:t>
      </w:r>
      <w:r w:rsidR="008E1F00">
        <w:t xml:space="preserve"> at a given time) we needed t</w:t>
      </w:r>
      <w:r w:rsidR="00885569">
        <w:t>o adjust</w:t>
      </w:r>
      <w:r w:rsidR="0045376C">
        <w:t xml:space="preserve"> </w:t>
      </w:r>
      <w:r w:rsidR="00174F5B">
        <w:t xml:space="preserve">YLDs </w:t>
      </w:r>
      <w:r w:rsidR="00885569">
        <w:t>for comorbidity</w:t>
      </w:r>
      <w:bookmarkEnd w:id="36"/>
      <w:r w:rsidR="008E1F00">
        <w:t>.</w:t>
      </w:r>
      <w:r w:rsidR="00885569">
        <w:t xml:space="preserve"> </w:t>
      </w:r>
      <w:r w:rsidR="008E1F00">
        <w:t>T</w:t>
      </w:r>
      <w:r w:rsidR="007344F7">
        <w:t xml:space="preserve">he co-occurrence of </w:t>
      </w:r>
      <w:r w:rsidR="00885569">
        <w:t xml:space="preserve">sequelae </w:t>
      </w:r>
      <w:r w:rsidR="007C71E5">
        <w:t>was</w:t>
      </w:r>
      <w:r w:rsidR="00885569">
        <w:t xml:space="preserve"> simulated within a population of </w:t>
      </w:r>
      <w:r w:rsidR="005B63E9">
        <w:t xml:space="preserve">20 </w:t>
      </w:r>
      <w:r w:rsidR="007344F7">
        <w:t>000</w:t>
      </w:r>
      <w:r w:rsidR="00B86EC4">
        <w:t xml:space="preserve"> simulated</w:t>
      </w:r>
      <w:r w:rsidR="007344F7">
        <w:t xml:space="preserve"> individuals </w:t>
      </w:r>
      <w:r w:rsidR="00425D9E">
        <w:t>by</w:t>
      </w:r>
      <w:r w:rsidR="007344F7">
        <w:t xml:space="preserve"> age, sex, location, and year</w:t>
      </w:r>
      <w:r w:rsidR="00F2103C">
        <w:t xml:space="preserve"> and YLDs were adjusted accordingly to ensure cumulative disability weights for any simulant did not exceed one (Appendix Section 1.5.)</w:t>
      </w:r>
      <w:r w:rsidR="00DB67C5">
        <w:t>.</w:t>
      </w:r>
    </w:p>
    <w:p w14:paraId="544E0D52" w14:textId="77777777" w:rsidR="00C12BBE" w:rsidRDefault="00DE702A" w:rsidP="007C71E5">
      <w:pPr>
        <w:pStyle w:val="Heading1"/>
      </w:pPr>
      <w:r>
        <w:t>Results</w:t>
      </w:r>
    </w:p>
    <w:p w14:paraId="345F46E2" w14:textId="10CDF87B" w:rsidR="00C74DAC" w:rsidRDefault="002E05FC" w:rsidP="00AE1791">
      <w:pPr>
        <w:spacing w:line="480" w:lineRule="auto"/>
      </w:pPr>
      <w:bookmarkStart w:id="37" w:name="_Hlk138948412"/>
      <w:proofErr w:type="spellStart"/>
      <w:r>
        <w:t>DisMod</w:t>
      </w:r>
      <w:proofErr w:type="spellEnd"/>
      <w:r>
        <w:t xml:space="preserve">-MR 2.1 was informed by </w:t>
      </w:r>
      <w:r w:rsidR="00E8770A">
        <w:t>105</w:t>
      </w:r>
      <w:r w:rsidR="00713437">
        <w:t xml:space="preserve"> </w:t>
      </w:r>
      <w:r>
        <w:t xml:space="preserve">studies reporting </w:t>
      </w:r>
      <w:r w:rsidR="00E8770A">
        <w:t>228</w:t>
      </w:r>
      <w:r w:rsidR="00713437">
        <w:t xml:space="preserve"> </w:t>
      </w:r>
      <w:r>
        <w:t xml:space="preserve">prevalence estimates across </w:t>
      </w:r>
      <w:r w:rsidR="00713437">
        <w:t>3</w:t>
      </w:r>
      <w:r w:rsidR="00E8770A">
        <w:t>3</w:t>
      </w:r>
      <w:r w:rsidR="00713437">
        <w:t xml:space="preserve"> </w:t>
      </w:r>
      <w:r>
        <w:t xml:space="preserve">countries and </w:t>
      </w:r>
      <w:r w:rsidR="00713437">
        <w:t>1</w:t>
      </w:r>
      <w:r w:rsidR="00E8770A">
        <w:t>1</w:t>
      </w:r>
      <w:r w:rsidR="00713437">
        <w:t xml:space="preserve"> </w:t>
      </w:r>
      <w:r w:rsidR="005B63E9">
        <w:t xml:space="preserve">of 21 </w:t>
      </w:r>
      <w:r>
        <w:t>regions</w:t>
      </w:r>
      <w:r w:rsidR="00664731">
        <w:t xml:space="preserve"> (</w:t>
      </w:r>
      <w:r w:rsidR="00713437">
        <w:t>Figures S</w:t>
      </w:r>
      <w:r w:rsidR="004C079F">
        <w:t>2</w:t>
      </w:r>
      <w:r w:rsidR="00713437">
        <w:t xml:space="preserve"> and S</w:t>
      </w:r>
      <w:r w:rsidR="004C079F">
        <w:t>3</w:t>
      </w:r>
      <w:r w:rsidR="00664731">
        <w:t xml:space="preserve"> for PRISMA diagram</w:t>
      </w:r>
      <w:r w:rsidR="00713437">
        <w:t>s</w:t>
      </w:r>
      <w:r w:rsidR="00664731">
        <w:t>)</w:t>
      </w:r>
      <w:r>
        <w:t xml:space="preserve">. </w:t>
      </w:r>
      <w:r w:rsidR="00CE0ACA">
        <w:t xml:space="preserve">Most prevalence studies focused on childhood and adolescents with only six studies reporting prevalence for adults aged 20 </w:t>
      </w:r>
      <w:r w:rsidR="008A268F">
        <w:t xml:space="preserve">years </w:t>
      </w:r>
      <w:r w:rsidR="00CE0ACA">
        <w:t xml:space="preserve">or greater. </w:t>
      </w:r>
      <w:r>
        <w:t>There were</w:t>
      </w:r>
      <w:r w:rsidR="00302467">
        <w:t xml:space="preserve"> </w:t>
      </w:r>
      <w:r w:rsidR="004114ED">
        <w:t>six</w:t>
      </w:r>
      <w:r w:rsidR="00E8770A">
        <w:t xml:space="preserve"> </w:t>
      </w:r>
      <w:r>
        <w:t xml:space="preserve">studies reporting </w:t>
      </w:r>
      <w:r w:rsidR="00E8770A">
        <w:t xml:space="preserve">24 </w:t>
      </w:r>
      <w:r>
        <w:t xml:space="preserve">estimates of </w:t>
      </w:r>
      <w:r w:rsidR="005B63E9">
        <w:t xml:space="preserve">excess </w:t>
      </w:r>
      <w:r>
        <w:t xml:space="preserve">mortality across </w:t>
      </w:r>
      <w:r w:rsidR="004114ED">
        <w:t>six</w:t>
      </w:r>
      <w:r w:rsidR="00E8770A">
        <w:t xml:space="preserve"> </w:t>
      </w:r>
      <w:r>
        <w:t xml:space="preserve">countries within </w:t>
      </w:r>
      <w:r w:rsidR="004114ED">
        <w:t>two</w:t>
      </w:r>
      <w:r w:rsidR="00DD7783">
        <w:t xml:space="preserve"> </w:t>
      </w:r>
      <w:r>
        <w:t>region</w:t>
      </w:r>
      <w:r w:rsidR="00E8770A">
        <w:t>s</w:t>
      </w:r>
      <w:r>
        <w:t xml:space="preserve">. </w:t>
      </w:r>
      <w:bookmarkEnd w:id="37"/>
      <w:r>
        <w:t xml:space="preserve">Figure </w:t>
      </w:r>
      <w:r w:rsidR="00C31CA3">
        <w:t xml:space="preserve">1 </w:t>
      </w:r>
      <w:r>
        <w:t xml:space="preserve">illustrates the </w:t>
      </w:r>
      <w:r w:rsidR="005B63E9">
        <w:t xml:space="preserve">number of </w:t>
      </w:r>
      <w:r w:rsidR="001445D0">
        <w:t xml:space="preserve">included </w:t>
      </w:r>
      <w:r w:rsidR="005B63E9">
        <w:t>studies by country</w:t>
      </w:r>
      <w:r>
        <w:t xml:space="preserve">. </w:t>
      </w:r>
      <w:r w:rsidR="0099734B">
        <w:t>E</w:t>
      </w:r>
      <w:r w:rsidR="00B3126A" w:rsidRPr="00B3126A">
        <w:t xml:space="preserve">ligible studies are available via the GBD </w:t>
      </w:r>
      <w:r w:rsidR="00CE4DAD">
        <w:t>2021</w:t>
      </w:r>
      <w:r w:rsidR="00CE4DAD" w:rsidRPr="00B3126A">
        <w:t xml:space="preserve"> </w:t>
      </w:r>
      <w:r w:rsidR="00B3126A" w:rsidRPr="00B3126A">
        <w:t>Data Input Sources Tool</w:t>
      </w:r>
      <w:r w:rsidR="00EE55F9">
        <w:t xml:space="preserve"> </w:t>
      </w:r>
      <w:r w:rsidR="004114ED">
        <w:t>[</w:t>
      </w:r>
      <w:r w:rsidR="006A23FC" w:rsidRPr="006A23FC">
        <w:t>https://ghdx.healthdata.org/gbd-2021/sources</w:t>
      </w:r>
      <w:r w:rsidR="006A23FC">
        <w:t>/</w:t>
      </w:r>
      <w:r w:rsidR="004114ED">
        <w:t>]</w:t>
      </w:r>
      <w:r w:rsidR="00564B18">
        <w:t>.</w:t>
      </w:r>
      <w:r w:rsidR="00B3126A" w:rsidRPr="00B3126A">
        <w:t xml:space="preserve"> </w:t>
      </w:r>
    </w:p>
    <w:bookmarkEnd w:id="35"/>
    <w:p w14:paraId="4D67A67A" w14:textId="39551490" w:rsidR="001B5335" w:rsidRPr="001B5335" w:rsidRDefault="001B5335" w:rsidP="00CE4DAD">
      <w:pPr>
        <w:pStyle w:val="Heading3"/>
      </w:pPr>
      <w:r w:rsidRPr="001B5335">
        <w:lastRenderedPageBreak/>
        <w:t>Figure 1</w:t>
      </w:r>
      <w:r w:rsidR="00F56145">
        <w:t>:</w:t>
      </w:r>
      <w:r w:rsidRPr="001B5335">
        <w:t xml:space="preserve"> Map illustrating the number of studies per country used to inform the estimation of </w:t>
      </w:r>
      <w:r w:rsidR="00E121D7">
        <w:t>the</w:t>
      </w:r>
      <w:r w:rsidR="00E121D7" w:rsidRPr="001B5335">
        <w:t xml:space="preserve"> </w:t>
      </w:r>
      <w:r w:rsidRPr="001B5335">
        <w:t>prevalence</w:t>
      </w:r>
      <w:r w:rsidR="00C90477">
        <w:t xml:space="preserve"> of ASD</w:t>
      </w:r>
      <w:r w:rsidRPr="001B5335">
        <w:t>.</w:t>
      </w:r>
    </w:p>
    <w:p w14:paraId="4DA1C3CE" w14:textId="63FDA814" w:rsidR="00CD129E" w:rsidRDefault="00736173" w:rsidP="00AE1791">
      <w:pPr>
        <w:spacing w:line="480" w:lineRule="auto"/>
      </w:pPr>
      <w:r>
        <w:rPr>
          <w:noProof/>
        </w:rPr>
        <w:drawing>
          <wp:inline distT="0" distB="0" distL="0" distR="0" wp14:anchorId="12A5328F" wp14:editId="3C7B9156">
            <wp:extent cx="5718810" cy="2278380"/>
            <wp:effectExtent l="0" t="0" r="0" b="762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18810" cy="22783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C61B6DA" w14:textId="27CBCC58" w:rsidR="00B70C8C" w:rsidRPr="00B70C8C" w:rsidRDefault="00B70C8C" w:rsidP="00AE1791">
      <w:pPr>
        <w:spacing w:line="480" w:lineRule="auto"/>
        <w:rPr>
          <w:vertAlign w:val="superscript"/>
        </w:rPr>
      </w:pPr>
      <w:r w:rsidRPr="00B70C8C">
        <w:rPr>
          <w:vertAlign w:val="superscript"/>
        </w:rPr>
        <w:t xml:space="preserve">Note: Locations coloured grey did not have eligible epidemiological data on ASD. </w:t>
      </w:r>
      <w:r w:rsidR="00884F25" w:rsidRPr="00884F25">
        <w:rPr>
          <w:vertAlign w:val="superscript"/>
        </w:rPr>
        <w:t>Dotted lines indicate disputed territories.</w:t>
      </w:r>
    </w:p>
    <w:p w14:paraId="72D2BB94" w14:textId="2160EA5B" w:rsidR="0015055F" w:rsidRPr="00FA686D" w:rsidRDefault="0015055F" w:rsidP="00AE1791">
      <w:pPr>
        <w:spacing w:line="480" w:lineRule="auto"/>
        <w:rPr>
          <w:rFonts w:cstheme="minorHAnsi"/>
        </w:rPr>
      </w:pPr>
      <w:bookmarkStart w:id="38" w:name="_Hlk178933945"/>
      <w:r w:rsidRPr="00FA686D">
        <w:rPr>
          <w:rFonts w:cstheme="minorHAnsi"/>
        </w:rPr>
        <w:t xml:space="preserve">The global age-standardised </w:t>
      </w:r>
      <w:r w:rsidR="008005E3" w:rsidRPr="00FA686D">
        <w:rPr>
          <w:rFonts w:cstheme="minorHAnsi"/>
        </w:rPr>
        <w:t xml:space="preserve">prevalence </w:t>
      </w:r>
      <w:r w:rsidRPr="00FA686D">
        <w:rPr>
          <w:rFonts w:cstheme="minorHAnsi"/>
        </w:rPr>
        <w:t xml:space="preserve">of ASD in </w:t>
      </w:r>
      <w:r w:rsidR="00210B0D" w:rsidRPr="00FA686D">
        <w:rPr>
          <w:rFonts w:cstheme="minorHAnsi"/>
        </w:rPr>
        <w:t xml:space="preserve">2021 </w:t>
      </w:r>
      <w:r w:rsidRPr="00FA686D">
        <w:rPr>
          <w:rFonts w:cstheme="minorHAnsi"/>
        </w:rPr>
        <w:t xml:space="preserve">was </w:t>
      </w:r>
      <w:r w:rsidR="00D60B95" w:rsidRPr="00FA686D">
        <w:rPr>
          <w:rFonts w:cstheme="minorHAnsi"/>
        </w:rPr>
        <w:t>78</w:t>
      </w:r>
      <w:r w:rsidR="001B26C3">
        <w:rPr>
          <w:rFonts w:cstheme="minorHAnsi"/>
        </w:rPr>
        <w:t>8</w:t>
      </w:r>
      <w:r w:rsidR="00D60B95" w:rsidRPr="00CE4DAD">
        <w:rPr>
          <w:rStyle w:val="cf01"/>
          <w:rFonts w:asciiTheme="minorHAnsi" w:hAnsiTheme="minorHAnsi" w:cstheme="minorHAnsi"/>
          <w:sz w:val="22"/>
          <w:szCs w:val="22"/>
        </w:rPr>
        <w:t>·</w:t>
      </w:r>
      <w:r w:rsidR="001B26C3">
        <w:rPr>
          <w:rFonts w:cstheme="minorHAnsi"/>
        </w:rPr>
        <w:t xml:space="preserve">3 </w:t>
      </w:r>
      <w:r w:rsidR="00921AA4" w:rsidRPr="00FA686D">
        <w:rPr>
          <w:rFonts w:cstheme="minorHAnsi"/>
        </w:rPr>
        <w:t>(95% UI: 66</w:t>
      </w:r>
      <w:r w:rsidR="001B26C3">
        <w:rPr>
          <w:rFonts w:cstheme="minorHAnsi"/>
        </w:rPr>
        <w:t>3</w:t>
      </w:r>
      <w:r w:rsidR="00921AA4" w:rsidRPr="00421238">
        <w:rPr>
          <w:rStyle w:val="cf01"/>
          <w:rFonts w:asciiTheme="minorHAnsi" w:hAnsiTheme="minorHAnsi" w:cstheme="minorHAnsi"/>
          <w:sz w:val="22"/>
          <w:szCs w:val="22"/>
        </w:rPr>
        <w:t>·</w:t>
      </w:r>
      <w:r w:rsidR="001B26C3">
        <w:rPr>
          <w:rFonts w:cstheme="minorHAnsi"/>
        </w:rPr>
        <w:t>8</w:t>
      </w:r>
      <w:r w:rsidR="00921AA4" w:rsidRPr="00CE4DAD">
        <w:rPr>
          <w:rStyle w:val="cf01"/>
          <w:rFonts w:asciiTheme="minorHAnsi" w:hAnsiTheme="minorHAnsi" w:cstheme="minorHAnsi"/>
          <w:sz w:val="22"/>
          <w:szCs w:val="22"/>
        </w:rPr>
        <w:t>–</w:t>
      </w:r>
      <w:r w:rsidR="00921AA4" w:rsidRPr="00FA686D">
        <w:rPr>
          <w:rFonts w:cstheme="minorHAnsi"/>
        </w:rPr>
        <w:t>92</w:t>
      </w:r>
      <w:r w:rsidR="001B26C3">
        <w:rPr>
          <w:rFonts w:cstheme="minorHAnsi"/>
        </w:rPr>
        <w:t>7</w:t>
      </w:r>
      <w:r w:rsidR="00921AA4" w:rsidRPr="00CE4DAD">
        <w:rPr>
          <w:rStyle w:val="cf01"/>
          <w:rFonts w:asciiTheme="minorHAnsi" w:hAnsiTheme="minorHAnsi" w:cstheme="minorHAnsi"/>
          <w:sz w:val="22"/>
          <w:szCs w:val="22"/>
        </w:rPr>
        <w:t>·</w:t>
      </w:r>
      <w:r w:rsidR="001B26C3">
        <w:rPr>
          <w:rFonts w:cstheme="minorHAnsi"/>
        </w:rPr>
        <w:t>2</w:t>
      </w:r>
      <w:r w:rsidR="00921AA4" w:rsidRPr="00FA686D">
        <w:rPr>
          <w:rFonts w:cstheme="minorHAnsi"/>
        </w:rPr>
        <w:t>)</w:t>
      </w:r>
      <w:r w:rsidR="00D60B95" w:rsidRPr="00FA686D">
        <w:rPr>
          <w:rFonts w:cstheme="minorHAnsi"/>
        </w:rPr>
        <w:t xml:space="preserve"> </w:t>
      </w:r>
      <w:r w:rsidRPr="00FA686D">
        <w:rPr>
          <w:rFonts w:cstheme="minorHAnsi"/>
        </w:rPr>
        <w:t>per 10</w:t>
      </w:r>
      <w:r w:rsidR="001B26C3">
        <w:rPr>
          <w:rFonts w:cstheme="minorHAnsi"/>
        </w:rPr>
        <w:t>0</w:t>
      </w:r>
      <w:r w:rsidR="00D60B95" w:rsidRPr="00FA686D">
        <w:rPr>
          <w:rFonts w:cstheme="minorHAnsi"/>
        </w:rPr>
        <w:t xml:space="preserve"> </w:t>
      </w:r>
      <w:r w:rsidRPr="00FA686D">
        <w:rPr>
          <w:rFonts w:cstheme="minorHAnsi"/>
        </w:rPr>
        <w:t xml:space="preserve">000 people. This equates to </w:t>
      </w:r>
      <w:r w:rsidR="00DD4A9E" w:rsidRPr="00FA686D">
        <w:rPr>
          <w:rFonts w:cstheme="minorHAnsi"/>
        </w:rPr>
        <w:t>61</w:t>
      </w:r>
      <w:r w:rsidR="00D60B95" w:rsidRPr="00CE4DAD">
        <w:rPr>
          <w:rStyle w:val="cf01"/>
          <w:rFonts w:asciiTheme="minorHAnsi" w:hAnsiTheme="minorHAnsi" w:cstheme="minorHAnsi"/>
          <w:sz w:val="22"/>
          <w:szCs w:val="22"/>
        </w:rPr>
        <w:t>·</w:t>
      </w:r>
      <w:r w:rsidR="00DD4A9E" w:rsidRPr="00FA686D">
        <w:rPr>
          <w:rFonts w:cstheme="minorHAnsi"/>
        </w:rPr>
        <w:t>8</w:t>
      </w:r>
      <w:r w:rsidR="00921AA4" w:rsidRPr="00FA686D">
        <w:rPr>
          <w:rFonts w:cstheme="minorHAnsi"/>
        </w:rPr>
        <w:t xml:space="preserve"> (52</w:t>
      </w:r>
      <w:r w:rsidR="00921AA4" w:rsidRPr="00CE4DAD">
        <w:rPr>
          <w:rStyle w:val="cf01"/>
          <w:rFonts w:asciiTheme="minorHAnsi" w:hAnsiTheme="minorHAnsi" w:cstheme="minorHAnsi"/>
          <w:sz w:val="22"/>
          <w:szCs w:val="22"/>
        </w:rPr>
        <w:t>·</w:t>
      </w:r>
      <w:r w:rsidR="001B26C3">
        <w:rPr>
          <w:rFonts w:cstheme="minorHAnsi"/>
        </w:rPr>
        <w:t>1</w:t>
      </w:r>
      <w:r w:rsidR="00921AA4" w:rsidRPr="00421238">
        <w:rPr>
          <w:rStyle w:val="cf01"/>
          <w:rFonts w:asciiTheme="minorHAnsi" w:hAnsiTheme="minorHAnsi" w:cstheme="minorHAnsi"/>
          <w:sz w:val="22"/>
          <w:szCs w:val="22"/>
        </w:rPr>
        <w:t>–</w:t>
      </w:r>
      <w:r w:rsidR="00921AA4">
        <w:rPr>
          <w:rFonts w:cstheme="minorHAnsi"/>
        </w:rPr>
        <w:t>72</w:t>
      </w:r>
      <w:r w:rsidR="00921AA4" w:rsidRPr="00421238">
        <w:rPr>
          <w:rStyle w:val="cf01"/>
          <w:rFonts w:asciiTheme="minorHAnsi" w:hAnsiTheme="minorHAnsi" w:cstheme="minorHAnsi"/>
          <w:sz w:val="22"/>
          <w:szCs w:val="22"/>
        </w:rPr>
        <w:t>·</w:t>
      </w:r>
      <w:r w:rsidR="00921AA4">
        <w:rPr>
          <w:rFonts w:cstheme="minorHAnsi"/>
        </w:rPr>
        <w:t>7</w:t>
      </w:r>
      <w:r w:rsidR="00921AA4" w:rsidRPr="00FA686D">
        <w:rPr>
          <w:rFonts w:cstheme="minorHAnsi"/>
        </w:rPr>
        <w:t>)</w:t>
      </w:r>
      <w:r w:rsidR="00DD4A9E" w:rsidRPr="00FA686D">
        <w:rPr>
          <w:rFonts w:cstheme="minorHAnsi"/>
        </w:rPr>
        <w:t xml:space="preserve"> </w:t>
      </w:r>
      <w:r w:rsidRPr="00FA686D">
        <w:rPr>
          <w:rFonts w:cstheme="minorHAnsi"/>
        </w:rPr>
        <w:t xml:space="preserve">million </w:t>
      </w:r>
      <w:r w:rsidR="00210B0D" w:rsidRPr="00FA686D">
        <w:rPr>
          <w:rFonts w:cstheme="minorHAnsi"/>
        </w:rPr>
        <w:t>autistic persons</w:t>
      </w:r>
      <w:r w:rsidRPr="00FA686D">
        <w:rPr>
          <w:rFonts w:cstheme="minorHAnsi"/>
        </w:rPr>
        <w:t xml:space="preserve"> globally. </w:t>
      </w:r>
      <w:bookmarkStart w:id="39" w:name="_Hlk178067425"/>
      <w:r w:rsidRPr="00FA686D">
        <w:rPr>
          <w:rFonts w:cstheme="minorHAnsi"/>
        </w:rPr>
        <w:t xml:space="preserve">The age-standardised prevalence rate in 1990 was </w:t>
      </w:r>
      <w:r w:rsidR="000E6298" w:rsidRPr="00FA686D">
        <w:rPr>
          <w:rFonts w:cstheme="minorHAnsi"/>
        </w:rPr>
        <w:t>77</w:t>
      </w:r>
      <w:r w:rsidR="001B26C3">
        <w:rPr>
          <w:rFonts w:cstheme="minorHAnsi"/>
        </w:rPr>
        <w:t>3</w:t>
      </w:r>
      <w:r w:rsidR="00D60B95" w:rsidRPr="00CE4DAD">
        <w:rPr>
          <w:rStyle w:val="cf01"/>
          <w:rFonts w:asciiTheme="minorHAnsi" w:hAnsiTheme="minorHAnsi" w:cstheme="minorHAnsi"/>
          <w:sz w:val="22"/>
          <w:szCs w:val="22"/>
        </w:rPr>
        <w:t>·</w:t>
      </w:r>
      <w:r w:rsidR="001B26C3">
        <w:rPr>
          <w:rFonts w:cstheme="minorHAnsi"/>
        </w:rPr>
        <w:t xml:space="preserve">2 </w:t>
      </w:r>
      <w:r w:rsidR="00921AA4" w:rsidRPr="00FA686D">
        <w:rPr>
          <w:rFonts w:cstheme="minorHAnsi"/>
        </w:rPr>
        <w:t>(65</w:t>
      </w:r>
      <w:r w:rsidR="001B26C3">
        <w:rPr>
          <w:rFonts w:cstheme="minorHAnsi"/>
        </w:rPr>
        <w:t>1</w:t>
      </w:r>
      <w:r w:rsidR="00921AA4" w:rsidRPr="00CE4DAD">
        <w:rPr>
          <w:rStyle w:val="cf01"/>
          <w:rFonts w:asciiTheme="minorHAnsi" w:hAnsiTheme="minorHAnsi" w:cstheme="minorHAnsi"/>
          <w:sz w:val="22"/>
          <w:szCs w:val="22"/>
        </w:rPr>
        <w:t>·</w:t>
      </w:r>
      <w:r w:rsidR="001B26C3">
        <w:rPr>
          <w:rFonts w:cstheme="minorHAnsi"/>
        </w:rPr>
        <w:t>3</w:t>
      </w:r>
      <w:r w:rsidR="00921AA4" w:rsidRPr="00421238">
        <w:rPr>
          <w:rStyle w:val="cf01"/>
          <w:rFonts w:asciiTheme="minorHAnsi" w:hAnsiTheme="minorHAnsi" w:cstheme="minorHAnsi"/>
          <w:sz w:val="22"/>
          <w:szCs w:val="22"/>
        </w:rPr>
        <w:t>–</w:t>
      </w:r>
      <w:r w:rsidR="00921AA4" w:rsidRPr="00FA686D">
        <w:rPr>
          <w:rFonts w:cstheme="minorHAnsi"/>
        </w:rPr>
        <w:t>91</w:t>
      </w:r>
      <w:r w:rsidR="001B26C3">
        <w:rPr>
          <w:rFonts w:cstheme="minorHAnsi"/>
        </w:rPr>
        <w:t>4</w:t>
      </w:r>
      <w:r w:rsidR="00921AA4" w:rsidRPr="00CE4DAD">
        <w:rPr>
          <w:rStyle w:val="cf01"/>
          <w:rFonts w:asciiTheme="minorHAnsi" w:hAnsiTheme="minorHAnsi" w:cstheme="minorHAnsi"/>
          <w:sz w:val="22"/>
          <w:szCs w:val="22"/>
        </w:rPr>
        <w:t>·</w:t>
      </w:r>
      <w:r w:rsidR="001B26C3">
        <w:rPr>
          <w:rFonts w:cstheme="minorHAnsi"/>
        </w:rPr>
        <w:t>7</w:t>
      </w:r>
      <w:r w:rsidR="00921AA4" w:rsidRPr="00FA686D">
        <w:rPr>
          <w:rFonts w:cstheme="minorHAnsi"/>
        </w:rPr>
        <w:t>)</w:t>
      </w:r>
      <w:r w:rsidRPr="00FA686D">
        <w:rPr>
          <w:rFonts w:cstheme="minorHAnsi"/>
        </w:rPr>
        <w:t xml:space="preserve"> per 10</w:t>
      </w:r>
      <w:r w:rsidR="008833ED">
        <w:rPr>
          <w:rFonts w:cstheme="minorHAnsi"/>
        </w:rPr>
        <w:t>0</w:t>
      </w:r>
      <w:r w:rsidR="00D60B95" w:rsidRPr="00FA686D">
        <w:rPr>
          <w:rFonts w:cstheme="minorHAnsi"/>
        </w:rPr>
        <w:t xml:space="preserve"> </w:t>
      </w:r>
      <w:r w:rsidRPr="00FA686D">
        <w:rPr>
          <w:rFonts w:cstheme="minorHAnsi"/>
        </w:rPr>
        <w:t>000 people.</w:t>
      </w:r>
      <w:bookmarkEnd w:id="39"/>
      <w:r w:rsidRPr="00FA686D">
        <w:rPr>
          <w:rFonts w:cstheme="minorHAnsi"/>
        </w:rPr>
        <w:t xml:space="preserve"> </w:t>
      </w:r>
      <w:r w:rsidR="00BC076D" w:rsidRPr="00FA686D">
        <w:rPr>
          <w:rFonts w:cstheme="minorHAnsi"/>
        </w:rPr>
        <w:t xml:space="preserve">In </w:t>
      </w:r>
      <w:r w:rsidR="006948E9" w:rsidRPr="00FA686D">
        <w:rPr>
          <w:rFonts w:cstheme="minorHAnsi"/>
        </w:rPr>
        <w:t>2021</w:t>
      </w:r>
      <w:r w:rsidR="00BC076D" w:rsidRPr="00FA686D">
        <w:rPr>
          <w:rFonts w:cstheme="minorHAnsi"/>
        </w:rPr>
        <w:t xml:space="preserve"> t</w:t>
      </w:r>
      <w:r w:rsidRPr="00FA686D">
        <w:rPr>
          <w:rFonts w:cstheme="minorHAnsi"/>
        </w:rPr>
        <w:t xml:space="preserve">he age-standardised rate for males was significantly higher than for females, with </w:t>
      </w:r>
      <w:r w:rsidR="000E6298" w:rsidRPr="00FA686D">
        <w:rPr>
          <w:rFonts w:cstheme="minorHAnsi"/>
        </w:rPr>
        <w:t>1</w:t>
      </w:r>
      <w:r w:rsidR="001B26C3">
        <w:rPr>
          <w:rFonts w:cstheme="minorHAnsi"/>
        </w:rPr>
        <w:t xml:space="preserve"> </w:t>
      </w:r>
      <w:r w:rsidR="000E6298" w:rsidRPr="00FA686D">
        <w:rPr>
          <w:rFonts w:cstheme="minorHAnsi"/>
        </w:rPr>
        <w:t>06</w:t>
      </w:r>
      <w:r w:rsidR="001B26C3">
        <w:rPr>
          <w:rFonts w:cstheme="minorHAnsi"/>
        </w:rPr>
        <w:t>4</w:t>
      </w:r>
      <w:r w:rsidR="00D60B95" w:rsidRPr="00E121D7">
        <w:rPr>
          <w:rStyle w:val="cf01"/>
          <w:rFonts w:asciiTheme="minorHAnsi" w:hAnsiTheme="minorHAnsi" w:cstheme="minorHAnsi"/>
          <w:sz w:val="22"/>
          <w:szCs w:val="22"/>
        </w:rPr>
        <w:t>·</w:t>
      </w:r>
      <w:r w:rsidR="001B26C3">
        <w:rPr>
          <w:rStyle w:val="cf01"/>
          <w:rFonts w:asciiTheme="minorHAnsi" w:hAnsiTheme="minorHAnsi" w:cstheme="minorHAnsi"/>
          <w:sz w:val="22"/>
          <w:szCs w:val="22"/>
        </w:rPr>
        <w:t>7</w:t>
      </w:r>
      <w:r w:rsidR="001B26C3" w:rsidRPr="00FA686D">
        <w:rPr>
          <w:rFonts w:cstheme="minorHAnsi"/>
        </w:rPr>
        <w:t xml:space="preserve"> </w:t>
      </w:r>
      <w:r w:rsidR="00921AA4" w:rsidRPr="00FA686D">
        <w:rPr>
          <w:rFonts w:cstheme="minorHAnsi"/>
        </w:rPr>
        <w:t>(89</w:t>
      </w:r>
      <w:r w:rsidR="001B26C3">
        <w:rPr>
          <w:rFonts w:cstheme="minorHAnsi"/>
        </w:rPr>
        <w:t>8</w:t>
      </w:r>
      <w:r w:rsidR="00921AA4" w:rsidRPr="00E121D7">
        <w:rPr>
          <w:rStyle w:val="cf01"/>
          <w:rFonts w:asciiTheme="minorHAnsi" w:hAnsiTheme="minorHAnsi" w:cstheme="minorHAnsi"/>
          <w:sz w:val="22"/>
          <w:szCs w:val="22"/>
        </w:rPr>
        <w:t>·</w:t>
      </w:r>
      <w:r w:rsidR="001B26C3">
        <w:rPr>
          <w:rFonts w:cstheme="minorHAnsi"/>
        </w:rPr>
        <w:t>5</w:t>
      </w:r>
      <w:r w:rsidR="00921AA4" w:rsidRPr="00421238">
        <w:rPr>
          <w:rStyle w:val="cf01"/>
          <w:rFonts w:asciiTheme="minorHAnsi" w:hAnsiTheme="minorHAnsi" w:cstheme="minorHAnsi"/>
          <w:sz w:val="22"/>
          <w:szCs w:val="22"/>
        </w:rPr>
        <w:t>–</w:t>
      </w:r>
      <w:r w:rsidR="00921AA4" w:rsidRPr="00FA686D">
        <w:rPr>
          <w:rFonts w:cstheme="minorHAnsi"/>
        </w:rPr>
        <w:t>1</w:t>
      </w:r>
      <w:r w:rsidR="001B26C3">
        <w:rPr>
          <w:rFonts w:cstheme="minorHAnsi"/>
        </w:rPr>
        <w:t xml:space="preserve"> </w:t>
      </w:r>
      <w:r w:rsidR="00921AA4" w:rsidRPr="00FA686D">
        <w:rPr>
          <w:rFonts w:cstheme="minorHAnsi"/>
        </w:rPr>
        <w:t>24</w:t>
      </w:r>
      <w:r w:rsidR="001B26C3">
        <w:rPr>
          <w:rFonts w:cstheme="minorHAnsi"/>
        </w:rPr>
        <w:t>5</w:t>
      </w:r>
      <w:r w:rsidR="00921AA4" w:rsidRPr="00E121D7">
        <w:rPr>
          <w:rStyle w:val="cf01"/>
          <w:rFonts w:asciiTheme="minorHAnsi" w:hAnsiTheme="minorHAnsi" w:cstheme="minorHAnsi"/>
          <w:sz w:val="22"/>
          <w:szCs w:val="22"/>
        </w:rPr>
        <w:t>·</w:t>
      </w:r>
      <w:r w:rsidR="001B26C3">
        <w:rPr>
          <w:rFonts w:cstheme="minorHAnsi"/>
        </w:rPr>
        <w:t>7</w:t>
      </w:r>
      <w:r w:rsidR="00921AA4" w:rsidRPr="00FA686D">
        <w:rPr>
          <w:rFonts w:cstheme="minorHAnsi"/>
        </w:rPr>
        <w:t>)</w:t>
      </w:r>
      <w:r w:rsidRPr="00FA686D">
        <w:rPr>
          <w:rFonts w:cstheme="minorHAnsi"/>
        </w:rPr>
        <w:t xml:space="preserve"> </w:t>
      </w:r>
      <w:r w:rsidR="00210B0D" w:rsidRPr="00FA686D">
        <w:rPr>
          <w:rFonts w:cstheme="minorHAnsi"/>
        </w:rPr>
        <w:t>autistic</w:t>
      </w:r>
      <w:r w:rsidR="00EE4D68">
        <w:rPr>
          <w:rFonts w:cstheme="minorHAnsi"/>
        </w:rPr>
        <w:t xml:space="preserve"> males</w:t>
      </w:r>
      <w:r w:rsidR="00210B0D" w:rsidRPr="00FA686D">
        <w:rPr>
          <w:rFonts w:cstheme="minorHAnsi"/>
        </w:rPr>
        <w:t xml:space="preserve"> </w:t>
      </w:r>
      <w:r w:rsidRPr="00FA686D">
        <w:rPr>
          <w:rFonts w:cstheme="minorHAnsi"/>
        </w:rPr>
        <w:t>per 1</w:t>
      </w:r>
      <w:r w:rsidR="001B26C3">
        <w:rPr>
          <w:rFonts w:cstheme="minorHAnsi"/>
        </w:rPr>
        <w:t>0</w:t>
      </w:r>
      <w:r w:rsidRPr="00FA686D">
        <w:rPr>
          <w:rFonts w:cstheme="minorHAnsi"/>
        </w:rPr>
        <w:t>0</w:t>
      </w:r>
      <w:r w:rsidR="00D60B95" w:rsidRPr="00FA686D">
        <w:rPr>
          <w:rFonts w:cstheme="minorHAnsi"/>
        </w:rPr>
        <w:t xml:space="preserve"> </w:t>
      </w:r>
      <w:r w:rsidRPr="00FA686D">
        <w:rPr>
          <w:rFonts w:cstheme="minorHAnsi"/>
        </w:rPr>
        <w:t xml:space="preserve">000 males compared to </w:t>
      </w:r>
      <w:r w:rsidR="000E6298" w:rsidRPr="00FA686D">
        <w:rPr>
          <w:rFonts w:cstheme="minorHAnsi"/>
        </w:rPr>
        <w:t>50</w:t>
      </w:r>
      <w:r w:rsidR="001B26C3">
        <w:rPr>
          <w:rFonts w:cstheme="minorHAnsi"/>
        </w:rPr>
        <w:t>8</w:t>
      </w:r>
      <w:r w:rsidR="00D60B95" w:rsidRPr="00E121D7">
        <w:rPr>
          <w:rStyle w:val="cf01"/>
          <w:rFonts w:asciiTheme="minorHAnsi" w:hAnsiTheme="minorHAnsi" w:cstheme="minorHAnsi"/>
          <w:sz w:val="22"/>
          <w:szCs w:val="22"/>
        </w:rPr>
        <w:t>·</w:t>
      </w:r>
      <w:r w:rsidR="001B26C3">
        <w:rPr>
          <w:rFonts w:cstheme="minorHAnsi"/>
        </w:rPr>
        <w:t>1</w:t>
      </w:r>
      <w:r w:rsidR="001B26C3" w:rsidRPr="00FA686D">
        <w:rPr>
          <w:rFonts w:cstheme="minorHAnsi"/>
        </w:rPr>
        <w:t xml:space="preserve"> </w:t>
      </w:r>
      <w:r w:rsidR="00921AA4" w:rsidRPr="00FA686D">
        <w:rPr>
          <w:rFonts w:cstheme="minorHAnsi"/>
        </w:rPr>
        <w:t>(42</w:t>
      </w:r>
      <w:r w:rsidR="001B26C3">
        <w:rPr>
          <w:rFonts w:cstheme="minorHAnsi"/>
        </w:rPr>
        <w:t>4</w:t>
      </w:r>
      <w:r w:rsidR="00921AA4" w:rsidRPr="00E121D7">
        <w:rPr>
          <w:rStyle w:val="cf01"/>
          <w:rFonts w:asciiTheme="minorHAnsi" w:hAnsiTheme="minorHAnsi" w:cstheme="minorHAnsi"/>
          <w:sz w:val="22"/>
          <w:szCs w:val="22"/>
        </w:rPr>
        <w:t>·</w:t>
      </w:r>
      <w:r w:rsidR="001B26C3">
        <w:rPr>
          <w:rFonts w:cstheme="minorHAnsi"/>
        </w:rPr>
        <w:t>6</w:t>
      </w:r>
      <w:r w:rsidR="00921AA4" w:rsidRPr="00421238">
        <w:rPr>
          <w:rStyle w:val="cf01"/>
          <w:rFonts w:asciiTheme="minorHAnsi" w:hAnsiTheme="minorHAnsi" w:cstheme="minorHAnsi"/>
          <w:sz w:val="22"/>
          <w:szCs w:val="22"/>
        </w:rPr>
        <w:t>–</w:t>
      </w:r>
      <w:r w:rsidR="00921AA4" w:rsidRPr="00FA686D">
        <w:rPr>
          <w:rFonts w:cstheme="minorHAnsi"/>
        </w:rPr>
        <w:t>60</w:t>
      </w:r>
      <w:r w:rsidR="001B26C3">
        <w:rPr>
          <w:rFonts w:cstheme="minorHAnsi"/>
        </w:rPr>
        <w:t>4</w:t>
      </w:r>
      <w:r w:rsidR="00921AA4" w:rsidRPr="00E121D7">
        <w:rPr>
          <w:rStyle w:val="cf01"/>
          <w:rFonts w:asciiTheme="minorHAnsi" w:hAnsiTheme="minorHAnsi" w:cstheme="minorHAnsi"/>
          <w:sz w:val="22"/>
          <w:szCs w:val="22"/>
        </w:rPr>
        <w:t>·</w:t>
      </w:r>
      <w:r w:rsidR="001B26C3">
        <w:rPr>
          <w:rFonts w:cstheme="minorHAnsi"/>
        </w:rPr>
        <w:t>3</w:t>
      </w:r>
      <w:r w:rsidR="00921AA4" w:rsidRPr="00FA686D">
        <w:rPr>
          <w:rFonts w:cstheme="minorHAnsi"/>
        </w:rPr>
        <w:t>)</w:t>
      </w:r>
      <w:r w:rsidR="00921AA4">
        <w:rPr>
          <w:rFonts w:cstheme="minorHAnsi"/>
        </w:rPr>
        <w:t xml:space="preserve"> </w:t>
      </w:r>
      <w:r w:rsidR="00210B0D" w:rsidRPr="00FA686D">
        <w:rPr>
          <w:rFonts w:cstheme="minorHAnsi"/>
        </w:rPr>
        <w:t>autistic</w:t>
      </w:r>
      <w:r w:rsidR="00EE4D68">
        <w:rPr>
          <w:rFonts w:cstheme="minorHAnsi"/>
        </w:rPr>
        <w:t xml:space="preserve"> females</w:t>
      </w:r>
      <w:r w:rsidR="00210B0D" w:rsidRPr="00FA686D">
        <w:rPr>
          <w:rFonts w:cstheme="minorHAnsi"/>
        </w:rPr>
        <w:t xml:space="preserve"> </w:t>
      </w:r>
      <w:r w:rsidRPr="00FA686D">
        <w:rPr>
          <w:rFonts w:cstheme="minorHAnsi"/>
        </w:rPr>
        <w:t>per 1</w:t>
      </w:r>
      <w:r w:rsidR="001B26C3">
        <w:rPr>
          <w:rFonts w:cstheme="minorHAnsi"/>
        </w:rPr>
        <w:t>0</w:t>
      </w:r>
      <w:r w:rsidRPr="00FA686D">
        <w:rPr>
          <w:rFonts w:cstheme="minorHAnsi"/>
        </w:rPr>
        <w:t>0</w:t>
      </w:r>
      <w:r w:rsidR="00D60B95" w:rsidRPr="00FA686D">
        <w:rPr>
          <w:rFonts w:cstheme="minorHAnsi"/>
        </w:rPr>
        <w:t xml:space="preserve"> </w:t>
      </w:r>
      <w:r w:rsidRPr="00FA686D">
        <w:rPr>
          <w:rFonts w:cstheme="minorHAnsi"/>
        </w:rPr>
        <w:t xml:space="preserve">000 females. Prevalence </w:t>
      </w:r>
      <w:r w:rsidR="003C7D83">
        <w:rPr>
          <w:rFonts w:cstheme="minorHAnsi"/>
        </w:rPr>
        <w:t>was</w:t>
      </w:r>
      <w:r w:rsidRPr="00FA686D">
        <w:rPr>
          <w:rFonts w:cstheme="minorHAnsi"/>
        </w:rPr>
        <w:t xml:space="preserve"> highest at birth and decreased with age (Figure 2). The </w:t>
      </w:r>
      <w:r w:rsidR="003C7D83">
        <w:rPr>
          <w:rFonts w:cstheme="minorHAnsi"/>
        </w:rPr>
        <w:t xml:space="preserve">estimated </w:t>
      </w:r>
      <w:r w:rsidRPr="00FA686D">
        <w:rPr>
          <w:rFonts w:cstheme="minorHAnsi"/>
        </w:rPr>
        <w:t xml:space="preserve">excess mortality among </w:t>
      </w:r>
      <w:r w:rsidR="00210B0D" w:rsidRPr="00FA686D">
        <w:rPr>
          <w:rFonts w:cstheme="minorHAnsi"/>
        </w:rPr>
        <w:t>autistic persons</w:t>
      </w:r>
      <w:r w:rsidRPr="00FA686D">
        <w:rPr>
          <w:rFonts w:cstheme="minorHAnsi"/>
        </w:rPr>
        <w:t xml:space="preserve"> was </w:t>
      </w:r>
      <w:r w:rsidR="000E6298" w:rsidRPr="00FA686D">
        <w:rPr>
          <w:rFonts w:cstheme="minorHAnsi"/>
        </w:rPr>
        <w:t>5</w:t>
      </w:r>
      <w:r w:rsidR="001B26C3">
        <w:rPr>
          <w:rFonts w:cstheme="minorHAnsi"/>
        </w:rPr>
        <w:t>64</w:t>
      </w:r>
      <w:r w:rsidR="00D60B95" w:rsidRPr="00E121D7">
        <w:rPr>
          <w:rStyle w:val="cf01"/>
          <w:rFonts w:asciiTheme="minorHAnsi" w:hAnsiTheme="minorHAnsi" w:cstheme="minorHAnsi"/>
          <w:sz w:val="22"/>
          <w:szCs w:val="22"/>
        </w:rPr>
        <w:t>·</w:t>
      </w:r>
      <w:r w:rsidR="001B26C3">
        <w:rPr>
          <w:rFonts w:cstheme="minorHAnsi"/>
        </w:rPr>
        <w:t>8</w:t>
      </w:r>
      <w:r w:rsidR="001B26C3" w:rsidRPr="00FA686D">
        <w:rPr>
          <w:rFonts w:cstheme="minorHAnsi"/>
        </w:rPr>
        <w:t xml:space="preserve"> </w:t>
      </w:r>
      <w:r w:rsidR="00921AA4" w:rsidRPr="00FA686D">
        <w:rPr>
          <w:rFonts w:cstheme="minorHAnsi"/>
        </w:rPr>
        <w:t>(4</w:t>
      </w:r>
      <w:r w:rsidR="001B26C3">
        <w:rPr>
          <w:rFonts w:cstheme="minorHAnsi"/>
        </w:rPr>
        <w:t>74</w:t>
      </w:r>
      <w:r w:rsidR="00921AA4" w:rsidRPr="00E121D7">
        <w:rPr>
          <w:rStyle w:val="cf01"/>
          <w:rFonts w:asciiTheme="minorHAnsi" w:hAnsiTheme="minorHAnsi" w:cstheme="minorHAnsi"/>
          <w:sz w:val="22"/>
          <w:szCs w:val="22"/>
        </w:rPr>
        <w:t>·</w:t>
      </w:r>
      <w:r w:rsidR="001B26C3">
        <w:rPr>
          <w:rFonts w:cstheme="minorHAnsi"/>
        </w:rPr>
        <w:t>4</w:t>
      </w:r>
      <w:r w:rsidR="00921AA4" w:rsidRPr="00421238">
        <w:rPr>
          <w:rStyle w:val="cf01"/>
          <w:rFonts w:asciiTheme="minorHAnsi" w:hAnsiTheme="minorHAnsi" w:cstheme="minorHAnsi"/>
          <w:sz w:val="22"/>
          <w:szCs w:val="22"/>
        </w:rPr>
        <w:t>–</w:t>
      </w:r>
      <w:r w:rsidR="00921AA4" w:rsidRPr="00FA686D">
        <w:rPr>
          <w:rFonts w:cstheme="minorHAnsi"/>
        </w:rPr>
        <w:t>6</w:t>
      </w:r>
      <w:r w:rsidR="001B26C3">
        <w:rPr>
          <w:rFonts w:cstheme="minorHAnsi"/>
        </w:rPr>
        <w:t>66</w:t>
      </w:r>
      <w:r w:rsidR="00921AA4" w:rsidRPr="00E121D7">
        <w:rPr>
          <w:rStyle w:val="cf01"/>
          <w:rFonts w:asciiTheme="minorHAnsi" w:hAnsiTheme="minorHAnsi" w:cstheme="minorHAnsi"/>
          <w:sz w:val="22"/>
          <w:szCs w:val="22"/>
        </w:rPr>
        <w:t>·</w:t>
      </w:r>
      <w:r w:rsidR="001B26C3">
        <w:rPr>
          <w:rFonts w:cstheme="minorHAnsi"/>
        </w:rPr>
        <w:t>8</w:t>
      </w:r>
      <w:r w:rsidR="00921AA4" w:rsidRPr="00FA686D">
        <w:rPr>
          <w:rFonts w:cstheme="minorHAnsi"/>
        </w:rPr>
        <w:t>)</w:t>
      </w:r>
      <w:r w:rsidR="00921AA4">
        <w:rPr>
          <w:rFonts w:cstheme="minorHAnsi"/>
        </w:rPr>
        <w:t xml:space="preserve"> </w:t>
      </w:r>
      <w:r w:rsidRPr="00FA686D">
        <w:rPr>
          <w:rFonts w:cstheme="minorHAnsi"/>
        </w:rPr>
        <w:t>per 1</w:t>
      </w:r>
      <w:r w:rsidR="001B26C3">
        <w:rPr>
          <w:rFonts w:cstheme="minorHAnsi"/>
        </w:rPr>
        <w:t>00</w:t>
      </w:r>
      <w:r w:rsidR="00D60B95" w:rsidRPr="00FA686D">
        <w:rPr>
          <w:rFonts w:cstheme="minorHAnsi"/>
        </w:rPr>
        <w:t xml:space="preserve"> </w:t>
      </w:r>
      <w:r w:rsidRPr="00FA686D">
        <w:rPr>
          <w:rFonts w:cstheme="minorHAnsi"/>
        </w:rPr>
        <w:t xml:space="preserve">000 </w:t>
      </w:r>
      <w:r w:rsidR="00CA431A">
        <w:rPr>
          <w:rFonts w:cstheme="minorHAnsi"/>
        </w:rPr>
        <w:t>autistic males</w:t>
      </w:r>
      <w:r w:rsidR="00CA431A" w:rsidRPr="00FA686D">
        <w:rPr>
          <w:rFonts w:cstheme="minorHAnsi"/>
        </w:rPr>
        <w:t xml:space="preserve"> </w:t>
      </w:r>
      <w:r w:rsidRPr="00FA686D">
        <w:rPr>
          <w:rFonts w:cstheme="minorHAnsi"/>
        </w:rPr>
        <w:t>per year and 7</w:t>
      </w:r>
      <w:r w:rsidR="001B26C3">
        <w:rPr>
          <w:rFonts w:cstheme="minorHAnsi"/>
        </w:rPr>
        <w:t>40</w:t>
      </w:r>
      <w:r w:rsidR="00D60B95" w:rsidRPr="00E121D7">
        <w:rPr>
          <w:rStyle w:val="cf01"/>
          <w:rFonts w:asciiTheme="minorHAnsi" w:hAnsiTheme="minorHAnsi" w:cstheme="minorHAnsi"/>
          <w:sz w:val="22"/>
          <w:szCs w:val="22"/>
        </w:rPr>
        <w:t>·</w:t>
      </w:r>
      <w:r w:rsidR="001B26C3">
        <w:rPr>
          <w:rFonts w:cstheme="minorHAnsi"/>
        </w:rPr>
        <w:t xml:space="preserve">1 </w:t>
      </w:r>
      <w:r w:rsidR="00921AA4" w:rsidRPr="00FA686D">
        <w:rPr>
          <w:rFonts w:cstheme="minorHAnsi"/>
        </w:rPr>
        <w:t>(6</w:t>
      </w:r>
      <w:r w:rsidR="001B26C3">
        <w:rPr>
          <w:rFonts w:cstheme="minorHAnsi"/>
        </w:rPr>
        <w:t>33</w:t>
      </w:r>
      <w:r w:rsidR="00921AA4" w:rsidRPr="00E121D7">
        <w:rPr>
          <w:rStyle w:val="cf01"/>
          <w:rFonts w:asciiTheme="minorHAnsi" w:hAnsiTheme="minorHAnsi" w:cstheme="minorHAnsi"/>
          <w:sz w:val="22"/>
          <w:szCs w:val="22"/>
        </w:rPr>
        <w:t>·</w:t>
      </w:r>
      <w:r w:rsidR="001B26C3">
        <w:rPr>
          <w:rFonts w:cstheme="minorHAnsi"/>
        </w:rPr>
        <w:t>4</w:t>
      </w:r>
      <w:r w:rsidR="00921AA4" w:rsidRPr="00421238">
        <w:rPr>
          <w:rStyle w:val="cf01"/>
          <w:rFonts w:asciiTheme="minorHAnsi" w:hAnsiTheme="minorHAnsi" w:cstheme="minorHAnsi"/>
          <w:sz w:val="22"/>
          <w:szCs w:val="22"/>
        </w:rPr>
        <w:t>–</w:t>
      </w:r>
      <w:r w:rsidR="00921AA4" w:rsidRPr="00FA686D">
        <w:rPr>
          <w:rFonts w:cstheme="minorHAnsi"/>
        </w:rPr>
        <w:t>8</w:t>
      </w:r>
      <w:r w:rsidR="001B26C3">
        <w:rPr>
          <w:rFonts w:cstheme="minorHAnsi"/>
        </w:rPr>
        <w:t>54</w:t>
      </w:r>
      <w:r w:rsidR="00921AA4" w:rsidRPr="00421238">
        <w:rPr>
          <w:rStyle w:val="cf01"/>
          <w:rFonts w:asciiTheme="minorHAnsi" w:hAnsiTheme="minorHAnsi" w:cstheme="minorHAnsi"/>
          <w:sz w:val="22"/>
          <w:szCs w:val="22"/>
        </w:rPr>
        <w:t>·</w:t>
      </w:r>
      <w:r w:rsidR="001B26C3">
        <w:rPr>
          <w:rFonts w:cstheme="minorHAnsi"/>
        </w:rPr>
        <w:t>9</w:t>
      </w:r>
      <w:r w:rsidR="00921AA4" w:rsidRPr="00FA686D">
        <w:rPr>
          <w:rFonts w:cstheme="minorHAnsi"/>
        </w:rPr>
        <w:t>)</w:t>
      </w:r>
      <w:r w:rsidRPr="00FA686D">
        <w:rPr>
          <w:rFonts w:cstheme="minorHAnsi"/>
        </w:rPr>
        <w:t xml:space="preserve"> per 1</w:t>
      </w:r>
      <w:r w:rsidR="001B26C3">
        <w:rPr>
          <w:rFonts w:cstheme="minorHAnsi"/>
        </w:rPr>
        <w:t>00</w:t>
      </w:r>
      <w:r w:rsidR="00D60B95" w:rsidRPr="00FA686D">
        <w:rPr>
          <w:rFonts w:cstheme="minorHAnsi"/>
        </w:rPr>
        <w:t xml:space="preserve"> </w:t>
      </w:r>
      <w:r w:rsidRPr="00FA686D">
        <w:rPr>
          <w:rFonts w:cstheme="minorHAnsi"/>
        </w:rPr>
        <w:t xml:space="preserve">000 </w:t>
      </w:r>
      <w:r w:rsidR="00CA431A">
        <w:rPr>
          <w:rFonts w:cstheme="minorHAnsi"/>
        </w:rPr>
        <w:t>autistic females</w:t>
      </w:r>
      <w:r w:rsidR="00CA431A" w:rsidRPr="00FA686D">
        <w:rPr>
          <w:rFonts w:cstheme="minorHAnsi"/>
        </w:rPr>
        <w:t xml:space="preserve"> </w:t>
      </w:r>
      <w:r w:rsidRPr="00FA686D">
        <w:rPr>
          <w:rFonts w:cstheme="minorHAnsi"/>
        </w:rPr>
        <w:t>per year globally</w:t>
      </w:r>
      <w:r w:rsidR="000E6298" w:rsidRPr="00FA686D">
        <w:rPr>
          <w:rFonts w:cstheme="minorHAnsi"/>
        </w:rPr>
        <w:t xml:space="preserve"> (age-standardised)</w:t>
      </w:r>
      <w:r w:rsidRPr="00FA686D">
        <w:rPr>
          <w:rFonts w:cstheme="minorHAnsi"/>
        </w:rPr>
        <w:t xml:space="preserve"> in </w:t>
      </w:r>
      <w:r w:rsidR="00210B0D" w:rsidRPr="00FA686D">
        <w:rPr>
          <w:rFonts w:cstheme="minorHAnsi"/>
        </w:rPr>
        <w:t>2021</w:t>
      </w:r>
      <w:r w:rsidRPr="00FA686D">
        <w:rPr>
          <w:rFonts w:cstheme="minorHAnsi"/>
        </w:rPr>
        <w:t>.</w:t>
      </w:r>
    </w:p>
    <w:bookmarkEnd w:id="38"/>
    <w:p w14:paraId="6A9D3AB0" w14:textId="77777777" w:rsidR="00850612" w:rsidRDefault="00850612" w:rsidP="006E29CC">
      <w:pPr>
        <w:pStyle w:val="Heading3"/>
        <w:sectPr w:rsidR="00850612" w:rsidSect="00E838F7">
          <w:pgSz w:w="11906" w:h="16838"/>
          <w:pgMar w:top="1440" w:right="1440" w:bottom="1440" w:left="1440" w:header="708" w:footer="708" w:gutter="0"/>
          <w:lnNumType w:countBy="1" w:restart="continuous"/>
          <w:cols w:space="708"/>
          <w:docGrid w:linePitch="360"/>
        </w:sectPr>
      </w:pPr>
    </w:p>
    <w:p w14:paraId="664483DE" w14:textId="2E93FB8E" w:rsidR="006E29CC" w:rsidRPr="001B5335" w:rsidRDefault="006E29CC" w:rsidP="006E29CC">
      <w:pPr>
        <w:pStyle w:val="Heading3"/>
      </w:pPr>
      <w:r>
        <w:lastRenderedPageBreak/>
        <w:t>F</w:t>
      </w:r>
      <w:r w:rsidRPr="001B5335">
        <w:t xml:space="preserve">igure </w:t>
      </w:r>
      <w:r>
        <w:t>2:</w:t>
      </w:r>
      <w:r w:rsidRPr="001B5335">
        <w:t xml:space="preserve"> </w:t>
      </w:r>
      <w:r>
        <w:t xml:space="preserve">Prevalence of </w:t>
      </w:r>
      <w:r w:rsidR="00421238">
        <w:t>ASD</w:t>
      </w:r>
      <w:r>
        <w:t xml:space="preserve"> per 1</w:t>
      </w:r>
      <w:r w:rsidR="00884F25">
        <w:t>0</w:t>
      </w:r>
      <w:r>
        <w:t>0 000 persons by age and sex, 2021</w:t>
      </w:r>
    </w:p>
    <w:p w14:paraId="1A173AB1" w14:textId="5F4EA45A" w:rsidR="00BC076D" w:rsidRDefault="00850612" w:rsidP="00FC0787">
      <w:r w:rsidRPr="00850612">
        <w:rPr>
          <w:noProof/>
        </w:rPr>
        <w:drawing>
          <wp:inline distT="0" distB="0" distL="0" distR="0" wp14:anchorId="25F29AD4" wp14:editId="2F9E914C">
            <wp:extent cx="5731510" cy="3679825"/>
            <wp:effectExtent l="0" t="0" r="2540" b="0"/>
            <wp:docPr id="137891500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78915003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6798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0C1B0B" w14:textId="54270CBE" w:rsidR="00884F25" w:rsidRPr="00681B2C" w:rsidRDefault="00884F25" w:rsidP="00FC0787">
      <w:pPr>
        <w:rPr>
          <w:vertAlign w:val="superscript"/>
        </w:rPr>
      </w:pPr>
      <w:bookmarkStart w:id="40" w:name="_Hlk178860818"/>
      <w:r w:rsidRPr="00681B2C">
        <w:rPr>
          <w:vertAlign w:val="superscript"/>
        </w:rPr>
        <w:t xml:space="preserve">Note: </w:t>
      </w:r>
      <w:r>
        <w:rPr>
          <w:vertAlign w:val="superscript"/>
        </w:rPr>
        <w:t>The t</w:t>
      </w:r>
      <w:r w:rsidRPr="00681B2C">
        <w:rPr>
          <w:vertAlign w:val="superscript"/>
        </w:rPr>
        <w:t xml:space="preserve">hick blue line represents the prevalence of ASD </w:t>
      </w:r>
      <w:r>
        <w:rPr>
          <w:vertAlign w:val="superscript"/>
        </w:rPr>
        <w:t xml:space="preserve">for males by age and the blue ribbon around this line represents its 95% uncertainty interval (UI). The thick red line represents the prevalence of ASD for females by age and the red ribbon around this line represents its 95% UI. </w:t>
      </w:r>
    </w:p>
    <w:p w14:paraId="0308F14B" w14:textId="431312AA" w:rsidR="000A71E5" w:rsidRPr="00FA686D" w:rsidRDefault="00293B49" w:rsidP="00DB2EC5">
      <w:pPr>
        <w:spacing w:line="480" w:lineRule="auto"/>
        <w:rPr>
          <w:rFonts w:cstheme="minorHAnsi"/>
        </w:rPr>
      </w:pPr>
      <w:bookmarkStart w:id="41" w:name="_Hlk178933955"/>
      <w:bookmarkEnd w:id="40"/>
      <w:r w:rsidRPr="00FA686D">
        <w:rPr>
          <w:rFonts w:cstheme="minorHAnsi"/>
        </w:rPr>
        <w:t xml:space="preserve">The highest </w:t>
      </w:r>
      <w:r w:rsidR="00912BF2">
        <w:rPr>
          <w:rFonts w:cstheme="minorHAnsi"/>
        </w:rPr>
        <w:t>estimated</w:t>
      </w:r>
      <w:r w:rsidR="00912BF2" w:rsidRPr="00FA686D">
        <w:rPr>
          <w:rFonts w:cstheme="minorHAnsi"/>
        </w:rPr>
        <w:t xml:space="preserve"> </w:t>
      </w:r>
      <w:r w:rsidRPr="00FA686D">
        <w:rPr>
          <w:rFonts w:cstheme="minorHAnsi"/>
        </w:rPr>
        <w:t xml:space="preserve">prevalence was in the High-Income </w:t>
      </w:r>
      <w:r w:rsidR="00912BF2" w:rsidRPr="00FA686D">
        <w:rPr>
          <w:rFonts w:cstheme="minorHAnsi"/>
        </w:rPr>
        <w:t>super</w:t>
      </w:r>
      <w:r w:rsidR="00912BF2">
        <w:rPr>
          <w:rFonts w:cstheme="minorHAnsi"/>
        </w:rPr>
        <w:t>-</w:t>
      </w:r>
      <w:r w:rsidRPr="00FA686D">
        <w:rPr>
          <w:rFonts w:cstheme="minorHAnsi"/>
        </w:rPr>
        <w:t xml:space="preserve">region at </w:t>
      </w:r>
      <w:r w:rsidR="00FA686D" w:rsidRPr="00FA686D">
        <w:rPr>
          <w:rFonts w:cstheme="minorHAnsi"/>
        </w:rPr>
        <w:t>1</w:t>
      </w:r>
      <w:r w:rsidR="00850612">
        <w:rPr>
          <w:rFonts w:cstheme="minorHAnsi"/>
        </w:rPr>
        <w:t xml:space="preserve"> </w:t>
      </w:r>
      <w:r w:rsidR="00FA686D" w:rsidRPr="00FA686D">
        <w:rPr>
          <w:rFonts w:cstheme="minorHAnsi"/>
        </w:rPr>
        <w:t>09</w:t>
      </w:r>
      <w:r w:rsidR="00850612">
        <w:rPr>
          <w:rFonts w:cstheme="minorHAnsi"/>
        </w:rPr>
        <w:t>0</w:t>
      </w:r>
      <w:r w:rsidR="003D62DF" w:rsidRPr="00421238">
        <w:rPr>
          <w:rStyle w:val="cf01"/>
          <w:rFonts w:asciiTheme="minorHAnsi" w:hAnsiTheme="minorHAnsi" w:cstheme="minorHAnsi"/>
          <w:sz w:val="22"/>
          <w:szCs w:val="22"/>
        </w:rPr>
        <w:t>·</w:t>
      </w:r>
      <w:r w:rsidR="00850612">
        <w:rPr>
          <w:rFonts w:cstheme="minorHAnsi"/>
        </w:rPr>
        <w:t>2</w:t>
      </w:r>
      <w:r w:rsidR="00850612" w:rsidRPr="00FA686D">
        <w:rPr>
          <w:rFonts w:cstheme="minorHAnsi"/>
        </w:rPr>
        <w:t xml:space="preserve"> </w:t>
      </w:r>
      <w:r w:rsidR="00921AA4" w:rsidRPr="00FA686D">
        <w:rPr>
          <w:rFonts w:cstheme="minorHAnsi"/>
        </w:rPr>
        <w:t xml:space="preserve">(95% UI: </w:t>
      </w:r>
      <w:r w:rsidR="00850612" w:rsidRPr="00FA686D">
        <w:rPr>
          <w:rFonts w:cstheme="minorHAnsi"/>
        </w:rPr>
        <w:t>9</w:t>
      </w:r>
      <w:r w:rsidR="00850612">
        <w:rPr>
          <w:rFonts w:cstheme="minorHAnsi"/>
        </w:rPr>
        <w:t>16</w:t>
      </w:r>
      <w:r w:rsidR="00921AA4" w:rsidRPr="005F7541">
        <w:rPr>
          <w:rStyle w:val="cf01"/>
          <w:rFonts w:asciiTheme="minorHAnsi" w:hAnsiTheme="minorHAnsi" w:cstheme="minorHAnsi"/>
          <w:sz w:val="22"/>
          <w:szCs w:val="22"/>
        </w:rPr>
        <w:t>·</w:t>
      </w:r>
      <w:r w:rsidR="00850612">
        <w:rPr>
          <w:rFonts w:cstheme="minorHAnsi"/>
        </w:rPr>
        <w:t>3</w:t>
      </w:r>
      <w:r w:rsidR="00921AA4" w:rsidRPr="005F7541">
        <w:rPr>
          <w:rStyle w:val="cf01"/>
          <w:rFonts w:asciiTheme="minorHAnsi" w:hAnsiTheme="minorHAnsi" w:cstheme="minorHAnsi"/>
          <w:sz w:val="22"/>
          <w:szCs w:val="22"/>
        </w:rPr>
        <w:t>–</w:t>
      </w:r>
      <w:r w:rsidR="00921AA4" w:rsidRPr="00FA686D">
        <w:rPr>
          <w:rFonts w:cstheme="minorHAnsi"/>
        </w:rPr>
        <w:t>1</w:t>
      </w:r>
      <w:r w:rsidR="00850612">
        <w:rPr>
          <w:rFonts w:cstheme="minorHAnsi"/>
        </w:rPr>
        <w:t xml:space="preserve"> </w:t>
      </w:r>
      <w:r w:rsidR="00921AA4" w:rsidRPr="00FA686D">
        <w:rPr>
          <w:rFonts w:cstheme="minorHAnsi"/>
        </w:rPr>
        <w:t>27</w:t>
      </w:r>
      <w:r w:rsidR="00850612">
        <w:rPr>
          <w:rFonts w:cstheme="minorHAnsi"/>
        </w:rPr>
        <w:t>9</w:t>
      </w:r>
      <w:r w:rsidR="00921AA4" w:rsidRPr="005F7541">
        <w:rPr>
          <w:rStyle w:val="cf01"/>
          <w:rFonts w:asciiTheme="minorHAnsi" w:hAnsiTheme="minorHAnsi" w:cstheme="minorHAnsi"/>
          <w:sz w:val="22"/>
          <w:szCs w:val="22"/>
        </w:rPr>
        <w:t>·</w:t>
      </w:r>
      <w:r w:rsidR="00850612">
        <w:rPr>
          <w:rFonts w:cstheme="minorHAnsi"/>
        </w:rPr>
        <w:t>3</w:t>
      </w:r>
      <w:r w:rsidR="00921AA4" w:rsidRPr="00FA686D">
        <w:rPr>
          <w:rFonts w:cstheme="minorHAnsi"/>
        </w:rPr>
        <w:t>)</w:t>
      </w:r>
      <w:r w:rsidR="00921AA4">
        <w:rPr>
          <w:rFonts w:cstheme="minorHAnsi"/>
        </w:rPr>
        <w:t xml:space="preserve"> </w:t>
      </w:r>
      <w:r w:rsidR="00FA686D">
        <w:rPr>
          <w:rFonts w:cstheme="minorHAnsi"/>
        </w:rPr>
        <w:t>autistic persons</w:t>
      </w:r>
      <w:r w:rsidR="00FA686D" w:rsidRPr="00FA686D">
        <w:rPr>
          <w:rFonts w:cstheme="minorHAnsi"/>
        </w:rPr>
        <w:t xml:space="preserve"> </w:t>
      </w:r>
      <w:r w:rsidRPr="00FA686D">
        <w:rPr>
          <w:rFonts w:cstheme="minorHAnsi"/>
        </w:rPr>
        <w:t>per 10</w:t>
      </w:r>
      <w:r w:rsidR="00850612">
        <w:rPr>
          <w:rFonts w:cstheme="minorHAnsi"/>
        </w:rPr>
        <w:t>0</w:t>
      </w:r>
      <w:r w:rsidR="003D62DF" w:rsidRPr="00FA686D">
        <w:rPr>
          <w:rFonts w:cstheme="minorHAnsi"/>
        </w:rPr>
        <w:t xml:space="preserve"> </w:t>
      </w:r>
      <w:r w:rsidRPr="00FA686D">
        <w:rPr>
          <w:rFonts w:cstheme="minorHAnsi"/>
        </w:rPr>
        <w:t xml:space="preserve">000 people. Within this </w:t>
      </w:r>
      <w:r w:rsidR="00912BF2" w:rsidRPr="00FA686D">
        <w:rPr>
          <w:rFonts w:cstheme="minorHAnsi"/>
        </w:rPr>
        <w:t>super</w:t>
      </w:r>
      <w:r w:rsidR="00912BF2">
        <w:rPr>
          <w:rFonts w:cstheme="minorHAnsi"/>
        </w:rPr>
        <w:t>-</w:t>
      </w:r>
      <w:r w:rsidRPr="00FA686D">
        <w:rPr>
          <w:rFonts w:cstheme="minorHAnsi"/>
        </w:rPr>
        <w:t xml:space="preserve">region the highest prevalence was </w:t>
      </w:r>
      <w:r w:rsidR="008005E3" w:rsidRPr="00FA686D">
        <w:rPr>
          <w:rFonts w:cstheme="minorHAnsi"/>
        </w:rPr>
        <w:t xml:space="preserve">estimated </w:t>
      </w:r>
      <w:r w:rsidRPr="00FA686D">
        <w:rPr>
          <w:rFonts w:cstheme="minorHAnsi"/>
        </w:rPr>
        <w:t xml:space="preserve">in High-Income Asia Pacific, with </w:t>
      </w:r>
      <w:r w:rsidR="00FA686D" w:rsidRPr="00FA686D">
        <w:rPr>
          <w:rFonts w:cstheme="minorHAnsi"/>
        </w:rPr>
        <w:t>1</w:t>
      </w:r>
      <w:r w:rsidR="00850612">
        <w:rPr>
          <w:rFonts w:cstheme="minorHAnsi"/>
        </w:rPr>
        <w:t xml:space="preserve"> </w:t>
      </w:r>
      <w:r w:rsidR="00FA686D" w:rsidRPr="00FA686D">
        <w:rPr>
          <w:rFonts w:cstheme="minorHAnsi"/>
        </w:rPr>
        <w:t>55</w:t>
      </w:r>
      <w:r w:rsidR="00850612">
        <w:rPr>
          <w:rFonts w:cstheme="minorHAnsi"/>
        </w:rPr>
        <w:t>9</w:t>
      </w:r>
      <w:r w:rsidR="003D62DF" w:rsidRPr="00E945D5">
        <w:rPr>
          <w:rStyle w:val="cf01"/>
          <w:rFonts w:asciiTheme="minorHAnsi" w:hAnsiTheme="minorHAnsi" w:cstheme="minorHAnsi"/>
          <w:sz w:val="22"/>
          <w:szCs w:val="22"/>
        </w:rPr>
        <w:t>·</w:t>
      </w:r>
      <w:r w:rsidR="00850612">
        <w:rPr>
          <w:rFonts w:cstheme="minorHAnsi"/>
        </w:rPr>
        <w:t>5</w:t>
      </w:r>
      <w:r w:rsidR="00850612" w:rsidRPr="00FA686D">
        <w:rPr>
          <w:rFonts w:cstheme="minorHAnsi"/>
        </w:rPr>
        <w:t xml:space="preserve"> </w:t>
      </w:r>
      <w:r w:rsidR="00921AA4" w:rsidRPr="00FA686D">
        <w:rPr>
          <w:rFonts w:cstheme="minorHAnsi"/>
        </w:rPr>
        <w:t>(1</w:t>
      </w:r>
      <w:r w:rsidR="00850612">
        <w:rPr>
          <w:rFonts w:cstheme="minorHAnsi"/>
        </w:rPr>
        <w:t xml:space="preserve"> </w:t>
      </w:r>
      <w:r w:rsidR="00850612" w:rsidRPr="00FA686D">
        <w:rPr>
          <w:rFonts w:cstheme="minorHAnsi"/>
        </w:rPr>
        <w:t>3</w:t>
      </w:r>
      <w:r w:rsidR="00850612">
        <w:rPr>
          <w:rFonts w:cstheme="minorHAnsi"/>
        </w:rPr>
        <w:t>11</w:t>
      </w:r>
      <w:r w:rsidR="00921AA4" w:rsidRPr="00E945D5">
        <w:rPr>
          <w:rStyle w:val="cf01"/>
          <w:rFonts w:asciiTheme="minorHAnsi" w:hAnsiTheme="minorHAnsi" w:cstheme="minorHAnsi"/>
          <w:sz w:val="22"/>
          <w:szCs w:val="22"/>
        </w:rPr>
        <w:t>·</w:t>
      </w:r>
      <w:r w:rsidR="00850612">
        <w:rPr>
          <w:rFonts w:cstheme="minorHAnsi"/>
        </w:rPr>
        <w:t>3</w:t>
      </w:r>
      <w:r w:rsidR="00921AA4" w:rsidRPr="00E945D5">
        <w:rPr>
          <w:rStyle w:val="cf01"/>
          <w:rFonts w:asciiTheme="minorHAnsi" w:hAnsiTheme="minorHAnsi" w:cstheme="minorHAnsi"/>
          <w:sz w:val="22"/>
          <w:szCs w:val="22"/>
        </w:rPr>
        <w:t>–</w:t>
      </w:r>
      <w:r w:rsidR="00921AA4" w:rsidRPr="00FA686D">
        <w:rPr>
          <w:rFonts w:cstheme="minorHAnsi"/>
        </w:rPr>
        <w:t>1</w:t>
      </w:r>
      <w:r w:rsidR="00850612">
        <w:rPr>
          <w:rFonts w:cstheme="minorHAnsi"/>
        </w:rPr>
        <w:t xml:space="preserve"> </w:t>
      </w:r>
      <w:r w:rsidR="00921AA4" w:rsidRPr="00FA686D">
        <w:rPr>
          <w:rFonts w:cstheme="minorHAnsi"/>
        </w:rPr>
        <w:t>8</w:t>
      </w:r>
      <w:r w:rsidR="00850612">
        <w:rPr>
          <w:rFonts w:cstheme="minorHAnsi"/>
        </w:rPr>
        <w:t>3</w:t>
      </w:r>
      <w:r w:rsidR="00921AA4" w:rsidRPr="00FA686D">
        <w:rPr>
          <w:rFonts w:cstheme="minorHAnsi"/>
        </w:rPr>
        <w:t>2</w:t>
      </w:r>
      <w:r w:rsidR="00921AA4" w:rsidRPr="00E945D5">
        <w:rPr>
          <w:rStyle w:val="cf01"/>
          <w:rFonts w:asciiTheme="minorHAnsi" w:hAnsiTheme="minorHAnsi" w:cstheme="minorHAnsi"/>
          <w:sz w:val="22"/>
          <w:szCs w:val="22"/>
        </w:rPr>
        <w:t>·</w:t>
      </w:r>
      <w:r w:rsidR="00850612">
        <w:rPr>
          <w:rFonts w:cstheme="minorHAnsi"/>
        </w:rPr>
        <w:t>4</w:t>
      </w:r>
      <w:r w:rsidR="00921AA4" w:rsidRPr="00FA686D">
        <w:rPr>
          <w:rFonts w:cstheme="minorHAnsi"/>
        </w:rPr>
        <w:t>)</w:t>
      </w:r>
      <w:r w:rsidR="00921AA4">
        <w:rPr>
          <w:rFonts w:cstheme="minorHAnsi"/>
        </w:rPr>
        <w:t xml:space="preserve"> </w:t>
      </w:r>
      <w:r w:rsidR="00FA686D">
        <w:rPr>
          <w:rFonts w:cstheme="minorHAnsi"/>
        </w:rPr>
        <w:t>autistic persons</w:t>
      </w:r>
      <w:r w:rsidR="00FA686D" w:rsidRPr="00FA686D">
        <w:rPr>
          <w:rFonts w:cstheme="minorHAnsi"/>
        </w:rPr>
        <w:t xml:space="preserve"> </w:t>
      </w:r>
      <w:r w:rsidRPr="00FA686D">
        <w:rPr>
          <w:rFonts w:cstheme="minorHAnsi"/>
        </w:rPr>
        <w:t>per 10</w:t>
      </w:r>
      <w:r w:rsidR="00850612">
        <w:rPr>
          <w:rFonts w:cstheme="minorHAnsi"/>
        </w:rPr>
        <w:t>0</w:t>
      </w:r>
      <w:r w:rsidR="003D62DF" w:rsidRPr="00FA686D">
        <w:rPr>
          <w:rFonts w:cstheme="minorHAnsi"/>
        </w:rPr>
        <w:t xml:space="preserve"> </w:t>
      </w:r>
      <w:r w:rsidRPr="00FA686D">
        <w:rPr>
          <w:rFonts w:cstheme="minorHAnsi"/>
        </w:rPr>
        <w:t>000 people</w:t>
      </w:r>
      <w:r w:rsidR="00EC2668">
        <w:rPr>
          <w:rFonts w:cstheme="minorHAnsi"/>
        </w:rPr>
        <w:t xml:space="preserve">, where the highest prevalence was </w:t>
      </w:r>
      <w:r w:rsidR="00912BF2">
        <w:rPr>
          <w:rFonts w:cstheme="minorHAnsi"/>
        </w:rPr>
        <w:t xml:space="preserve">estimated for </w:t>
      </w:r>
      <w:r w:rsidR="00EC2668">
        <w:rPr>
          <w:rFonts w:cstheme="minorHAnsi"/>
        </w:rPr>
        <w:t>Japan (</w:t>
      </w:r>
      <w:r w:rsidR="00EC2668" w:rsidRPr="00FA686D">
        <w:rPr>
          <w:rFonts w:cstheme="minorHAnsi"/>
        </w:rPr>
        <w:t>1</w:t>
      </w:r>
      <w:r w:rsidR="005A37D9">
        <w:rPr>
          <w:rFonts w:cstheme="minorHAnsi"/>
        </w:rPr>
        <w:t xml:space="preserve"> </w:t>
      </w:r>
      <w:r w:rsidR="00EC2668" w:rsidRPr="00FA686D">
        <w:rPr>
          <w:rFonts w:cstheme="minorHAnsi"/>
        </w:rPr>
        <w:t>5</w:t>
      </w:r>
      <w:r w:rsidR="00EC2668">
        <w:rPr>
          <w:rFonts w:cstheme="minorHAnsi"/>
        </w:rPr>
        <w:t>8</w:t>
      </w:r>
      <w:r w:rsidR="005A37D9">
        <w:rPr>
          <w:rFonts w:cstheme="minorHAnsi"/>
        </w:rPr>
        <w:t>6</w:t>
      </w:r>
      <w:r w:rsidR="00EC2668" w:rsidRPr="00E945D5">
        <w:rPr>
          <w:rStyle w:val="cf01"/>
          <w:rFonts w:asciiTheme="minorHAnsi" w:hAnsiTheme="minorHAnsi" w:cstheme="minorHAnsi"/>
          <w:sz w:val="22"/>
          <w:szCs w:val="22"/>
        </w:rPr>
        <w:t>·</w:t>
      </w:r>
      <w:r w:rsidR="005A37D9">
        <w:rPr>
          <w:rStyle w:val="cf01"/>
          <w:rFonts w:asciiTheme="minorHAnsi" w:hAnsiTheme="minorHAnsi" w:cstheme="minorHAnsi"/>
          <w:sz w:val="22"/>
          <w:szCs w:val="22"/>
        </w:rPr>
        <w:t>9</w:t>
      </w:r>
      <w:r w:rsidR="005A37D9" w:rsidRPr="00FA686D">
        <w:rPr>
          <w:rFonts w:cstheme="minorHAnsi"/>
        </w:rPr>
        <w:t xml:space="preserve"> </w:t>
      </w:r>
      <w:r w:rsidR="00EC2668">
        <w:rPr>
          <w:rFonts w:cstheme="minorHAnsi"/>
        </w:rPr>
        <w:t>[</w:t>
      </w:r>
      <w:r w:rsidR="00EC2668" w:rsidRPr="00FA686D">
        <w:rPr>
          <w:rFonts w:cstheme="minorHAnsi"/>
        </w:rPr>
        <w:t>1</w:t>
      </w:r>
      <w:r w:rsidR="005A37D9">
        <w:rPr>
          <w:rFonts w:cstheme="minorHAnsi"/>
        </w:rPr>
        <w:t xml:space="preserve"> </w:t>
      </w:r>
      <w:r w:rsidR="005A37D9" w:rsidRPr="00FA686D">
        <w:rPr>
          <w:rFonts w:cstheme="minorHAnsi"/>
        </w:rPr>
        <w:t>3</w:t>
      </w:r>
      <w:r w:rsidR="005A37D9">
        <w:rPr>
          <w:rFonts w:cstheme="minorHAnsi"/>
        </w:rPr>
        <w:t>33</w:t>
      </w:r>
      <w:r w:rsidR="00EC2668" w:rsidRPr="00E945D5">
        <w:rPr>
          <w:rStyle w:val="cf01"/>
          <w:rFonts w:asciiTheme="minorHAnsi" w:hAnsiTheme="minorHAnsi" w:cstheme="minorHAnsi"/>
          <w:sz w:val="22"/>
          <w:szCs w:val="22"/>
        </w:rPr>
        <w:t>·</w:t>
      </w:r>
      <w:r w:rsidR="005A37D9">
        <w:rPr>
          <w:rStyle w:val="cf01"/>
          <w:rFonts w:asciiTheme="minorHAnsi" w:hAnsiTheme="minorHAnsi" w:cstheme="minorHAnsi"/>
          <w:sz w:val="22"/>
          <w:szCs w:val="22"/>
        </w:rPr>
        <w:t>2</w:t>
      </w:r>
      <w:r w:rsidR="00EC2668" w:rsidRPr="00E945D5">
        <w:rPr>
          <w:rStyle w:val="cf01"/>
          <w:rFonts w:asciiTheme="minorHAnsi" w:hAnsiTheme="minorHAnsi" w:cstheme="minorHAnsi"/>
          <w:sz w:val="22"/>
          <w:szCs w:val="22"/>
        </w:rPr>
        <w:t>–</w:t>
      </w:r>
      <w:r w:rsidR="00EC2668" w:rsidRPr="00FA686D">
        <w:rPr>
          <w:rFonts w:cstheme="minorHAnsi"/>
        </w:rPr>
        <w:t>1</w:t>
      </w:r>
      <w:r w:rsidR="005A37D9">
        <w:rPr>
          <w:rFonts w:cstheme="minorHAnsi"/>
        </w:rPr>
        <w:t xml:space="preserve"> </w:t>
      </w:r>
      <w:r w:rsidR="00EC2668" w:rsidRPr="00FA686D">
        <w:rPr>
          <w:rFonts w:cstheme="minorHAnsi"/>
        </w:rPr>
        <w:t>8</w:t>
      </w:r>
      <w:r w:rsidR="00EC2668">
        <w:rPr>
          <w:rFonts w:cstheme="minorHAnsi"/>
        </w:rPr>
        <w:t>6</w:t>
      </w:r>
      <w:r w:rsidR="005A37D9">
        <w:rPr>
          <w:rFonts w:cstheme="minorHAnsi"/>
        </w:rPr>
        <w:t>4</w:t>
      </w:r>
      <w:r w:rsidR="00EC2668" w:rsidRPr="00E945D5">
        <w:rPr>
          <w:rStyle w:val="cf01"/>
          <w:rFonts w:asciiTheme="minorHAnsi" w:hAnsiTheme="minorHAnsi" w:cstheme="minorHAnsi"/>
          <w:sz w:val="22"/>
          <w:szCs w:val="22"/>
        </w:rPr>
        <w:t>·</w:t>
      </w:r>
      <w:r w:rsidR="00EC2668">
        <w:rPr>
          <w:rStyle w:val="cf01"/>
          <w:rFonts w:asciiTheme="minorHAnsi" w:hAnsiTheme="minorHAnsi" w:cstheme="minorHAnsi"/>
          <w:sz w:val="22"/>
          <w:szCs w:val="22"/>
        </w:rPr>
        <w:t>1</w:t>
      </w:r>
      <w:r w:rsidR="00EC2668">
        <w:rPr>
          <w:rFonts w:cstheme="minorHAnsi"/>
        </w:rPr>
        <w:t>]</w:t>
      </w:r>
      <w:r w:rsidR="00262DBE">
        <w:rPr>
          <w:rFonts w:cstheme="minorHAnsi"/>
        </w:rPr>
        <w:t xml:space="preserve"> autistic persons</w:t>
      </w:r>
      <w:r w:rsidR="00262DBE" w:rsidRPr="00FA686D">
        <w:rPr>
          <w:rFonts w:cstheme="minorHAnsi"/>
        </w:rPr>
        <w:t xml:space="preserve"> per 1</w:t>
      </w:r>
      <w:r w:rsidR="007F232C">
        <w:rPr>
          <w:rFonts w:cstheme="minorHAnsi"/>
        </w:rPr>
        <w:t>0</w:t>
      </w:r>
      <w:r w:rsidR="00262DBE" w:rsidRPr="00FA686D">
        <w:rPr>
          <w:rFonts w:cstheme="minorHAnsi"/>
        </w:rPr>
        <w:t>0 000 people</w:t>
      </w:r>
      <w:r w:rsidR="00EC2668">
        <w:rPr>
          <w:rFonts w:cstheme="minorHAnsi"/>
        </w:rPr>
        <w:t>)</w:t>
      </w:r>
      <w:r w:rsidRPr="00FA686D">
        <w:rPr>
          <w:rFonts w:cstheme="minorHAnsi"/>
        </w:rPr>
        <w:t xml:space="preserve">. The </w:t>
      </w:r>
      <w:r w:rsidR="00912BF2" w:rsidRPr="00FA686D">
        <w:rPr>
          <w:rFonts w:cstheme="minorHAnsi"/>
        </w:rPr>
        <w:t>super</w:t>
      </w:r>
      <w:r w:rsidR="00912BF2">
        <w:rPr>
          <w:rFonts w:cstheme="minorHAnsi"/>
        </w:rPr>
        <w:t>-</w:t>
      </w:r>
      <w:r w:rsidRPr="00FA686D">
        <w:rPr>
          <w:rFonts w:cstheme="minorHAnsi"/>
        </w:rPr>
        <w:t xml:space="preserve">region with the lowest prevalence was </w:t>
      </w:r>
      <w:r w:rsidR="00FA686D" w:rsidRPr="00FA686D">
        <w:rPr>
          <w:rFonts w:cstheme="minorHAnsi"/>
        </w:rPr>
        <w:t xml:space="preserve">Southeast Asia, East Asia, and Oceania </w:t>
      </w:r>
      <w:r w:rsidRPr="00FA686D">
        <w:rPr>
          <w:rFonts w:cstheme="minorHAnsi"/>
        </w:rPr>
        <w:t xml:space="preserve">at </w:t>
      </w:r>
      <w:r w:rsidR="00FA686D" w:rsidRPr="00FA686D">
        <w:rPr>
          <w:rFonts w:cstheme="minorHAnsi"/>
        </w:rPr>
        <w:t>66</w:t>
      </w:r>
      <w:r w:rsidR="007F232C">
        <w:rPr>
          <w:rFonts w:cstheme="minorHAnsi"/>
        </w:rPr>
        <w:t>9</w:t>
      </w:r>
      <w:r w:rsidR="003D62DF" w:rsidRPr="00E945D5">
        <w:rPr>
          <w:rStyle w:val="cf01"/>
          <w:rFonts w:asciiTheme="minorHAnsi" w:hAnsiTheme="minorHAnsi" w:cstheme="minorHAnsi"/>
          <w:sz w:val="22"/>
          <w:szCs w:val="22"/>
        </w:rPr>
        <w:t>·</w:t>
      </w:r>
      <w:r w:rsidR="007F232C">
        <w:rPr>
          <w:rFonts w:cstheme="minorHAnsi"/>
        </w:rPr>
        <w:t>2</w:t>
      </w:r>
      <w:r w:rsidR="007F232C" w:rsidRPr="00FA686D">
        <w:rPr>
          <w:rFonts w:cstheme="minorHAnsi"/>
        </w:rPr>
        <w:t xml:space="preserve"> </w:t>
      </w:r>
      <w:r w:rsidR="00921AA4" w:rsidRPr="00FA686D">
        <w:rPr>
          <w:rFonts w:cstheme="minorHAnsi"/>
        </w:rPr>
        <w:t>(56</w:t>
      </w:r>
      <w:r w:rsidR="007F232C">
        <w:rPr>
          <w:rFonts w:cstheme="minorHAnsi"/>
        </w:rPr>
        <w:t>0</w:t>
      </w:r>
      <w:r w:rsidR="00921AA4" w:rsidRPr="00E945D5">
        <w:rPr>
          <w:rStyle w:val="cf01"/>
          <w:rFonts w:asciiTheme="minorHAnsi" w:hAnsiTheme="minorHAnsi" w:cstheme="minorHAnsi"/>
          <w:sz w:val="22"/>
          <w:szCs w:val="22"/>
        </w:rPr>
        <w:t>·</w:t>
      </w:r>
      <w:r w:rsidR="007F232C">
        <w:rPr>
          <w:rFonts w:cstheme="minorHAnsi"/>
        </w:rPr>
        <w:t>7</w:t>
      </w:r>
      <w:r w:rsidR="00921AA4" w:rsidRPr="00E945D5">
        <w:rPr>
          <w:rStyle w:val="cf01"/>
          <w:rFonts w:asciiTheme="minorHAnsi" w:hAnsiTheme="minorHAnsi" w:cstheme="minorHAnsi"/>
          <w:sz w:val="22"/>
          <w:szCs w:val="22"/>
        </w:rPr>
        <w:t>–</w:t>
      </w:r>
      <w:r w:rsidR="00921AA4" w:rsidRPr="00FA686D">
        <w:rPr>
          <w:rFonts w:cstheme="minorHAnsi"/>
        </w:rPr>
        <w:t>79</w:t>
      </w:r>
      <w:r w:rsidR="007F232C">
        <w:rPr>
          <w:rFonts w:cstheme="minorHAnsi"/>
        </w:rPr>
        <w:t>1</w:t>
      </w:r>
      <w:r w:rsidR="00921AA4" w:rsidRPr="00E945D5">
        <w:rPr>
          <w:rStyle w:val="cf01"/>
          <w:rFonts w:asciiTheme="minorHAnsi" w:hAnsiTheme="minorHAnsi" w:cstheme="minorHAnsi"/>
          <w:sz w:val="22"/>
          <w:szCs w:val="22"/>
        </w:rPr>
        <w:t>·</w:t>
      </w:r>
      <w:r w:rsidR="007F232C">
        <w:rPr>
          <w:rFonts w:cstheme="minorHAnsi"/>
        </w:rPr>
        <w:t>5</w:t>
      </w:r>
      <w:r w:rsidR="00921AA4" w:rsidRPr="00FA686D">
        <w:rPr>
          <w:rFonts w:cstheme="minorHAnsi"/>
        </w:rPr>
        <w:t>)</w:t>
      </w:r>
      <w:r w:rsidR="00921AA4">
        <w:rPr>
          <w:rFonts w:cstheme="minorHAnsi"/>
        </w:rPr>
        <w:t xml:space="preserve"> </w:t>
      </w:r>
      <w:r w:rsidR="00FA686D">
        <w:rPr>
          <w:rFonts w:cstheme="minorHAnsi"/>
        </w:rPr>
        <w:t>autistic persons</w:t>
      </w:r>
      <w:r w:rsidR="00FA686D" w:rsidRPr="00FA686D">
        <w:rPr>
          <w:rFonts w:cstheme="minorHAnsi"/>
        </w:rPr>
        <w:t xml:space="preserve"> </w:t>
      </w:r>
      <w:r w:rsidRPr="00FA686D">
        <w:rPr>
          <w:rFonts w:cstheme="minorHAnsi"/>
        </w:rPr>
        <w:t>per 10</w:t>
      </w:r>
      <w:r w:rsidR="007F232C">
        <w:rPr>
          <w:rFonts w:cstheme="minorHAnsi"/>
        </w:rPr>
        <w:t>0</w:t>
      </w:r>
      <w:r w:rsidR="003D62DF" w:rsidRPr="00FA686D">
        <w:rPr>
          <w:rFonts w:cstheme="minorHAnsi"/>
        </w:rPr>
        <w:t xml:space="preserve"> </w:t>
      </w:r>
      <w:r w:rsidRPr="00FA686D">
        <w:rPr>
          <w:rFonts w:cstheme="minorHAnsi"/>
        </w:rPr>
        <w:t>000 people</w:t>
      </w:r>
      <w:r w:rsidR="00262DBE">
        <w:rPr>
          <w:rFonts w:cstheme="minorHAnsi"/>
        </w:rPr>
        <w:t xml:space="preserve">. Within this </w:t>
      </w:r>
      <w:r w:rsidR="00912BF2">
        <w:rPr>
          <w:rFonts w:cstheme="minorHAnsi"/>
        </w:rPr>
        <w:t>super-</w:t>
      </w:r>
      <w:r w:rsidR="00262DBE">
        <w:rPr>
          <w:rFonts w:cstheme="minorHAnsi"/>
        </w:rPr>
        <w:t xml:space="preserve">region the lowest prevalence was estimated in East Asia with </w:t>
      </w:r>
      <w:r w:rsidR="00262DBE" w:rsidRPr="00FA686D">
        <w:rPr>
          <w:rFonts w:cstheme="minorHAnsi"/>
        </w:rPr>
        <w:t>66</w:t>
      </w:r>
      <w:r w:rsidR="007F232C">
        <w:rPr>
          <w:rFonts w:cstheme="minorHAnsi"/>
        </w:rPr>
        <w:t>0</w:t>
      </w:r>
      <w:r w:rsidR="00262DBE" w:rsidRPr="00E945D5">
        <w:rPr>
          <w:rStyle w:val="cf01"/>
          <w:rFonts w:asciiTheme="minorHAnsi" w:hAnsiTheme="minorHAnsi" w:cstheme="minorHAnsi"/>
          <w:sz w:val="22"/>
          <w:szCs w:val="22"/>
        </w:rPr>
        <w:t>·</w:t>
      </w:r>
      <w:r w:rsidR="007F232C">
        <w:rPr>
          <w:rFonts w:cstheme="minorHAnsi"/>
        </w:rPr>
        <w:t>7</w:t>
      </w:r>
      <w:r w:rsidR="007F232C" w:rsidRPr="00FA686D">
        <w:rPr>
          <w:rFonts w:cstheme="minorHAnsi"/>
        </w:rPr>
        <w:t xml:space="preserve"> </w:t>
      </w:r>
      <w:r w:rsidR="00262DBE" w:rsidRPr="00FA686D">
        <w:rPr>
          <w:rFonts w:cstheme="minorHAnsi"/>
        </w:rPr>
        <w:t>(</w:t>
      </w:r>
      <w:r w:rsidR="007F232C" w:rsidRPr="00FA686D">
        <w:rPr>
          <w:rFonts w:cstheme="minorHAnsi"/>
        </w:rPr>
        <w:t>5</w:t>
      </w:r>
      <w:r w:rsidR="007F232C">
        <w:rPr>
          <w:rFonts w:cstheme="minorHAnsi"/>
        </w:rPr>
        <w:t>49</w:t>
      </w:r>
      <w:r w:rsidR="00262DBE" w:rsidRPr="00E945D5">
        <w:rPr>
          <w:rStyle w:val="cf01"/>
          <w:rFonts w:asciiTheme="minorHAnsi" w:hAnsiTheme="minorHAnsi" w:cstheme="minorHAnsi"/>
          <w:sz w:val="22"/>
          <w:szCs w:val="22"/>
        </w:rPr>
        <w:t>·</w:t>
      </w:r>
      <w:r w:rsidR="007F232C">
        <w:rPr>
          <w:rFonts w:cstheme="minorHAnsi"/>
        </w:rPr>
        <w:t>4</w:t>
      </w:r>
      <w:r w:rsidR="00262DBE" w:rsidRPr="00E945D5">
        <w:rPr>
          <w:rStyle w:val="cf01"/>
          <w:rFonts w:asciiTheme="minorHAnsi" w:hAnsiTheme="minorHAnsi" w:cstheme="minorHAnsi"/>
          <w:sz w:val="22"/>
          <w:szCs w:val="22"/>
        </w:rPr>
        <w:t>–</w:t>
      </w:r>
      <w:r w:rsidR="007F232C" w:rsidRPr="00FA686D">
        <w:rPr>
          <w:rFonts w:cstheme="minorHAnsi"/>
        </w:rPr>
        <w:t>7</w:t>
      </w:r>
      <w:r w:rsidR="007F232C">
        <w:rPr>
          <w:rFonts w:cstheme="minorHAnsi"/>
        </w:rPr>
        <w:t>85</w:t>
      </w:r>
      <w:r w:rsidR="00262DBE" w:rsidRPr="00E945D5">
        <w:rPr>
          <w:rStyle w:val="cf01"/>
          <w:rFonts w:asciiTheme="minorHAnsi" w:hAnsiTheme="minorHAnsi" w:cstheme="minorHAnsi"/>
          <w:sz w:val="22"/>
          <w:szCs w:val="22"/>
        </w:rPr>
        <w:t>·</w:t>
      </w:r>
      <w:r w:rsidR="007F232C">
        <w:rPr>
          <w:rFonts w:cstheme="minorHAnsi"/>
        </w:rPr>
        <w:t>9</w:t>
      </w:r>
      <w:r w:rsidR="00262DBE" w:rsidRPr="00FA686D">
        <w:rPr>
          <w:rFonts w:cstheme="minorHAnsi"/>
        </w:rPr>
        <w:t>)</w:t>
      </w:r>
      <w:r w:rsidR="00262DBE">
        <w:rPr>
          <w:rFonts w:cstheme="minorHAnsi"/>
        </w:rPr>
        <w:t xml:space="preserve"> autistic persons</w:t>
      </w:r>
      <w:r w:rsidR="00262DBE" w:rsidRPr="00FA686D">
        <w:rPr>
          <w:rFonts w:cstheme="minorHAnsi"/>
        </w:rPr>
        <w:t xml:space="preserve"> per 10</w:t>
      </w:r>
      <w:r w:rsidR="007F232C">
        <w:rPr>
          <w:rFonts w:cstheme="minorHAnsi"/>
        </w:rPr>
        <w:t>0</w:t>
      </w:r>
      <w:r w:rsidR="00262DBE" w:rsidRPr="00FA686D">
        <w:rPr>
          <w:rFonts w:cstheme="minorHAnsi"/>
        </w:rPr>
        <w:t xml:space="preserve"> 000 people</w:t>
      </w:r>
      <w:r w:rsidR="00262DBE">
        <w:rPr>
          <w:rFonts w:cstheme="minorHAnsi"/>
        </w:rPr>
        <w:t xml:space="preserve">, where the lowest prevalence was </w:t>
      </w:r>
      <w:r w:rsidR="00F61A2C">
        <w:rPr>
          <w:rFonts w:cstheme="minorHAnsi"/>
        </w:rPr>
        <w:t xml:space="preserve">estimated </w:t>
      </w:r>
      <w:r w:rsidR="00262DBE">
        <w:rPr>
          <w:rFonts w:cstheme="minorHAnsi"/>
        </w:rPr>
        <w:t xml:space="preserve">in China </w:t>
      </w:r>
      <w:r w:rsidR="00C315E9">
        <w:rPr>
          <w:rFonts w:cstheme="minorHAnsi"/>
        </w:rPr>
        <w:t>(</w:t>
      </w:r>
      <w:r w:rsidR="00262DBE" w:rsidRPr="00FA686D">
        <w:rPr>
          <w:rFonts w:cstheme="minorHAnsi"/>
        </w:rPr>
        <w:t>6</w:t>
      </w:r>
      <w:r w:rsidR="00262DBE">
        <w:rPr>
          <w:rFonts w:cstheme="minorHAnsi"/>
        </w:rPr>
        <w:t>5</w:t>
      </w:r>
      <w:r w:rsidR="00F53C32">
        <w:rPr>
          <w:rFonts w:cstheme="minorHAnsi"/>
        </w:rPr>
        <w:t>5</w:t>
      </w:r>
      <w:r w:rsidR="00262DBE" w:rsidRPr="00E945D5">
        <w:rPr>
          <w:rStyle w:val="cf01"/>
          <w:rFonts w:asciiTheme="minorHAnsi" w:hAnsiTheme="minorHAnsi" w:cstheme="minorHAnsi"/>
          <w:sz w:val="22"/>
          <w:szCs w:val="22"/>
        </w:rPr>
        <w:t>·</w:t>
      </w:r>
      <w:r w:rsidR="00F53C32">
        <w:rPr>
          <w:rFonts w:cstheme="minorHAnsi"/>
        </w:rPr>
        <w:t>7</w:t>
      </w:r>
      <w:r w:rsidR="00F53C32" w:rsidRPr="00FA686D">
        <w:rPr>
          <w:rFonts w:cstheme="minorHAnsi"/>
        </w:rPr>
        <w:t xml:space="preserve"> </w:t>
      </w:r>
      <w:r w:rsidR="00C315E9">
        <w:rPr>
          <w:rFonts w:cstheme="minorHAnsi"/>
        </w:rPr>
        <w:t>[</w:t>
      </w:r>
      <w:r w:rsidR="00262DBE">
        <w:rPr>
          <w:rFonts w:cstheme="minorHAnsi"/>
        </w:rPr>
        <w:t>5</w:t>
      </w:r>
      <w:r w:rsidR="00F53C32">
        <w:rPr>
          <w:rFonts w:cstheme="minorHAnsi"/>
        </w:rPr>
        <w:t>4</w:t>
      </w:r>
      <w:r w:rsidR="00262DBE">
        <w:rPr>
          <w:rFonts w:cstheme="minorHAnsi"/>
        </w:rPr>
        <w:t>5</w:t>
      </w:r>
      <w:r w:rsidR="00262DBE" w:rsidRPr="00E945D5">
        <w:rPr>
          <w:rStyle w:val="cf01"/>
          <w:rFonts w:asciiTheme="minorHAnsi" w:hAnsiTheme="minorHAnsi" w:cstheme="minorHAnsi"/>
          <w:sz w:val="22"/>
          <w:szCs w:val="22"/>
        </w:rPr>
        <w:t>·</w:t>
      </w:r>
      <w:r w:rsidR="00262DBE">
        <w:rPr>
          <w:rFonts w:cstheme="minorHAnsi"/>
        </w:rPr>
        <w:t>1</w:t>
      </w:r>
      <w:r w:rsidR="00262DBE" w:rsidRPr="00E945D5">
        <w:rPr>
          <w:rStyle w:val="cf01"/>
          <w:rFonts w:asciiTheme="minorHAnsi" w:hAnsiTheme="minorHAnsi" w:cstheme="minorHAnsi"/>
          <w:sz w:val="22"/>
          <w:szCs w:val="22"/>
        </w:rPr>
        <w:t>–</w:t>
      </w:r>
      <w:r w:rsidR="00262DBE" w:rsidRPr="00FA686D">
        <w:rPr>
          <w:rFonts w:cstheme="minorHAnsi"/>
        </w:rPr>
        <w:t>7</w:t>
      </w:r>
      <w:r w:rsidR="00262DBE">
        <w:rPr>
          <w:rFonts w:cstheme="minorHAnsi"/>
        </w:rPr>
        <w:t>8</w:t>
      </w:r>
      <w:r w:rsidR="00F53C32">
        <w:rPr>
          <w:rFonts w:cstheme="minorHAnsi"/>
        </w:rPr>
        <w:t>0</w:t>
      </w:r>
      <w:r w:rsidR="00262DBE" w:rsidRPr="00E945D5">
        <w:rPr>
          <w:rStyle w:val="cf01"/>
          <w:rFonts w:asciiTheme="minorHAnsi" w:hAnsiTheme="minorHAnsi" w:cstheme="minorHAnsi"/>
          <w:sz w:val="22"/>
          <w:szCs w:val="22"/>
        </w:rPr>
        <w:t>·</w:t>
      </w:r>
      <w:r w:rsidR="00262DBE">
        <w:rPr>
          <w:rFonts w:cstheme="minorHAnsi"/>
        </w:rPr>
        <w:t>4</w:t>
      </w:r>
      <w:r w:rsidR="00C315E9">
        <w:rPr>
          <w:rFonts w:cstheme="minorHAnsi"/>
        </w:rPr>
        <w:t>] autistic persons</w:t>
      </w:r>
      <w:r w:rsidR="00C315E9" w:rsidRPr="00FA686D">
        <w:rPr>
          <w:rFonts w:cstheme="minorHAnsi"/>
        </w:rPr>
        <w:t xml:space="preserve"> per 10</w:t>
      </w:r>
      <w:r w:rsidR="007F232C">
        <w:rPr>
          <w:rFonts w:cstheme="minorHAnsi"/>
        </w:rPr>
        <w:t>0</w:t>
      </w:r>
      <w:r w:rsidR="00C315E9" w:rsidRPr="00FA686D">
        <w:rPr>
          <w:rFonts w:cstheme="minorHAnsi"/>
        </w:rPr>
        <w:t xml:space="preserve"> 000 people</w:t>
      </w:r>
      <w:r w:rsidR="00C315E9">
        <w:rPr>
          <w:rFonts w:cstheme="minorHAnsi"/>
        </w:rPr>
        <w:t>)</w:t>
      </w:r>
      <w:r w:rsidRPr="00FA686D">
        <w:rPr>
          <w:rFonts w:cstheme="minorHAnsi"/>
        </w:rPr>
        <w:t xml:space="preserve">. </w:t>
      </w:r>
      <w:r w:rsidR="00FA686D" w:rsidRPr="00FA686D">
        <w:rPr>
          <w:rFonts w:cstheme="minorHAnsi"/>
        </w:rPr>
        <w:t xml:space="preserve">However, the region with the lowest prevalence was </w:t>
      </w:r>
      <w:r w:rsidR="00FA686D">
        <w:rPr>
          <w:rFonts w:cstheme="minorHAnsi"/>
        </w:rPr>
        <w:t>Tropical Latin America</w:t>
      </w:r>
      <w:r w:rsidR="00262DBE">
        <w:rPr>
          <w:rFonts w:cstheme="minorHAnsi"/>
        </w:rPr>
        <w:t xml:space="preserve"> (</w:t>
      </w:r>
      <w:r w:rsidR="00FA686D" w:rsidRPr="00FA686D">
        <w:rPr>
          <w:rFonts w:cstheme="minorHAnsi"/>
        </w:rPr>
        <w:t>61</w:t>
      </w:r>
      <w:r w:rsidR="007F232C">
        <w:rPr>
          <w:rFonts w:cstheme="minorHAnsi"/>
        </w:rPr>
        <w:t>4</w:t>
      </w:r>
      <w:r w:rsidR="00FA686D" w:rsidRPr="000675EB">
        <w:rPr>
          <w:rStyle w:val="cf01"/>
          <w:rFonts w:asciiTheme="minorHAnsi" w:hAnsiTheme="minorHAnsi" w:cstheme="minorHAnsi"/>
          <w:sz w:val="22"/>
          <w:szCs w:val="22"/>
        </w:rPr>
        <w:t>·</w:t>
      </w:r>
      <w:r w:rsidR="007F232C">
        <w:rPr>
          <w:rStyle w:val="cf01"/>
          <w:rFonts w:asciiTheme="minorHAnsi" w:hAnsiTheme="minorHAnsi" w:cstheme="minorHAnsi"/>
          <w:sz w:val="22"/>
          <w:szCs w:val="22"/>
        </w:rPr>
        <w:t xml:space="preserve">5 </w:t>
      </w:r>
      <w:r w:rsidR="00262DBE">
        <w:rPr>
          <w:rStyle w:val="cf01"/>
          <w:rFonts w:asciiTheme="minorHAnsi" w:hAnsiTheme="minorHAnsi" w:cstheme="minorHAnsi"/>
          <w:sz w:val="22"/>
          <w:szCs w:val="22"/>
        </w:rPr>
        <w:t>[</w:t>
      </w:r>
      <w:r w:rsidR="007F232C">
        <w:rPr>
          <w:rStyle w:val="cf01"/>
          <w:rFonts w:asciiTheme="minorHAnsi" w:hAnsiTheme="minorHAnsi" w:cstheme="minorHAnsi"/>
          <w:sz w:val="22"/>
          <w:szCs w:val="22"/>
        </w:rPr>
        <w:t>514</w:t>
      </w:r>
      <w:r w:rsidR="00921AA4" w:rsidRPr="000675EB">
        <w:rPr>
          <w:rStyle w:val="cf01"/>
          <w:rFonts w:asciiTheme="minorHAnsi" w:hAnsiTheme="minorHAnsi" w:cstheme="minorHAnsi"/>
          <w:sz w:val="22"/>
          <w:szCs w:val="22"/>
        </w:rPr>
        <w:t>·</w:t>
      </w:r>
      <w:r w:rsidR="007F232C">
        <w:rPr>
          <w:rStyle w:val="cf01"/>
          <w:rFonts w:asciiTheme="minorHAnsi" w:hAnsiTheme="minorHAnsi" w:cstheme="minorHAnsi"/>
          <w:sz w:val="22"/>
          <w:szCs w:val="22"/>
        </w:rPr>
        <w:t>7</w:t>
      </w:r>
      <w:r w:rsidR="00921AA4" w:rsidRPr="000675EB">
        <w:rPr>
          <w:rStyle w:val="cf01"/>
          <w:rFonts w:asciiTheme="minorHAnsi" w:hAnsiTheme="minorHAnsi" w:cstheme="minorHAnsi"/>
          <w:sz w:val="22"/>
          <w:szCs w:val="22"/>
        </w:rPr>
        <w:t>–</w:t>
      </w:r>
      <w:r w:rsidR="00921AA4">
        <w:rPr>
          <w:rStyle w:val="cf01"/>
          <w:rFonts w:asciiTheme="minorHAnsi" w:hAnsiTheme="minorHAnsi" w:cstheme="minorHAnsi"/>
          <w:sz w:val="22"/>
          <w:szCs w:val="22"/>
        </w:rPr>
        <w:t>7</w:t>
      </w:r>
      <w:r w:rsidR="007F232C">
        <w:rPr>
          <w:rStyle w:val="cf01"/>
          <w:rFonts w:asciiTheme="minorHAnsi" w:hAnsiTheme="minorHAnsi" w:cstheme="minorHAnsi"/>
          <w:sz w:val="22"/>
          <w:szCs w:val="22"/>
        </w:rPr>
        <w:t>3</w:t>
      </w:r>
      <w:r w:rsidR="00921AA4">
        <w:rPr>
          <w:rStyle w:val="cf01"/>
          <w:rFonts w:asciiTheme="minorHAnsi" w:hAnsiTheme="minorHAnsi" w:cstheme="minorHAnsi"/>
          <w:sz w:val="22"/>
          <w:szCs w:val="22"/>
        </w:rPr>
        <w:t>2</w:t>
      </w:r>
      <w:r w:rsidR="00921AA4" w:rsidRPr="000675EB">
        <w:rPr>
          <w:rStyle w:val="cf01"/>
          <w:rFonts w:asciiTheme="minorHAnsi" w:hAnsiTheme="minorHAnsi" w:cstheme="minorHAnsi"/>
          <w:sz w:val="22"/>
          <w:szCs w:val="22"/>
        </w:rPr>
        <w:t>·</w:t>
      </w:r>
      <w:r w:rsidR="007F232C">
        <w:rPr>
          <w:rStyle w:val="cf01"/>
          <w:rFonts w:asciiTheme="minorHAnsi" w:hAnsiTheme="minorHAnsi" w:cstheme="minorHAnsi"/>
          <w:sz w:val="22"/>
          <w:szCs w:val="22"/>
        </w:rPr>
        <w:t>3</w:t>
      </w:r>
      <w:r w:rsidR="00262DBE">
        <w:rPr>
          <w:rStyle w:val="cf01"/>
          <w:rFonts w:asciiTheme="minorHAnsi" w:hAnsiTheme="minorHAnsi" w:cstheme="minorHAnsi"/>
          <w:sz w:val="22"/>
          <w:szCs w:val="22"/>
        </w:rPr>
        <w:t>]</w:t>
      </w:r>
      <w:r w:rsidR="00FA686D">
        <w:rPr>
          <w:rStyle w:val="cf01"/>
          <w:rFonts w:asciiTheme="minorHAnsi" w:hAnsiTheme="minorHAnsi" w:cstheme="minorHAnsi"/>
          <w:sz w:val="22"/>
          <w:szCs w:val="22"/>
        </w:rPr>
        <w:t xml:space="preserve"> autistic persons per 10</w:t>
      </w:r>
      <w:r w:rsidR="007F232C">
        <w:rPr>
          <w:rStyle w:val="cf01"/>
          <w:rFonts w:asciiTheme="minorHAnsi" w:hAnsiTheme="minorHAnsi" w:cstheme="minorHAnsi"/>
          <w:sz w:val="22"/>
          <w:szCs w:val="22"/>
        </w:rPr>
        <w:t>0</w:t>
      </w:r>
      <w:r w:rsidR="00FA686D">
        <w:rPr>
          <w:rStyle w:val="cf01"/>
          <w:rFonts w:asciiTheme="minorHAnsi" w:hAnsiTheme="minorHAnsi" w:cstheme="minorHAnsi"/>
          <w:sz w:val="22"/>
          <w:szCs w:val="22"/>
        </w:rPr>
        <w:t xml:space="preserve"> 000 people</w:t>
      </w:r>
      <w:r w:rsidR="00262DBE">
        <w:rPr>
          <w:rStyle w:val="cf01"/>
          <w:rFonts w:asciiTheme="minorHAnsi" w:hAnsiTheme="minorHAnsi" w:cstheme="minorHAnsi"/>
          <w:sz w:val="22"/>
          <w:szCs w:val="22"/>
        </w:rPr>
        <w:t xml:space="preserve">), and the lowest prevalence globally was estimated for Bangladesh </w:t>
      </w:r>
      <w:r w:rsidR="00430F27">
        <w:rPr>
          <w:rFonts w:cstheme="minorHAnsi"/>
        </w:rPr>
        <w:t>(58</w:t>
      </w:r>
      <w:r w:rsidR="005A37D9">
        <w:rPr>
          <w:rFonts w:cstheme="minorHAnsi"/>
        </w:rPr>
        <w:t>8</w:t>
      </w:r>
      <w:r w:rsidR="00430F27" w:rsidRPr="000675EB">
        <w:rPr>
          <w:rStyle w:val="cf01"/>
          <w:rFonts w:asciiTheme="minorHAnsi" w:hAnsiTheme="minorHAnsi" w:cstheme="minorHAnsi"/>
          <w:sz w:val="22"/>
          <w:szCs w:val="22"/>
        </w:rPr>
        <w:t>·</w:t>
      </w:r>
      <w:r w:rsidR="005A37D9">
        <w:rPr>
          <w:rStyle w:val="cf01"/>
          <w:rFonts w:asciiTheme="minorHAnsi" w:hAnsiTheme="minorHAnsi" w:cstheme="minorHAnsi"/>
          <w:sz w:val="22"/>
          <w:szCs w:val="22"/>
        </w:rPr>
        <w:t xml:space="preserve">2 </w:t>
      </w:r>
      <w:r w:rsidR="00430F27">
        <w:rPr>
          <w:rStyle w:val="cf01"/>
          <w:rFonts w:asciiTheme="minorHAnsi" w:hAnsiTheme="minorHAnsi" w:cstheme="minorHAnsi"/>
          <w:sz w:val="22"/>
          <w:szCs w:val="22"/>
        </w:rPr>
        <w:t>[</w:t>
      </w:r>
      <w:r w:rsidR="005A37D9">
        <w:rPr>
          <w:rStyle w:val="cf01"/>
          <w:rFonts w:asciiTheme="minorHAnsi" w:hAnsiTheme="minorHAnsi" w:cstheme="minorHAnsi"/>
          <w:sz w:val="22"/>
          <w:szCs w:val="22"/>
        </w:rPr>
        <w:t>486</w:t>
      </w:r>
      <w:r w:rsidR="00430F27" w:rsidRPr="000675EB">
        <w:rPr>
          <w:rStyle w:val="cf01"/>
          <w:rFonts w:asciiTheme="minorHAnsi" w:hAnsiTheme="minorHAnsi" w:cstheme="minorHAnsi"/>
          <w:sz w:val="22"/>
          <w:szCs w:val="22"/>
        </w:rPr>
        <w:t>·</w:t>
      </w:r>
      <w:r w:rsidR="005A37D9">
        <w:rPr>
          <w:rStyle w:val="cf01"/>
          <w:rFonts w:asciiTheme="minorHAnsi" w:hAnsiTheme="minorHAnsi" w:cstheme="minorHAnsi"/>
          <w:sz w:val="22"/>
          <w:szCs w:val="22"/>
        </w:rPr>
        <w:t>7</w:t>
      </w:r>
      <w:r w:rsidR="00430F27" w:rsidRPr="000675EB">
        <w:rPr>
          <w:rStyle w:val="cf01"/>
          <w:rFonts w:asciiTheme="minorHAnsi" w:hAnsiTheme="minorHAnsi" w:cstheme="minorHAnsi"/>
          <w:sz w:val="22"/>
          <w:szCs w:val="22"/>
        </w:rPr>
        <w:t>–</w:t>
      </w:r>
      <w:r w:rsidR="00430F27">
        <w:rPr>
          <w:rStyle w:val="cf01"/>
          <w:rFonts w:asciiTheme="minorHAnsi" w:hAnsiTheme="minorHAnsi" w:cstheme="minorHAnsi"/>
          <w:sz w:val="22"/>
          <w:szCs w:val="22"/>
        </w:rPr>
        <w:t>69</w:t>
      </w:r>
      <w:r w:rsidR="005A37D9">
        <w:rPr>
          <w:rStyle w:val="cf01"/>
          <w:rFonts w:asciiTheme="minorHAnsi" w:hAnsiTheme="minorHAnsi" w:cstheme="minorHAnsi"/>
          <w:sz w:val="22"/>
          <w:szCs w:val="22"/>
        </w:rPr>
        <w:t>6</w:t>
      </w:r>
      <w:r w:rsidR="00430F27" w:rsidRPr="000675EB">
        <w:rPr>
          <w:rStyle w:val="cf01"/>
          <w:rFonts w:asciiTheme="minorHAnsi" w:hAnsiTheme="minorHAnsi" w:cstheme="minorHAnsi"/>
          <w:sz w:val="22"/>
          <w:szCs w:val="22"/>
        </w:rPr>
        <w:t>·</w:t>
      </w:r>
      <w:r w:rsidR="005A37D9">
        <w:rPr>
          <w:rStyle w:val="cf01"/>
          <w:rFonts w:asciiTheme="minorHAnsi" w:hAnsiTheme="minorHAnsi" w:cstheme="minorHAnsi"/>
          <w:sz w:val="22"/>
          <w:szCs w:val="22"/>
        </w:rPr>
        <w:t>6</w:t>
      </w:r>
      <w:r w:rsidR="00430F27">
        <w:rPr>
          <w:rStyle w:val="cf01"/>
          <w:rFonts w:asciiTheme="minorHAnsi" w:hAnsiTheme="minorHAnsi" w:cstheme="minorHAnsi"/>
          <w:sz w:val="22"/>
          <w:szCs w:val="22"/>
        </w:rPr>
        <w:t>] autistic persons per 1</w:t>
      </w:r>
      <w:r w:rsidR="005A37D9">
        <w:rPr>
          <w:rStyle w:val="cf01"/>
          <w:rFonts w:asciiTheme="minorHAnsi" w:hAnsiTheme="minorHAnsi" w:cstheme="minorHAnsi"/>
          <w:sz w:val="22"/>
          <w:szCs w:val="22"/>
        </w:rPr>
        <w:t>0</w:t>
      </w:r>
      <w:r w:rsidR="00430F27">
        <w:rPr>
          <w:rStyle w:val="cf01"/>
          <w:rFonts w:asciiTheme="minorHAnsi" w:hAnsiTheme="minorHAnsi" w:cstheme="minorHAnsi"/>
          <w:sz w:val="22"/>
          <w:szCs w:val="22"/>
        </w:rPr>
        <w:t xml:space="preserve">0 000 people) </w:t>
      </w:r>
      <w:r w:rsidR="00430F27">
        <w:rPr>
          <w:rStyle w:val="cf01"/>
          <w:rFonts w:asciiTheme="minorHAnsi" w:hAnsiTheme="minorHAnsi" w:cstheme="minorHAnsi"/>
          <w:sz w:val="22"/>
          <w:szCs w:val="22"/>
        </w:rPr>
        <w:lastRenderedPageBreak/>
        <w:t>within</w:t>
      </w:r>
      <w:r w:rsidR="00262DBE">
        <w:rPr>
          <w:rStyle w:val="cf01"/>
          <w:rFonts w:asciiTheme="minorHAnsi" w:hAnsiTheme="minorHAnsi" w:cstheme="minorHAnsi"/>
          <w:sz w:val="22"/>
          <w:szCs w:val="22"/>
        </w:rPr>
        <w:t xml:space="preserve"> South Asia</w:t>
      </w:r>
      <w:r w:rsidR="00FA686D">
        <w:rPr>
          <w:rStyle w:val="cf01"/>
          <w:rFonts w:asciiTheme="minorHAnsi" w:hAnsiTheme="minorHAnsi" w:cstheme="minorHAnsi"/>
          <w:sz w:val="22"/>
          <w:szCs w:val="22"/>
        </w:rPr>
        <w:t>.</w:t>
      </w:r>
      <w:r w:rsidR="00FA686D" w:rsidRPr="00FA686D">
        <w:rPr>
          <w:rFonts w:cstheme="minorHAnsi"/>
        </w:rPr>
        <w:t xml:space="preserve"> </w:t>
      </w:r>
      <w:r w:rsidRPr="00FA686D">
        <w:rPr>
          <w:rFonts w:cstheme="minorHAnsi"/>
        </w:rPr>
        <w:t xml:space="preserve">Prevalence by region and sex </w:t>
      </w:r>
      <w:r w:rsidR="00461DAA">
        <w:rPr>
          <w:rFonts w:cstheme="minorHAnsi"/>
        </w:rPr>
        <w:t>is</w:t>
      </w:r>
      <w:r w:rsidRPr="00FA686D">
        <w:rPr>
          <w:rFonts w:cstheme="minorHAnsi"/>
        </w:rPr>
        <w:t xml:space="preserve"> </w:t>
      </w:r>
      <w:r w:rsidR="008005E3" w:rsidRPr="00FA686D">
        <w:rPr>
          <w:rFonts w:cstheme="minorHAnsi"/>
        </w:rPr>
        <w:t xml:space="preserve">shown </w:t>
      </w:r>
      <w:r w:rsidRPr="00FA686D">
        <w:rPr>
          <w:rFonts w:cstheme="minorHAnsi"/>
        </w:rPr>
        <w:t xml:space="preserve">in Table 2, and by country and sex in Table </w:t>
      </w:r>
      <w:r w:rsidR="003D7095">
        <w:rPr>
          <w:rFonts w:cstheme="minorHAnsi"/>
        </w:rPr>
        <w:t>S</w:t>
      </w:r>
      <w:r w:rsidRPr="00FA686D">
        <w:rPr>
          <w:rFonts w:cstheme="minorHAnsi"/>
        </w:rPr>
        <w:t>5</w:t>
      </w:r>
      <w:r w:rsidR="005172EC" w:rsidRPr="00FA686D">
        <w:rPr>
          <w:rFonts w:cstheme="minorHAnsi"/>
        </w:rPr>
        <w:t>.</w:t>
      </w:r>
      <w:r w:rsidRPr="00FA686D">
        <w:rPr>
          <w:rFonts w:cstheme="minorHAnsi"/>
        </w:rPr>
        <w:t xml:space="preserve"> Sequela-specific prevalence by country </w:t>
      </w:r>
      <w:r w:rsidR="00461DAA" w:rsidRPr="00FA686D">
        <w:rPr>
          <w:rFonts w:cstheme="minorHAnsi"/>
        </w:rPr>
        <w:t>is</w:t>
      </w:r>
      <w:r w:rsidR="005172EC" w:rsidRPr="00FA686D">
        <w:rPr>
          <w:rFonts w:cstheme="minorHAnsi"/>
        </w:rPr>
        <w:t xml:space="preserve"> shown in </w:t>
      </w:r>
      <w:r w:rsidRPr="00FA686D">
        <w:rPr>
          <w:rFonts w:cstheme="minorHAnsi"/>
        </w:rPr>
        <w:t xml:space="preserve">Table </w:t>
      </w:r>
      <w:r w:rsidR="003D7095">
        <w:rPr>
          <w:rFonts w:cstheme="minorHAnsi"/>
        </w:rPr>
        <w:t>S</w:t>
      </w:r>
      <w:r w:rsidRPr="00FA686D">
        <w:rPr>
          <w:rFonts w:cstheme="minorHAnsi"/>
        </w:rPr>
        <w:t>6.</w:t>
      </w:r>
    </w:p>
    <w:bookmarkEnd w:id="41"/>
    <w:p w14:paraId="091D6CDE" w14:textId="441AE2C6" w:rsidR="00DA0193" w:rsidRPr="001B5335" w:rsidRDefault="00DA0193" w:rsidP="00237845">
      <w:pPr>
        <w:pStyle w:val="Heading3"/>
      </w:pPr>
      <w:r w:rsidRPr="001B5335">
        <w:t xml:space="preserve">Table </w:t>
      </w:r>
      <w:r w:rsidR="008A3BF4" w:rsidRPr="001B5335">
        <w:t>2</w:t>
      </w:r>
      <w:r w:rsidR="00F56145">
        <w:t>:</w:t>
      </w:r>
      <w:r w:rsidRPr="001B5335">
        <w:t xml:space="preserve"> Age</w:t>
      </w:r>
      <w:r w:rsidR="00995739" w:rsidRPr="001B5335">
        <w:t>-</w:t>
      </w:r>
      <w:r w:rsidRPr="001B5335">
        <w:t xml:space="preserve">standardised prevalence of </w:t>
      </w:r>
      <w:r w:rsidR="00EE4D68">
        <w:t>ASD</w:t>
      </w:r>
      <w:r w:rsidR="003053FB" w:rsidRPr="001B5335">
        <w:t xml:space="preserve"> </w:t>
      </w:r>
      <w:r w:rsidRPr="001B5335">
        <w:t>per 10</w:t>
      </w:r>
      <w:r w:rsidR="007428C8">
        <w:t>0</w:t>
      </w:r>
      <w:r w:rsidR="003053FB">
        <w:t xml:space="preserve"> </w:t>
      </w:r>
      <w:r w:rsidRPr="001B5335">
        <w:t xml:space="preserve">000 </w:t>
      </w:r>
      <w:r w:rsidR="003053FB">
        <w:t>persons</w:t>
      </w:r>
      <w:r w:rsidR="003053FB" w:rsidRPr="001B5335">
        <w:t xml:space="preserve"> </w:t>
      </w:r>
      <w:r w:rsidR="00733158" w:rsidRPr="001B5335">
        <w:t>by region</w:t>
      </w:r>
      <w:r w:rsidR="008E5BEA" w:rsidRPr="001B5335">
        <w:t>, super region, and globally</w:t>
      </w:r>
      <w:r w:rsidR="003053FB">
        <w:t>,</w:t>
      </w:r>
      <w:r w:rsidR="00733158" w:rsidRPr="001B5335">
        <w:t xml:space="preserve"> by sex</w:t>
      </w:r>
      <w:r w:rsidR="00A202EB" w:rsidRPr="001B5335">
        <w:t xml:space="preserve">, </w:t>
      </w:r>
      <w:r w:rsidR="00210B0D">
        <w:t>2021</w:t>
      </w:r>
      <w:r w:rsidR="00733158" w:rsidRPr="001B5335">
        <w:t>.</w:t>
      </w:r>
    </w:p>
    <w:tbl>
      <w:tblPr>
        <w:tblW w:w="9477" w:type="dxa"/>
        <w:tblInd w:w="93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737"/>
        <w:gridCol w:w="2390"/>
        <w:gridCol w:w="2051"/>
        <w:gridCol w:w="2299"/>
      </w:tblGrid>
      <w:tr w:rsidR="00C90477" w:rsidRPr="007F232C" w14:paraId="3C0AB9DB" w14:textId="77777777" w:rsidTr="007428C8">
        <w:trPr>
          <w:trHeight w:val="300"/>
          <w:tblHeader/>
        </w:trPr>
        <w:tc>
          <w:tcPr>
            <w:tcW w:w="2737" w:type="dxa"/>
            <w:shd w:val="clear" w:color="auto" w:fill="auto"/>
            <w:noWrap/>
            <w:vAlign w:val="center"/>
            <w:hideMark/>
          </w:tcPr>
          <w:p w14:paraId="05D12DF9" w14:textId="77777777" w:rsidR="00C90477" w:rsidRPr="007F232C" w:rsidRDefault="00C90477" w:rsidP="00F00CD6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b/>
                <w:bCs/>
                <w:sz w:val="20"/>
                <w:szCs w:val="20"/>
              </w:rPr>
              <w:t>Location</w:t>
            </w:r>
          </w:p>
        </w:tc>
        <w:tc>
          <w:tcPr>
            <w:tcW w:w="2390" w:type="dxa"/>
            <w:shd w:val="clear" w:color="auto" w:fill="auto"/>
            <w:noWrap/>
            <w:vAlign w:val="center"/>
            <w:hideMark/>
          </w:tcPr>
          <w:p w14:paraId="44DD531E" w14:textId="77777777" w:rsidR="00C90477" w:rsidRPr="007F232C" w:rsidRDefault="00C90477" w:rsidP="007F232C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b/>
                <w:bCs/>
                <w:sz w:val="20"/>
                <w:szCs w:val="20"/>
              </w:rPr>
              <w:t>Both (95% UI)</w:t>
            </w:r>
          </w:p>
        </w:tc>
        <w:tc>
          <w:tcPr>
            <w:tcW w:w="2051" w:type="dxa"/>
            <w:shd w:val="clear" w:color="auto" w:fill="auto"/>
            <w:noWrap/>
            <w:vAlign w:val="center"/>
            <w:hideMark/>
          </w:tcPr>
          <w:p w14:paraId="79CA7F6F" w14:textId="77777777" w:rsidR="00C90477" w:rsidRPr="007F232C" w:rsidRDefault="00C90477" w:rsidP="007F232C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b/>
                <w:bCs/>
                <w:sz w:val="20"/>
                <w:szCs w:val="20"/>
              </w:rPr>
              <w:t>Female (95% UI)</w:t>
            </w:r>
          </w:p>
        </w:tc>
        <w:tc>
          <w:tcPr>
            <w:tcW w:w="2299" w:type="dxa"/>
            <w:shd w:val="clear" w:color="auto" w:fill="auto"/>
            <w:noWrap/>
            <w:vAlign w:val="center"/>
            <w:hideMark/>
          </w:tcPr>
          <w:p w14:paraId="6887C7D9" w14:textId="77777777" w:rsidR="00C90477" w:rsidRPr="007F232C" w:rsidRDefault="00C90477" w:rsidP="007F232C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b/>
                <w:bCs/>
                <w:sz w:val="20"/>
                <w:szCs w:val="20"/>
              </w:rPr>
              <w:t>Male (95% UI)</w:t>
            </w:r>
          </w:p>
        </w:tc>
      </w:tr>
      <w:tr w:rsidR="007F232C" w:rsidRPr="007F232C" w14:paraId="60784553" w14:textId="77777777" w:rsidTr="007428C8">
        <w:trPr>
          <w:trHeight w:val="300"/>
        </w:trPr>
        <w:tc>
          <w:tcPr>
            <w:tcW w:w="2737" w:type="dxa"/>
            <w:shd w:val="clear" w:color="auto" w:fill="auto"/>
            <w:noWrap/>
            <w:vAlign w:val="center"/>
            <w:hideMark/>
          </w:tcPr>
          <w:p w14:paraId="0288E13A" w14:textId="77777777" w:rsidR="007F232C" w:rsidRPr="007F232C" w:rsidRDefault="007F232C" w:rsidP="007F232C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b/>
                <w:bCs/>
                <w:sz w:val="20"/>
                <w:szCs w:val="20"/>
              </w:rPr>
              <w:t>Global</w:t>
            </w:r>
          </w:p>
        </w:tc>
        <w:tc>
          <w:tcPr>
            <w:tcW w:w="2390" w:type="dxa"/>
            <w:shd w:val="clear" w:color="auto" w:fill="auto"/>
            <w:noWrap/>
            <w:vAlign w:val="center"/>
            <w:hideMark/>
          </w:tcPr>
          <w:p w14:paraId="5835194E" w14:textId="2B6DDE27" w:rsidR="007F232C" w:rsidRPr="007F232C" w:rsidRDefault="007F232C" w:rsidP="007F232C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sz w:val="20"/>
                <w:szCs w:val="20"/>
              </w:rPr>
              <w:t>788·3 (663·8–927·2)</w:t>
            </w:r>
          </w:p>
        </w:tc>
        <w:tc>
          <w:tcPr>
            <w:tcW w:w="2051" w:type="dxa"/>
            <w:shd w:val="clear" w:color="auto" w:fill="auto"/>
            <w:noWrap/>
            <w:vAlign w:val="center"/>
            <w:hideMark/>
          </w:tcPr>
          <w:p w14:paraId="081897C3" w14:textId="0EEE9C18" w:rsidR="007F232C" w:rsidRPr="007F232C" w:rsidRDefault="007F232C" w:rsidP="007F232C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sz w:val="20"/>
                <w:szCs w:val="20"/>
              </w:rPr>
              <w:t>508·1 (424·6–604·3)</w:t>
            </w:r>
          </w:p>
        </w:tc>
        <w:tc>
          <w:tcPr>
            <w:tcW w:w="2299" w:type="dxa"/>
            <w:shd w:val="clear" w:color="auto" w:fill="auto"/>
            <w:noWrap/>
            <w:vAlign w:val="center"/>
            <w:hideMark/>
          </w:tcPr>
          <w:p w14:paraId="3282D6D4" w14:textId="1360FDC8" w:rsidR="007F232C" w:rsidRPr="007F232C" w:rsidRDefault="007F232C" w:rsidP="007F232C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sz w:val="20"/>
                <w:szCs w:val="20"/>
              </w:rPr>
              <w:t>1</w:t>
            </w:r>
            <w:r w:rsidR="007428C8">
              <w:rPr>
                <w:rFonts w:cstheme="minorHAnsi"/>
                <w:sz w:val="20"/>
                <w:szCs w:val="20"/>
              </w:rPr>
              <w:t xml:space="preserve"> </w:t>
            </w:r>
            <w:r w:rsidRPr="007F232C">
              <w:rPr>
                <w:rFonts w:cstheme="minorHAnsi"/>
                <w:sz w:val="20"/>
                <w:szCs w:val="20"/>
              </w:rPr>
              <w:t>064·7 (898·5–1</w:t>
            </w:r>
            <w:r w:rsidR="007428C8">
              <w:rPr>
                <w:rFonts w:cstheme="minorHAnsi"/>
                <w:sz w:val="20"/>
                <w:szCs w:val="20"/>
              </w:rPr>
              <w:t xml:space="preserve"> </w:t>
            </w:r>
            <w:r w:rsidRPr="007F232C">
              <w:rPr>
                <w:rFonts w:cstheme="minorHAnsi"/>
                <w:sz w:val="20"/>
                <w:szCs w:val="20"/>
              </w:rPr>
              <w:t>245·7)</w:t>
            </w:r>
          </w:p>
        </w:tc>
      </w:tr>
      <w:tr w:rsidR="007F232C" w:rsidRPr="007F232C" w14:paraId="7D1E7B57" w14:textId="77777777" w:rsidTr="007428C8">
        <w:trPr>
          <w:trHeight w:val="300"/>
        </w:trPr>
        <w:tc>
          <w:tcPr>
            <w:tcW w:w="2737" w:type="dxa"/>
            <w:shd w:val="clear" w:color="auto" w:fill="auto"/>
            <w:noWrap/>
            <w:vAlign w:val="center"/>
            <w:hideMark/>
          </w:tcPr>
          <w:p w14:paraId="010877D8" w14:textId="77777777" w:rsidR="007F232C" w:rsidRPr="007F232C" w:rsidRDefault="007F232C" w:rsidP="007F232C">
            <w:pPr>
              <w:spacing w:after="0" w:line="240" w:lineRule="auto"/>
              <w:ind w:left="113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b/>
                <w:bCs/>
                <w:sz w:val="20"/>
                <w:szCs w:val="20"/>
              </w:rPr>
              <w:t>Central Europe, Eastern Europe, and Central Asia</w:t>
            </w:r>
          </w:p>
        </w:tc>
        <w:tc>
          <w:tcPr>
            <w:tcW w:w="2390" w:type="dxa"/>
            <w:shd w:val="clear" w:color="auto" w:fill="auto"/>
            <w:noWrap/>
            <w:vAlign w:val="center"/>
            <w:hideMark/>
          </w:tcPr>
          <w:p w14:paraId="3CEA4228" w14:textId="66D3271D" w:rsidR="007F232C" w:rsidRPr="007F232C" w:rsidRDefault="007F232C" w:rsidP="007F232C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sz w:val="20"/>
                <w:szCs w:val="20"/>
              </w:rPr>
              <w:t>927·5 (778·5–1</w:t>
            </w:r>
            <w:r w:rsidR="007428C8">
              <w:rPr>
                <w:rFonts w:cstheme="minorHAnsi"/>
                <w:sz w:val="20"/>
                <w:szCs w:val="20"/>
              </w:rPr>
              <w:t xml:space="preserve"> </w:t>
            </w:r>
            <w:r w:rsidRPr="007F232C">
              <w:rPr>
                <w:rFonts w:cstheme="minorHAnsi"/>
                <w:sz w:val="20"/>
                <w:szCs w:val="20"/>
              </w:rPr>
              <w:t>095·3)</w:t>
            </w:r>
          </w:p>
        </w:tc>
        <w:tc>
          <w:tcPr>
            <w:tcW w:w="2051" w:type="dxa"/>
            <w:shd w:val="clear" w:color="auto" w:fill="auto"/>
            <w:noWrap/>
            <w:vAlign w:val="center"/>
            <w:hideMark/>
          </w:tcPr>
          <w:p w14:paraId="01F8C437" w14:textId="751E4AF3" w:rsidR="007F232C" w:rsidRPr="007F232C" w:rsidRDefault="007F232C" w:rsidP="007F232C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sz w:val="20"/>
                <w:szCs w:val="20"/>
              </w:rPr>
              <w:t>644·2 (538·2–764·5)</w:t>
            </w:r>
          </w:p>
        </w:tc>
        <w:tc>
          <w:tcPr>
            <w:tcW w:w="2299" w:type="dxa"/>
            <w:shd w:val="clear" w:color="auto" w:fill="auto"/>
            <w:noWrap/>
            <w:vAlign w:val="center"/>
            <w:hideMark/>
          </w:tcPr>
          <w:p w14:paraId="3F8C1C17" w14:textId="66C9ED99" w:rsidR="007F232C" w:rsidRPr="007F232C" w:rsidRDefault="007F232C" w:rsidP="007F232C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sz w:val="20"/>
                <w:szCs w:val="20"/>
              </w:rPr>
              <w:t>1</w:t>
            </w:r>
            <w:r w:rsidR="007428C8">
              <w:rPr>
                <w:rFonts w:cstheme="minorHAnsi"/>
                <w:sz w:val="20"/>
                <w:szCs w:val="20"/>
              </w:rPr>
              <w:t xml:space="preserve"> </w:t>
            </w:r>
            <w:r w:rsidRPr="007F232C">
              <w:rPr>
                <w:rFonts w:cstheme="minorHAnsi"/>
                <w:sz w:val="20"/>
                <w:szCs w:val="20"/>
              </w:rPr>
              <w:t>218·6 (1</w:t>
            </w:r>
            <w:r w:rsidR="007428C8">
              <w:rPr>
                <w:rFonts w:cstheme="minorHAnsi"/>
                <w:sz w:val="20"/>
                <w:szCs w:val="20"/>
              </w:rPr>
              <w:t xml:space="preserve"> </w:t>
            </w:r>
            <w:r w:rsidRPr="007F232C">
              <w:rPr>
                <w:rFonts w:cstheme="minorHAnsi"/>
                <w:sz w:val="20"/>
                <w:szCs w:val="20"/>
              </w:rPr>
              <w:t>021·9–1</w:t>
            </w:r>
            <w:r w:rsidR="007428C8">
              <w:rPr>
                <w:rFonts w:cstheme="minorHAnsi"/>
                <w:sz w:val="20"/>
                <w:szCs w:val="20"/>
              </w:rPr>
              <w:t xml:space="preserve"> </w:t>
            </w:r>
            <w:r w:rsidRPr="007F232C">
              <w:rPr>
                <w:rFonts w:cstheme="minorHAnsi"/>
                <w:sz w:val="20"/>
                <w:szCs w:val="20"/>
              </w:rPr>
              <w:t>440·2)</w:t>
            </w:r>
          </w:p>
        </w:tc>
      </w:tr>
      <w:tr w:rsidR="007F232C" w:rsidRPr="007F232C" w14:paraId="4DC783D9" w14:textId="77777777" w:rsidTr="007428C8">
        <w:trPr>
          <w:trHeight w:val="300"/>
        </w:trPr>
        <w:tc>
          <w:tcPr>
            <w:tcW w:w="2737" w:type="dxa"/>
            <w:shd w:val="clear" w:color="auto" w:fill="auto"/>
            <w:noWrap/>
            <w:vAlign w:val="center"/>
            <w:hideMark/>
          </w:tcPr>
          <w:p w14:paraId="156EB969" w14:textId="77777777" w:rsidR="007F232C" w:rsidRPr="007F232C" w:rsidRDefault="007F232C" w:rsidP="007F232C">
            <w:pPr>
              <w:spacing w:before="100" w:beforeAutospacing="1" w:after="0" w:line="240" w:lineRule="auto"/>
              <w:ind w:left="227"/>
              <w:rPr>
                <w:rFonts w:eastAsia="Times New Roman" w:cstheme="minorHAnsi"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sz w:val="20"/>
                <w:szCs w:val="20"/>
              </w:rPr>
              <w:t>Central Asia</w:t>
            </w:r>
          </w:p>
        </w:tc>
        <w:tc>
          <w:tcPr>
            <w:tcW w:w="2390" w:type="dxa"/>
            <w:shd w:val="clear" w:color="auto" w:fill="auto"/>
            <w:noWrap/>
            <w:vAlign w:val="center"/>
            <w:hideMark/>
          </w:tcPr>
          <w:p w14:paraId="53CBADE9" w14:textId="1E7C7234" w:rsidR="007F232C" w:rsidRPr="007F232C" w:rsidRDefault="007F232C" w:rsidP="007F23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sz w:val="20"/>
                <w:szCs w:val="20"/>
              </w:rPr>
              <w:t>886·0 (744·2–1</w:t>
            </w:r>
            <w:r w:rsidR="007428C8">
              <w:rPr>
                <w:rFonts w:cstheme="minorHAnsi"/>
                <w:sz w:val="20"/>
                <w:szCs w:val="20"/>
              </w:rPr>
              <w:t xml:space="preserve"> </w:t>
            </w:r>
            <w:r w:rsidRPr="007F232C">
              <w:rPr>
                <w:rFonts w:cstheme="minorHAnsi"/>
                <w:sz w:val="20"/>
                <w:szCs w:val="20"/>
              </w:rPr>
              <w:t>044·4)</w:t>
            </w:r>
          </w:p>
        </w:tc>
        <w:tc>
          <w:tcPr>
            <w:tcW w:w="2051" w:type="dxa"/>
            <w:shd w:val="clear" w:color="auto" w:fill="auto"/>
            <w:noWrap/>
            <w:vAlign w:val="center"/>
            <w:hideMark/>
          </w:tcPr>
          <w:p w14:paraId="47DBA966" w14:textId="5ECD3FA0" w:rsidR="007F232C" w:rsidRPr="007F232C" w:rsidRDefault="007F232C" w:rsidP="007F23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sz w:val="20"/>
                <w:szCs w:val="20"/>
              </w:rPr>
              <w:t>621·5 (517·0–731·8)</w:t>
            </w:r>
          </w:p>
        </w:tc>
        <w:tc>
          <w:tcPr>
            <w:tcW w:w="2299" w:type="dxa"/>
            <w:shd w:val="clear" w:color="auto" w:fill="auto"/>
            <w:noWrap/>
            <w:vAlign w:val="center"/>
            <w:hideMark/>
          </w:tcPr>
          <w:p w14:paraId="50FE7B28" w14:textId="62D03643" w:rsidR="007F232C" w:rsidRPr="007F232C" w:rsidRDefault="007F232C" w:rsidP="007F23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sz w:val="20"/>
                <w:szCs w:val="20"/>
              </w:rPr>
              <w:t>1</w:t>
            </w:r>
            <w:r w:rsidR="007428C8">
              <w:rPr>
                <w:rFonts w:cstheme="minorHAnsi"/>
                <w:sz w:val="20"/>
                <w:szCs w:val="20"/>
              </w:rPr>
              <w:t xml:space="preserve"> </w:t>
            </w:r>
            <w:r w:rsidRPr="007F232C">
              <w:rPr>
                <w:rFonts w:cstheme="minorHAnsi"/>
                <w:sz w:val="20"/>
                <w:szCs w:val="20"/>
              </w:rPr>
              <w:t>154·4 (971·2–1</w:t>
            </w:r>
            <w:r w:rsidR="007428C8">
              <w:rPr>
                <w:rFonts w:cstheme="minorHAnsi"/>
                <w:sz w:val="20"/>
                <w:szCs w:val="20"/>
              </w:rPr>
              <w:t xml:space="preserve"> </w:t>
            </w:r>
            <w:r w:rsidRPr="007F232C">
              <w:rPr>
                <w:rFonts w:cstheme="minorHAnsi"/>
                <w:sz w:val="20"/>
                <w:szCs w:val="20"/>
              </w:rPr>
              <w:t>363·8)</w:t>
            </w:r>
          </w:p>
        </w:tc>
      </w:tr>
      <w:tr w:rsidR="007F232C" w:rsidRPr="007F232C" w14:paraId="19D69723" w14:textId="77777777" w:rsidTr="007428C8">
        <w:trPr>
          <w:trHeight w:val="300"/>
        </w:trPr>
        <w:tc>
          <w:tcPr>
            <w:tcW w:w="2737" w:type="dxa"/>
            <w:shd w:val="clear" w:color="auto" w:fill="auto"/>
            <w:noWrap/>
            <w:vAlign w:val="center"/>
            <w:hideMark/>
          </w:tcPr>
          <w:p w14:paraId="7A19FF42" w14:textId="77777777" w:rsidR="007F232C" w:rsidRPr="007F232C" w:rsidRDefault="007F232C" w:rsidP="007F232C">
            <w:pPr>
              <w:spacing w:after="0" w:line="240" w:lineRule="auto"/>
              <w:ind w:left="227"/>
              <w:rPr>
                <w:rFonts w:eastAsia="Times New Roman" w:cstheme="minorHAnsi"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sz w:val="20"/>
                <w:szCs w:val="20"/>
              </w:rPr>
              <w:t>Central Europe</w:t>
            </w:r>
          </w:p>
        </w:tc>
        <w:tc>
          <w:tcPr>
            <w:tcW w:w="2390" w:type="dxa"/>
            <w:shd w:val="clear" w:color="auto" w:fill="auto"/>
            <w:noWrap/>
            <w:vAlign w:val="center"/>
            <w:hideMark/>
          </w:tcPr>
          <w:p w14:paraId="5262889A" w14:textId="1F8EAFFA" w:rsidR="007F232C" w:rsidRPr="007F232C" w:rsidRDefault="007F232C" w:rsidP="007F23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sz w:val="20"/>
                <w:szCs w:val="20"/>
              </w:rPr>
              <w:t>964·4 (810·0–1</w:t>
            </w:r>
            <w:r w:rsidR="007428C8">
              <w:rPr>
                <w:rFonts w:cstheme="minorHAnsi"/>
                <w:sz w:val="20"/>
                <w:szCs w:val="20"/>
              </w:rPr>
              <w:t xml:space="preserve"> </w:t>
            </w:r>
            <w:r w:rsidRPr="007F232C">
              <w:rPr>
                <w:rFonts w:cstheme="minorHAnsi"/>
                <w:sz w:val="20"/>
                <w:szCs w:val="20"/>
              </w:rPr>
              <w:t>140·6)</w:t>
            </w:r>
          </w:p>
        </w:tc>
        <w:tc>
          <w:tcPr>
            <w:tcW w:w="2051" w:type="dxa"/>
            <w:shd w:val="clear" w:color="auto" w:fill="auto"/>
            <w:noWrap/>
            <w:vAlign w:val="center"/>
            <w:hideMark/>
          </w:tcPr>
          <w:p w14:paraId="291F5F14" w14:textId="14DDCF5C" w:rsidR="007F232C" w:rsidRPr="007F232C" w:rsidRDefault="007F232C" w:rsidP="007F23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sz w:val="20"/>
                <w:szCs w:val="20"/>
              </w:rPr>
              <w:t>662·3 (552·2–785·0)</w:t>
            </w:r>
          </w:p>
        </w:tc>
        <w:tc>
          <w:tcPr>
            <w:tcW w:w="2299" w:type="dxa"/>
            <w:shd w:val="clear" w:color="auto" w:fill="auto"/>
            <w:noWrap/>
            <w:vAlign w:val="center"/>
            <w:hideMark/>
          </w:tcPr>
          <w:p w14:paraId="338F41A8" w14:textId="2E598869" w:rsidR="007F232C" w:rsidRPr="007F232C" w:rsidRDefault="007F232C" w:rsidP="007F23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sz w:val="20"/>
                <w:szCs w:val="20"/>
              </w:rPr>
              <w:t>1</w:t>
            </w:r>
            <w:r w:rsidR="007428C8">
              <w:rPr>
                <w:rFonts w:cstheme="minorHAnsi"/>
                <w:sz w:val="20"/>
                <w:szCs w:val="20"/>
              </w:rPr>
              <w:t xml:space="preserve"> </w:t>
            </w:r>
            <w:r w:rsidRPr="007F232C">
              <w:rPr>
                <w:rFonts w:cstheme="minorHAnsi"/>
                <w:sz w:val="20"/>
                <w:szCs w:val="20"/>
              </w:rPr>
              <w:t>263·3 (1</w:t>
            </w:r>
            <w:r w:rsidR="007428C8">
              <w:rPr>
                <w:rFonts w:cstheme="minorHAnsi"/>
                <w:sz w:val="20"/>
                <w:szCs w:val="20"/>
              </w:rPr>
              <w:t xml:space="preserve"> </w:t>
            </w:r>
            <w:r w:rsidRPr="007F232C">
              <w:rPr>
                <w:rFonts w:cstheme="minorHAnsi"/>
                <w:sz w:val="20"/>
                <w:szCs w:val="20"/>
              </w:rPr>
              <w:t>058·4–1</w:t>
            </w:r>
            <w:r w:rsidR="007428C8">
              <w:rPr>
                <w:rFonts w:cstheme="minorHAnsi"/>
                <w:sz w:val="20"/>
                <w:szCs w:val="20"/>
              </w:rPr>
              <w:t xml:space="preserve"> </w:t>
            </w:r>
            <w:r w:rsidRPr="007F232C">
              <w:rPr>
                <w:rFonts w:cstheme="minorHAnsi"/>
                <w:sz w:val="20"/>
                <w:szCs w:val="20"/>
              </w:rPr>
              <w:t>489·7)</w:t>
            </w:r>
          </w:p>
        </w:tc>
      </w:tr>
      <w:tr w:rsidR="007F232C" w:rsidRPr="007F232C" w14:paraId="5618C019" w14:textId="77777777" w:rsidTr="007428C8">
        <w:trPr>
          <w:trHeight w:val="300"/>
        </w:trPr>
        <w:tc>
          <w:tcPr>
            <w:tcW w:w="2737" w:type="dxa"/>
            <w:shd w:val="clear" w:color="auto" w:fill="auto"/>
            <w:noWrap/>
            <w:vAlign w:val="center"/>
            <w:hideMark/>
          </w:tcPr>
          <w:p w14:paraId="5870C9AB" w14:textId="77777777" w:rsidR="007F232C" w:rsidRPr="007F232C" w:rsidRDefault="007F232C" w:rsidP="007F232C">
            <w:pPr>
              <w:spacing w:after="0" w:line="240" w:lineRule="auto"/>
              <w:ind w:left="227"/>
              <w:rPr>
                <w:rFonts w:eastAsia="Times New Roman" w:cstheme="minorHAnsi"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sz w:val="20"/>
                <w:szCs w:val="20"/>
              </w:rPr>
              <w:t>Eastern Europe</w:t>
            </w:r>
          </w:p>
        </w:tc>
        <w:tc>
          <w:tcPr>
            <w:tcW w:w="2390" w:type="dxa"/>
            <w:shd w:val="clear" w:color="auto" w:fill="auto"/>
            <w:noWrap/>
            <w:vAlign w:val="center"/>
            <w:hideMark/>
          </w:tcPr>
          <w:p w14:paraId="79F5888C" w14:textId="50D131BF" w:rsidR="007F232C" w:rsidRPr="007F232C" w:rsidRDefault="007F232C" w:rsidP="007F23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sz w:val="20"/>
                <w:szCs w:val="20"/>
              </w:rPr>
              <w:t>928·5 (779·8–1</w:t>
            </w:r>
            <w:r w:rsidR="007428C8">
              <w:rPr>
                <w:rFonts w:cstheme="minorHAnsi"/>
                <w:sz w:val="20"/>
                <w:szCs w:val="20"/>
              </w:rPr>
              <w:t xml:space="preserve"> </w:t>
            </w:r>
            <w:r w:rsidRPr="007F232C">
              <w:rPr>
                <w:rFonts w:cstheme="minorHAnsi"/>
                <w:sz w:val="20"/>
                <w:szCs w:val="20"/>
              </w:rPr>
              <w:t>102·3)</w:t>
            </w:r>
          </w:p>
        </w:tc>
        <w:tc>
          <w:tcPr>
            <w:tcW w:w="2051" w:type="dxa"/>
            <w:shd w:val="clear" w:color="auto" w:fill="auto"/>
            <w:noWrap/>
            <w:vAlign w:val="center"/>
            <w:hideMark/>
          </w:tcPr>
          <w:p w14:paraId="5B84647C" w14:textId="395F1C4E" w:rsidR="007F232C" w:rsidRPr="007F232C" w:rsidRDefault="007F232C" w:rsidP="007F23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sz w:val="20"/>
                <w:szCs w:val="20"/>
              </w:rPr>
              <w:t>645·6 (535·4–773·4)</w:t>
            </w:r>
          </w:p>
        </w:tc>
        <w:tc>
          <w:tcPr>
            <w:tcW w:w="2299" w:type="dxa"/>
            <w:shd w:val="clear" w:color="auto" w:fill="auto"/>
            <w:noWrap/>
            <w:vAlign w:val="center"/>
            <w:hideMark/>
          </w:tcPr>
          <w:p w14:paraId="010FCC2E" w14:textId="183316C9" w:rsidR="007F232C" w:rsidRPr="007F232C" w:rsidRDefault="007F232C" w:rsidP="007F23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sz w:val="20"/>
                <w:szCs w:val="20"/>
              </w:rPr>
              <w:t>1</w:t>
            </w:r>
            <w:r w:rsidR="007428C8">
              <w:rPr>
                <w:rFonts w:cstheme="minorHAnsi"/>
                <w:sz w:val="20"/>
                <w:szCs w:val="20"/>
              </w:rPr>
              <w:t xml:space="preserve"> </w:t>
            </w:r>
            <w:r w:rsidRPr="007F232C">
              <w:rPr>
                <w:rFonts w:cstheme="minorHAnsi"/>
                <w:sz w:val="20"/>
                <w:szCs w:val="20"/>
              </w:rPr>
              <w:t>226·2 (1</w:t>
            </w:r>
            <w:r w:rsidR="007428C8">
              <w:rPr>
                <w:rFonts w:cstheme="minorHAnsi"/>
                <w:sz w:val="20"/>
                <w:szCs w:val="20"/>
              </w:rPr>
              <w:t xml:space="preserve"> </w:t>
            </w:r>
            <w:r w:rsidRPr="007F232C">
              <w:rPr>
                <w:rFonts w:cstheme="minorHAnsi"/>
                <w:sz w:val="20"/>
                <w:szCs w:val="20"/>
              </w:rPr>
              <w:t>031·6–1</w:t>
            </w:r>
            <w:r w:rsidR="007428C8">
              <w:rPr>
                <w:rFonts w:cstheme="minorHAnsi"/>
                <w:sz w:val="20"/>
                <w:szCs w:val="20"/>
              </w:rPr>
              <w:t xml:space="preserve"> </w:t>
            </w:r>
            <w:r w:rsidRPr="007F232C">
              <w:rPr>
                <w:rFonts w:cstheme="minorHAnsi"/>
                <w:sz w:val="20"/>
                <w:szCs w:val="20"/>
              </w:rPr>
              <w:t>457·2)</w:t>
            </w:r>
          </w:p>
        </w:tc>
      </w:tr>
      <w:tr w:rsidR="007F232C" w:rsidRPr="007F232C" w14:paraId="4F4D8297" w14:textId="77777777" w:rsidTr="007428C8">
        <w:trPr>
          <w:trHeight w:val="300"/>
        </w:trPr>
        <w:tc>
          <w:tcPr>
            <w:tcW w:w="2737" w:type="dxa"/>
            <w:shd w:val="clear" w:color="auto" w:fill="auto"/>
            <w:noWrap/>
            <w:vAlign w:val="center"/>
            <w:hideMark/>
          </w:tcPr>
          <w:p w14:paraId="0E8E728D" w14:textId="77777777" w:rsidR="007F232C" w:rsidRPr="007F232C" w:rsidRDefault="007F232C" w:rsidP="007F232C">
            <w:pPr>
              <w:spacing w:after="0" w:line="240" w:lineRule="auto"/>
              <w:ind w:left="113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b/>
                <w:bCs/>
                <w:sz w:val="20"/>
                <w:szCs w:val="20"/>
              </w:rPr>
              <w:t>High-income</w:t>
            </w:r>
          </w:p>
        </w:tc>
        <w:tc>
          <w:tcPr>
            <w:tcW w:w="2390" w:type="dxa"/>
            <w:shd w:val="clear" w:color="auto" w:fill="auto"/>
            <w:noWrap/>
            <w:vAlign w:val="center"/>
            <w:hideMark/>
          </w:tcPr>
          <w:p w14:paraId="09CD46A5" w14:textId="4F9ED4BF" w:rsidR="007F232C" w:rsidRPr="007F232C" w:rsidRDefault="007F232C" w:rsidP="007F232C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sz w:val="20"/>
                <w:szCs w:val="20"/>
              </w:rPr>
              <w:t>1</w:t>
            </w:r>
            <w:r w:rsidR="007428C8">
              <w:rPr>
                <w:rFonts w:cstheme="minorHAnsi"/>
                <w:sz w:val="20"/>
                <w:szCs w:val="20"/>
              </w:rPr>
              <w:t xml:space="preserve"> </w:t>
            </w:r>
            <w:r w:rsidRPr="007F232C">
              <w:rPr>
                <w:rFonts w:cstheme="minorHAnsi"/>
                <w:sz w:val="20"/>
                <w:szCs w:val="20"/>
              </w:rPr>
              <w:t>090·2 (916·3–1</w:t>
            </w:r>
            <w:r w:rsidR="007428C8">
              <w:rPr>
                <w:rFonts w:cstheme="minorHAnsi"/>
                <w:sz w:val="20"/>
                <w:szCs w:val="20"/>
              </w:rPr>
              <w:t xml:space="preserve"> </w:t>
            </w:r>
            <w:r w:rsidRPr="007F232C">
              <w:rPr>
                <w:rFonts w:cstheme="minorHAnsi"/>
                <w:sz w:val="20"/>
                <w:szCs w:val="20"/>
              </w:rPr>
              <w:t>279·3)</w:t>
            </w:r>
          </w:p>
        </w:tc>
        <w:tc>
          <w:tcPr>
            <w:tcW w:w="2051" w:type="dxa"/>
            <w:shd w:val="clear" w:color="auto" w:fill="auto"/>
            <w:noWrap/>
            <w:vAlign w:val="center"/>
            <w:hideMark/>
          </w:tcPr>
          <w:p w14:paraId="231BDCFE" w14:textId="40E90F26" w:rsidR="007F232C" w:rsidRPr="007F232C" w:rsidRDefault="007F232C" w:rsidP="007F232C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sz w:val="20"/>
                <w:szCs w:val="20"/>
              </w:rPr>
              <w:t>649·8 (543·4–771·1)</w:t>
            </w:r>
          </w:p>
        </w:tc>
        <w:tc>
          <w:tcPr>
            <w:tcW w:w="2299" w:type="dxa"/>
            <w:shd w:val="clear" w:color="auto" w:fill="auto"/>
            <w:noWrap/>
            <w:vAlign w:val="center"/>
            <w:hideMark/>
          </w:tcPr>
          <w:p w14:paraId="7EF9C6D3" w14:textId="356269A0" w:rsidR="007F232C" w:rsidRPr="007F232C" w:rsidRDefault="007F232C" w:rsidP="007F232C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sz w:val="20"/>
                <w:szCs w:val="20"/>
              </w:rPr>
              <w:t>1</w:t>
            </w:r>
            <w:r w:rsidR="007428C8">
              <w:rPr>
                <w:rFonts w:cstheme="minorHAnsi"/>
                <w:sz w:val="20"/>
                <w:szCs w:val="20"/>
              </w:rPr>
              <w:t xml:space="preserve"> </w:t>
            </w:r>
            <w:r w:rsidRPr="007F232C">
              <w:rPr>
                <w:rFonts w:cstheme="minorHAnsi"/>
                <w:sz w:val="20"/>
                <w:szCs w:val="20"/>
              </w:rPr>
              <w:t>526·5 (1</w:t>
            </w:r>
            <w:r w:rsidR="007428C8">
              <w:rPr>
                <w:rFonts w:cstheme="minorHAnsi"/>
                <w:sz w:val="20"/>
                <w:szCs w:val="20"/>
              </w:rPr>
              <w:t xml:space="preserve"> </w:t>
            </w:r>
            <w:r w:rsidRPr="007F232C">
              <w:rPr>
                <w:rFonts w:cstheme="minorHAnsi"/>
                <w:sz w:val="20"/>
                <w:szCs w:val="20"/>
              </w:rPr>
              <w:t>283·2–1</w:t>
            </w:r>
            <w:r w:rsidR="007428C8">
              <w:rPr>
                <w:rFonts w:cstheme="minorHAnsi"/>
                <w:sz w:val="20"/>
                <w:szCs w:val="20"/>
              </w:rPr>
              <w:t xml:space="preserve"> </w:t>
            </w:r>
            <w:r w:rsidRPr="007F232C">
              <w:rPr>
                <w:rFonts w:cstheme="minorHAnsi"/>
                <w:sz w:val="20"/>
                <w:szCs w:val="20"/>
              </w:rPr>
              <w:t>786·5)</w:t>
            </w:r>
          </w:p>
        </w:tc>
      </w:tr>
      <w:tr w:rsidR="007F232C" w:rsidRPr="007F232C" w14:paraId="3E86E43D" w14:textId="77777777" w:rsidTr="007428C8">
        <w:trPr>
          <w:trHeight w:val="300"/>
        </w:trPr>
        <w:tc>
          <w:tcPr>
            <w:tcW w:w="2737" w:type="dxa"/>
            <w:shd w:val="clear" w:color="auto" w:fill="auto"/>
            <w:noWrap/>
            <w:vAlign w:val="center"/>
            <w:hideMark/>
          </w:tcPr>
          <w:p w14:paraId="6B97B118" w14:textId="77777777" w:rsidR="007F232C" w:rsidRPr="007F232C" w:rsidRDefault="007F232C" w:rsidP="007F232C">
            <w:pPr>
              <w:spacing w:after="0" w:line="240" w:lineRule="auto"/>
              <w:ind w:left="227"/>
              <w:rPr>
                <w:rFonts w:eastAsia="Times New Roman" w:cstheme="minorHAnsi"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sz w:val="20"/>
                <w:szCs w:val="20"/>
              </w:rPr>
              <w:t>Australasia</w:t>
            </w:r>
          </w:p>
        </w:tc>
        <w:tc>
          <w:tcPr>
            <w:tcW w:w="2390" w:type="dxa"/>
            <w:shd w:val="clear" w:color="auto" w:fill="auto"/>
            <w:noWrap/>
            <w:vAlign w:val="center"/>
            <w:hideMark/>
          </w:tcPr>
          <w:p w14:paraId="3571E88B" w14:textId="6AFBD5A0" w:rsidR="007F232C" w:rsidRPr="007F232C" w:rsidRDefault="007F232C" w:rsidP="007F23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sz w:val="20"/>
                <w:szCs w:val="20"/>
              </w:rPr>
              <w:t>1</w:t>
            </w:r>
            <w:r w:rsidR="007428C8">
              <w:rPr>
                <w:rFonts w:cstheme="minorHAnsi"/>
                <w:sz w:val="20"/>
                <w:szCs w:val="20"/>
              </w:rPr>
              <w:t xml:space="preserve"> </w:t>
            </w:r>
            <w:r w:rsidRPr="007F232C">
              <w:rPr>
                <w:rFonts w:cstheme="minorHAnsi"/>
                <w:sz w:val="20"/>
                <w:szCs w:val="20"/>
              </w:rPr>
              <w:t>191·0 (993·0–1</w:t>
            </w:r>
            <w:r w:rsidR="007428C8">
              <w:rPr>
                <w:rFonts w:cstheme="minorHAnsi"/>
                <w:sz w:val="20"/>
                <w:szCs w:val="20"/>
              </w:rPr>
              <w:t xml:space="preserve"> </w:t>
            </w:r>
            <w:r w:rsidRPr="007F232C">
              <w:rPr>
                <w:rFonts w:cstheme="minorHAnsi"/>
                <w:sz w:val="20"/>
                <w:szCs w:val="20"/>
              </w:rPr>
              <w:t>422·7)</w:t>
            </w:r>
          </w:p>
        </w:tc>
        <w:tc>
          <w:tcPr>
            <w:tcW w:w="2051" w:type="dxa"/>
            <w:shd w:val="clear" w:color="auto" w:fill="auto"/>
            <w:noWrap/>
            <w:vAlign w:val="center"/>
            <w:hideMark/>
          </w:tcPr>
          <w:p w14:paraId="6DF2FC07" w14:textId="62681417" w:rsidR="007F232C" w:rsidRPr="007F232C" w:rsidRDefault="007F232C" w:rsidP="007F23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sz w:val="20"/>
                <w:szCs w:val="20"/>
              </w:rPr>
              <w:t>709·4 (586·1–862·2)</w:t>
            </w:r>
          </w:p>
        </w:tc>
        <w:tc>
          <w:tcPr>
            <w:tcW w:w="2299" w:type="dxa"/>
            <w:shd w:val="clear" w:color="auto" w:fill="auto"/>
            <w:noWrap/>
            <w:vAlign w:val="center"/>
            <w:hideMark/>
          </w:tcPr>
          <w:p w14:paraId="1DBB8916" w14:textId="3556E210" w:rsidR="007F232C" w:rsidRPr="007F232C" w:rsidRDefault="007F232C" w:rsidP="007F23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sz w:val="20"/>
                <w:szCs w:val="20"/>
              </w:rPr>
              <w:t>1</w:t>
            </w:r>
            <w:r w:rsidR="007428C8">
              <w:rPr>
                <w:rFonts w:cstheme="minorHAnsi"/>
                <w:sz w:val="20"/>
                <w:szCs w:val="20"/>
              </w:rPr>
              <w:t xml:space="preserve"> </w:t>
            </w:r>
            <w:r w:rsidRPr="007F232C">
              <w:rPr>
                <w:rFonts w:cstheme="minorHAnsi"/>
                <w:sz w:val="20"/>
                <w:szCs w:val="20"/>
              </w:rPr>
              <w:t>670·0 (1</w:t>
            </w:r>
            <w:r w:rsidR="007428C8">
              <w:rPr>
                <w:rFonts w:cstheme="minorHAnsi"/>
                <w:sz w:val="20"/>
                <w:szCs w:val="20"/>
              </w:rPr>
              <w:t xml:space="preserve"> </w:t>
            </w:r>
            <w:r w:rsidRPr="007F232C">
              <w:rPr>
                <w:rFonts w:cstheme="minorHAnsi"/>
                <w:sz w:val="20"/>
                <w:szCs w:val="20"/>
              </w:rPr>
              <w:t>387·5–2</w:t>
            </w:r>
            <w:r w:rsidR="007428C8">
              <w:rPr>
                <w:rFonts w:cstheme="minorHAnsi"/>
                <w:sz w:val="20"/>
                <w:szCs w:val="20"/>
              </w:rPr>
              <w:t xml:space="preserve"> </w:t>
            </w:r>
            <w:r w:rsidRPr="007F232C">
              <w:rPr>
                <w:rFonts w:cstheme="minorHAnsi"/>
                <w:sz w:val="20"/>
                <w:szCs w:val="20"/>
              </w:rPr>
              <w:t>012·1)</w:t>
            </w:r>
          </w:p>
        </w:tc>
      </w:tr>
      <w:tr w:rsidR="007F232C" w:rsidRPr="007F232C" w14:paraId="2356C86E" w14:textId="77777777" w:rsidTr="007428C8">
        <w:trPr>
          <w:trHeight w:val="300"/>
        </w:trPr>
        <w:tc>
          <w:tcPr>
            <w:tcW w:w="2737" w:type="dxa"/>
            <w:shd w:val="clear" w:color="auto" w:fill="auto"/>
            <w:noWrap/>
            <w:vAlign w:val="center"/>
            <w:hideMark/>
          </w:tcPr>
          <w:p w14:paraId="57EECA6E" w14:textId="77777777" w:rsidR="007F232C" w:rsidRPr="007F232C" w:rsidRDefault="007F232C" w:rsidP="007F232C">
            <w:pPr>
              <w:spacing w:after="0" w:line="240" w:lineRule="auto"/>
              <w:ind w:left="227"/>
              <w:rPr>
                <w:rFonts w:eastAsia="Times New Roman" w:cstheme="minorHAnsi"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sz w:val="20"/>
                <w:szCs w:val="20"/>
              </w:rPr>
              <w:t>High-income Asia Pacific</w:t>
            </w:r>
          </w:p>
        </w:tc>
        <w:tc>
          <w:tcPr>
            <w:tcW w:w="2390" w:type="dxa"/>
            <w:shd w:val="clear" w:color="auto" w:fill="auto"/>
            <w:noWrap/>
            <w:vAlign w:val="center"/>
            <w:hideMark/>
          </w:tcPr>
          <w:p w14:paraId="7ED8C8BB" w14:textId="7703C4AA" w:rsidR="007F232C" w:rsidRPr="007F232C" w:rsidRDefault="007F232C" w:rsidP="007F23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sz w:val="20"/>
                <w:szCs w:val="20"/>
              </w:rPr>
              <w:t>1</w:t>
            </w:r>
            <w:r w:rsidR="007428C8">
              <w:rPr>
                <w:rFonts w:cstheme="minorHAnsi"/>
                <w:sz w:val="20"/>
                <w:szCs w:val="20"/>
              </w:rPr>
              <w:t xml:space="preserve"> </w:t>
            </w:r>
            <w:r w:rsidRPr="007F232C">
              <w:rPr>
                <w:rFonts w:cstheme="minorHAnsi"/>
                <w:sz w:val="20"/>
                <w:szCs w:val="20"/>
              </w:rPr>
              <w:t>559·5 (1</w:t>
            </w:r>
            <w:r w:rsidR="007428C8">
              <w:rPr>
                <w:rFonts w:cstheme="minorHAnsi"/>
                <w:sz w:val="20"/>
                <w:szCs w:val="20"/>
              </w:rPr>
              <w:t xml:space="preserve"> </w:t>
            </w:r>
            <w:r w:rsidRPr="007F232C">
              <w:rPr>
                <w:rFonts w:cstheme="minorHAnsi"/>
                <w:sz w:val="20"/>
                <w:szCs w:val="20"/>
              </w:rPr>
              <w:t>311·3–1</w:t>
            </w:r>
            <w:r w:rsidR="007428C8">
              <w:rPr>
                <w:rFonts w:cstheme="minorHAnsi"/>
                <w:sz w:val="20"/>
                <w:szCs w:val="20"/>
              </w:rPr>
              <w:t xml:space="preserve"> </w:t>
            </w:r>
            <w:r w:rsidRPr="007F232C">
              <w:rPr>
                <w:rFonts w:cstheme="minorHAnsi"/>
                <w:sz w:val="20"/>
                <w:szCs w:val="20"/>
              </w:rPr>
              <w:t>832·4)</w:t>
            </w:r>
          </w:p>
        </w:tc>
        <w:tc>
          <w:tcPr>
            <w:tcW w:w="2051" w:type="dxa"/>
            <w:shd w:val="clear" w:color="auto" w:fill="auto"/>
            <w:noWrap/>
            <w:vAlign w:val="center"/>
            <w:hideMark/>
          </w:tcPr>
          <w:p w14:paraId="5D99A7EA" w14:textId="5F50FA18" w:rsidR="007F232C" w:rsidRPr="007F232C" w:rsidRDefault="007F232C" w:rsidP="007F23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sz w:val="20"/>
                <w:szCs w:val="20"/>
              </w:rPr>
              <w:t>938·8 (790·5–1</w:t>
            </w:r>
            <w:r w:rsidR="007428C8">
              <w:rPr>
                <w:rFonts w:cstheme="minorHAnsi"/>
                <w:sz w:val="20"/>
                <w:szCs w:val="20"/>
              </w:rPr>
              <w:t xml:space="preserve"> </w:t>
            </w:r>
            <w:r w:rsidRPr="007F232C">
              <w:rPr>
                <w:rFonts w:cstheme="minorHAnsi"/>
                <w:sz w:val="20"/>
                <w:szCs w:val="20"/>
              </w:rPr>
              <w:t>107·1)</w:t>
            </w:r>
          </w:p>
        </w:tc>
        <w:tc>
          <w:tcPr>
            <w:tcW w:w="2299" w:type="dxa"/>
            <w:shd w:val="clear" w:color="auto" w:fill="auto"/>
            <w:noWrap/>
            <w:vAlign w:val="center"/>
            <w:hideMark/>
          </w:tcPr>
          <w:p w14:paraId="6ACBB11E" w14:textId="17C62113" w:rsidR="007F232C" w:rsidRPr="007F232C" w:rsidRDefault="007F232C" w:rsidP="007F23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sz w:val="20"/>
                <w:szCs w:val="20"/>
              </w:rPr>
              <w:t>2</w:t>
            </w:r>
            <w:r w:rsidR="007428C8">
              <w:rPr>
                <w:rFonts w:cstheme="minorHAnsi"/>
                <w:sz w:val="20"/>
                <w:szCs w:val="20"/>
              </w:rPr>
              <w:t xml:space="preserve"> </w:t>
            </w:r>
            <w:r w:rsidRPr="007F232C">
              <w:rPr>
                <w:rFonts w:cstheme="minorHAnsi"/>
                <w:sz w:val="20"/>
                <w:szCs w:val="20"/>
              </w:rPr>
              <w:t>161·1 (1</w:t>
            </w:r>
            <w:r w:rsidR="007428C8">
              <w:rPr>
                <w:rFonts w:cstheme="minorHAnsi"/>
                <w:sz w:val="20"/>
                <w:szCs w:val="20"/>
              </w:rPr>
              <w:t xml:space="preserve"> </w:t>
            </w:r>
            <w:r w:rsidRPr="007F232C">
              <w:rPr>
                <w:rFonts w:cstheme="minorHAnsi"/>
                <w:sz w:val="20"/>
                <w:szCs w:val="20"/>
              </w:rPr>
              <w:t>815·5–2</w:t>
            </w:r>
            <w:r w:rsidR="007428C8">
              <w:rPr>
                <w:rFonts w:cstheme="minorHAnsi"/>
                <w:sz w:val="20"/>
                <w:szCs w:val="20"/>
              </w:rPr>
              <w:t xml:space="preserve"> </w:t>
            </w:r>
            <w:r w:rsidRPr="007F232C">
              <w:rPr>
                <w:rFonts w:cstheme="minorHAnsi"/>
                <w:sz w:val="20"/>
                <w:szCs w:val="20"/>
              </w:rPr>
              <w:t>536·3)</w:t>
            </w:r>
          </w:p>
        </w:tc>
      </w:tr>
      <w:tr w:rsidR="007F232C" w:rsidRPr="007F232C" w14:paraId="57F4E166" w14:textId="77777777" w:rsidTr="007428C8">
        <w:trPr>
          <w:trHeight w:val="300"/>
        </w:trPr>
        <w:tc>
          <w:tcPr>
            <w:tcW w:w="2737" w:type="dxa"/>
            <w:shd w:val="clear" w:color="auto" w:fill="auto"/>
            <w:noWrap/>
            <w:vAlign w:val="center"/>
            <w:hideMark/>
          </w:tcPr>
          <w:p w14:paraId="5353F99A" w14:textId="77777777" w:rsidR="007F232C" w:rsidRPr="007F232C" w:rsidRDefault="007F232C" w:rsidP="007F232C">
            <w:pPr>
              <w:spacing w:after="0" w:line="240" w:lineRule="auto"/>
              <w:ind w:left="227"/>
              <w:rPr>
                <w:rFonts w:eastAsia="Times New Roman" w:cstheme="minorHAnsi"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sz w:val="20"/>
                <w:szCs w:val="20"/>
              </w:rPr>
              <w:t>High-income North America</w:t>
            </w:r>
          </w:p>
        </w:tc>
        <w:tc>
          <w:tcPr>
            <w:tcW w:w="2390" w:type="dxa"/>
            <w:shd w:val="clear" w:color="auto" w:fill="auto"/>
            <w:noWrap/>
            <w:vAlign w:val="center"/>
            <w:hideMark/>
          </w:tcPr>
          <w:p w14:paraId="579B7A63" w14:textId="0456F7AA" w:rsidR="007F232C" w:rsidRPr="007F232C" w:rsidRDefault="007F232C" w:rsidP="007F23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sz w:val="20"/>
                <w:szCs w:val="20"/>
              </w:rPr>
              <w:t>1</w:t>
            </w:r>
            <w:r w:rsidR="007428C8">
              <w:rPr>
                <w:rFonts w:cstheme="minorHAnsi"/>
                <w:sz w:val="20"/>
                <w:szCs w:val="20"/>
              </w:rPr>
              <w:t xml:space="preserve"> </w:t>
            </w:r>
            <w:r w:rsidRPr="007F232C">
              <w:rPr>
                <w:rFonts w:cstheme="minorHAnsi"/>
                <w:sz w:val="20"/>
                <w:szCs w:val="20"/>
              </w:rPr>
              <w:t>097·2 (919·2–1</w:t>
            </w:r>
            <w:r w:rsidR="007428C8">
              <w:rPr>
                <w:rFonts w:cstheme="minorHAnsi"/>
                <w:sz w:val="20"/>
                <w:szCs w:val="20"/>
              </w:rPr>
              <w:t xml:space="preserve"> </w:t>
            </w:r>
            <w:r w:rsidRPr="007F232C">
              <w:rPr>
                <w:rFonts w:cstheme="minorHAnsi"/>
                <w:sz w:val="20"/>
                <w:szCs w:val="20"/>
              </w:rPr>
              <w:t>296·7)</w:t>
            </w:r>
          </w:p>
        </w:tc>
        <w:tc>
          <w:tcPr>
            <w:tcW w:w="2051" w:type="dxa"/>
            <w:shd w:val="clear" w:color="auto" w:fill="auto"/>
            <w:noWrap/>
            <w:vAlign w:val="center"/>
            <w:hideMark/>
          </w:tcPr>
          <w:p w14:paraId="02B301F5" w14:textId="3E42B8FF" w:rsidR="007F232C" w:rsidRPr="007F232C" w:rsidRDefault="007F232C" w:rsidP="007F23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sz w:val="20"/>
                <w:szCs w:val="20"/>
              </w:rPr>
              <w:t>707·3 (589·5–838·0)</w:t>
            </w:r>
          </w:p>
        </w:tc>
        <w:tc>
          <w:tcPr>
            <w:tcW w:w="2299" w:type="dxa"/>
            <w:shd w:val="clear" w:color="auto" w:fill="auto"/>
            <w:noWrap/>
            <w:vAlign w:val="center"/>
            <w:hideMark/>
          </w:tcPr>
          <w:p w14:paraId="285ECD40" w14:textId="0E1F846C" w:rsidR="007F232C" w:rsidRPr="007F232C" w:rsidRDefault="007F232C" w:rsidP="007F23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sz w:val="20"/>
                <w:szCs w:val="20"/>
              </w:rPr>
              <w:t>1</w:t>
            </w:r>
            <w:r w:rsidR="007428C8">
              <w:rPr>
                <w:rFonts w:cstheme="minorHAnsi"/>
                <w:sz w:val="20"/>
                <w:szCs w:val="20"/>
              </w:rPr>
              <w:t xml:space="preserve"> </w:t>
            </w:r>
            <w:r w:rsidRPr="007F232C">
              <w:rPr>
                <w:rFonts w:cstheme="minorHAnsi"/>
                <w:sz w:val="20"/>
                <w:szCs w:val="20"/>
              </w:rPr>
              <w:t>486·9 (1</w:t>
            </w:r>
            <w:r w:rsidR="007428C8">
              <w:rPr>
                <w:rFonts w:cstheme="minorHAnsi"/>
                <w:sz w:val="20"/>
                <w:szCs w:val="20"/>
              </w:rPr>
              <w:t xml:space="preserve"> </w:t>
            </w:r>
            <w:r w:rsidRPr="007F232C">
              <w:rPr>
                <w:rFonts w:cstheme="minorHAnsi"/>
                <w:sz w:val="20"/>
                <w:szCs w:val="20"/>
              </w:rPr>
              <w:t>244·5–1</w:t>
            </w:r>
            <w:r w:rsidR="007428C8">
              <w:rPr>
                <w:rFonts w:cstheme="minorHAnsi"/>
                <w:sz w:val="20"/>
                <w:szCs w:val="20"/>
              </w:rPr>
              <w:t xml:space="preserve"> </w:t>
            </w:r>
            <w:r w:rsidRPr="007F232C">
              <w:rPr>
                <w:rFonts w:cstheme="minorHAnsi"/>
                <w:sz w:val="20"/>
                <w:szCs w:val="20"/>
              </w:rPr>
              <w:t>746·3)</w:t>
            </w:r>
          </w:p>
        </w:tc>
      </w:tr>
      <w:tr w:rsidR="007F232C" w:rsidRPr="007F232C" w14:paraId="3E2F856F" w14:textId="77777777" w:rsidTr="007428C8">
        <w:trPr>
          <w:trHeight w:val="300"/>
        </w:trPr>
        <w:tc>
          <w:tcPr>
            <w:tcW w:w="2737" w:type="dxa"/>
            <w:shd w:val="clear" w:color="auto" w:fill="auto"/>
            <w:noWrap/>
            <w:vAlign w:val="center"/>
            <w:hideMark/>
          </w:tcPr>
          <w:p w14:paraId="6877EC08" w14:textId="77777777" w:rsidR="007F232C" w:rsidRPr="007F232C" w:rsidRDefault="007F232C" w:rsidP="007F232C">
            <w:pPr>
              <w:spacing w:after="0" w:line="240" w:lineRule="auto"/>
              <w:ind w:left="227"/>
              <w:rPr>
                <w:rFonts w:eastAsia="Times New Roman" w:cstheme="minorHAnsi"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sz w:val="20"/>
                <w:szCs w:val="20"/>
              </w:rPr>
              <w:t>Southern Latin America</w:t>
            </w:r>
          </w:p>
        </w:tc>
        <w:tc>
          <w:tcPr>
            <w:tcW w:w="2390" w:type="dxa"/>
            <w:shd w:val="clear" w:color="auto" w:fill="auto"/>
            <w:noWrap/>
            <w:vAlign w:val="center"/>
            <w:hideMark/>
          </w:tcPr>
          <w:p w14:paraId="5BA6D0E9" w14:textId="6996C849" w:rsidR="007F232C" w:rsidRPr="007F232C" w:rsidRDefault="007F232C" w:rsidP="007F23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sz w:val="20"/>
                <w:szCs w:val="20"/>
              </w:rPr>
              <w:t>1</w:t>
            </w:r>
            <w:r w:rsidR="007428C8">
              <w:rPr>
                <w:rFonts w:cstheme="minorHAnsi"/>
                <w:sz w:val="20"/>
                <w:szCs w:val="20"/>
              </w:rPr>
              <w:t xml:space="preserve"> </w:t>
            </w:r>
            <w:r w:rsidRPr="007F232C">
              <w:rPr>
                <w:rFonts w:cstheme="minorHAnsi"/>
                <w:sz w:val="20"/>
                <w:szCs w:val="20"/>
              </w:rPr>
              <w:t>056·5 (885·9–1</w:t>
            </w:r>
            <w:r w:rsidR="007428C8">
              <w:rPr>
                <w:rFonts w:cstheme="minorHAnsi"/>
                <w:sz w:val="20"/>
                <w:szCs w:val="20"/>
              </w:rPr>
              <w:t xml:space="preserve"> </w:t>
            </w:r>
            <w:r w:rsidRPr="007F232C">
              <w:rPr>
                <w:rFonts w:cstheme="minorHAnsi"/>
                <w:sz w:val="20"/>
                <w:szCs w:val="20"/>
              </w:rPr>
              <w:t>245·4)</w:t>
            </w:r>
          </w:p>
        </w:tc>
        <w:tc>
          <w:tcPr>
            <w:tcW w:w="2051" w:type="dxa"/>
            <w:shd w:val="clear" w:color="auto" w:fill="auto"/>
            <w:noWrap/>
            <w:vAlign w:val="center"/>
            <w:hideMark/>
          </w:tcPr>
          <w:p w14:paraId="29A96AF7" w14:textId="05D64790" w:rsidR="007F232C" w:rsidRPr="007F232C" w:rsidRDefault="007F232C" w:rsidP="007F23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sz w:val="20"/>
                <w:szCs w:val="20"/>
              </w:rPr>
              <w:t>662·3 (548·0–787·7)</w:t>
            </w:r>
          </w:p>
        </w:tc>
        <w:tc>
          <w:tcPr>
            <w:tcW w:w="2299" w:type="dxa"/>
            <w:shd w:val="clear" w:color="auto" w:fill="auto"/>
            <w:noWrap/>
            <w:vAlign w:val="center"/>
            <w:hideMark/>
          </w:tcPr>
          <w:p w14:paraId="637943EB" w14:textId="54F0D131" w:rsidR="007F232C" w:rsidRPr="007F232C" w:rsidRDefault="007F232C" w:rsidP="007F23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sz w:val="20"/>
                <w:szCs w:val="20"/>
              </w:rPr>
              <w:t>1</w:t>
            </w:r>
            <w:r w:rsidR="007428C8">
              <w:rPr>
                <w:rFonts w:cstheme="minorHAnsi"/>
                <w:sz w:val="20"/>
                <w:szCs w:val="20"/>
              </w:rPr>
              <w:t xml:space="preserve"> </w:t>
            </w:r>
            <w:r w:rsidRPr="007F232C">
              <w:rPr>
                <w:rFonts w:cstheme="minorHAnsi"/>
                <w:sz w:val="20"/>
                <w:szCs w:val="20"/>
              </w:rPr>
              <w:t>458·7 (1</w:t>
            </w:r>
            <w:r w:rsidR="007428C8">
              <w:rPr>
                <w:rFonts w:cstheme="minorHAnsi"/>
                <w:sz w:val="20"/>
                <w:szCs w:val="20"/>
              </w:rPr>
              <w:t xml:space="preserve"> </w:t>
            </w:r>
            <w:r w:rsidRPr="007F232C">
              <w:rPr>
                <w:rFonts w:cstheme="minorHAnsi"/>
                <w:sz w:val="20"/>
                <w:szCs w:val="20"/>
              </w:rPr>
              <w:t>216·8–1</w:t>
            </w:r>
            <w:r w:rsidR="007428C8">
              <w:rPr>
                <w:rFonts w:cstheme="minorHAnsi"/>
                <w:sz w:val="20"/>
                <w:szCs w:val="20"/>
              </w:rPr>
              <w:t xml:space="preserve"> </w:t>
            </w:r>
            <w:r w:rsidRPr="007F232C">
              <w:rPr>
                <w:rFonts w:cstheme="minorHAnsi"/>
                <w:sz w:val="20"/>
                <w:szCs w:val="20"/>
              </w:rPr>
              <w:t>729·8)</w:t>
            </w:r>
          </w:p>
        </w:tc>
      </w:tr>
      <w:tr w:rsidR="007F232C" w:rsidRPr="007F232C" w14:paraId="164AC441" w14:textId="77777777" w:rsidTr="007428C8">
        <w:trPr>
          <w:trHeight w:val="300"/>
        </w:trPr>
        <w:tc>
          <w:tcPr>
            <w:tcW w:w="2737" w:type="dxa"/>
            <w:shd w:val="clear" w:color="auto" w:fill="auto"/>
            <w:noWrap/>
            <w:vAlign w:val="center"/>
            <w:hideMark/>
          </w:tcPr>
          <w:p w14:paraId="401EBEDA" w14:textId="77777777" w:rsidR="007F232C" w:rsidRPr="007F232C" w:rsidRDefault="007F232C" w:rsidP="007F232C">
            <w:pPr>
              <w:spacing w:after="0" w:line="240" w:lineRule="auto"/>
              <w:ind w:left="227"/>
              <w:rPr>
                <w:rFonts w:eastAsia="Times New Roman" w:cstheme="minorHAnsi"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sz w:val="20"/>
                <w:szCs w:val="20"/>
              </w:rPr>
              <w:t>Western Europe</w:t>
            </w:r>
          </w:p>
        </w:tc>
        <w:tc>
          <w:tcPr>
            <w:tcW w:w="2390" w:type="dxa"/>
            <w:shd w:val="clear" w:color="auto" w:fill="auto"/>
            <w:noWrap/>
            <w:vAlign w:val="center"/>
            <w:hideMark/>
          </w:tcPr>
          <w:p w14:paraId="768C8EA1" w14:textId="16BC28BD" w:rsidR="007F232C" w:rsidRPr="007F232C" w:rsidRDefault="007F232C" w:rsidP="007F23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sz w:val="20"/>
                <w:szCs w:val="20"/>
              </w:rPr>
              <w:t>896·6 (751·6–1054·5)</w:t>
            </w:r>
          </w:p>
        </w:tc>
        <w:tc>
          <w:tcPr>
            <w:tcW w:w="2051" w:type="dxa"/>
            <w:shd w:val="clear" w:color="auto" w:fill="auto"/>
            <w:noWrap/>
            <w:vAlign w:val="center"/>
            <w:hideMark/>
          </w:tcPr>
          <w:p w14:paraId="0948A3BD" w14:textId="2B20A663" w:rsidR="007F232C" w:rsidRPr="007F232C" w:rsidRDefault="007F232C" w:rsidP="007F23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sz w:val="20"/>
                <w:szCs w:val="20"/>
              </w:rPr>
              <w:t>477·6 (397·7–572·1)</w:t>
            </w:r>
          </w:p>
        </w:tc>
        <w:tc>
          <w:tcPr>
            <w:tcW w:w="2299" w:type="dxa"/>
            <w:shd w:val="clear" w:color="auto" w:fill="auto"/>
            <w:noWrap/>
            <w:vAlign w:val="center"/>
            <w:hideMark/>
          </w:tcPr>
          <w:p w14:paraId="42BE36D8" w14:textId="3D253C6C" w:rsidR="007F232C" w:rsidRPr="007F232C" w:rsidRDefault="007F232C" w:rsidP="007F23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sz w:val="20"/>
                <w:szCs w:val="20"/>
              </w:rPr>
              <w:t>1</w:t>
            </w:r>
            <w:r w:rsidR="007428C8">
              <w:rPr>
                <w:rFonts w:cstheme="minorHAnsi"/>
                <w:sz w:val="20"/>
                <w:szCs w:val="20"/>
              </w:rPr>
              <w:t xml:space="preserve"> </w:t>
            </w:r>
            <w:r w:rsidRPr="007F232C">
              <w:rPr>
                <w:rFonts w:cstheme="minorHAnsi"/>
                <w:sz w:val="20"/>
                <w:szCs w:val="20"/>
              </w:rPr>
              <w:t>309·1 (1</w:t>
            </w:r>
            <w:r w:rsidR="007428C8">
              <w:rPr>
                <w:rFonts w:cstheme="minorHAnsi"/>
                <w:sz w:val="20"/>
                <w:szCs w:val="20"/>
              </w:rPr>
              <w:t xml:space="preserve"> </w:t>
            </w:r>
            <w:r w:rsidRPr="007F232C">
              <w:rPr>
                <w:rFonts w:cstheme="minorHAnsi"/>
                <w:sz w:val="20"/>
                <w:szCs w:val="20"/>
              </w:rPr>
              <w:t>099·7–1</w:t>
            </w:r>
            <w:r w:rsidR="007428C8">
              <w:rPr>
                <w:rFonts w:cstheme="minorHAnsi"/>
                <w:sz w:val="20"/>
                <w:szCs w:val="20"/>
              </w:rPr>
              <w:t xml:space="preserve"> </w:t>
            </w:r>
            <w:r w:rsidRPr="007F232C">
              <w:rPr>
                <w:rFonts w:cstheme="minorHAnsi"/>
                <w:sz w:val="20"/>
                <w:szCs w:val="20"/>
              </w:rPr>
              <w:t>533·1)</w:t>
            </w:r>
          </w:p>
        </w:tc>
      </w:tr>
      <w:tr w:rsidR="007F232C" w:rsidRPr="007F232C" w14:paraId="067363D8" w14:textId="77777777" w:rsidTr="007428C8">
        <w:trPr>
          <w:trHeight w:val="300"/>
        </w:trPr>
        <w:tc>
          <w:tcPr>
            <w:tcW w:w="2737" w:type="dxa"/>
            <w:shd w:val="clear" w:color="auto" w:fill="auto"/>
            <w:noWrap/>
            <w:vAlign w:val="center"/>
            <w:hideMark/>
          </w:tcPr>
          <w:p w14:paraId="4D57A58A" w14:textId="77777777" w:rsidR="007F232C" w:rsidRPr="007F232C" w:rsidRDefault="007F232C" w:rsidP="007F232C">
            <w:pPr>
              <w:spacing w:after="0" w:line="240" w:lineRule="auto"/>
              <w:ind w:left="113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b/>
                <w:bCs/>
                <w:sz w:val="20"/>
                <w:szCs w:val="20"/>
              </w:rPr>
              <w:t>Latin America and Caribbean</w:t>
            </w:r>
          </w:p>
        </w:tc>
        <w:tc>
          <w:tcPr>
            <w:tcW w:w="2390" w:type="dxa"/>
            <w:shd w:val="clear" w:color="auto" w:fill="auto"/>
            <w:noWrap/>
            <w:vAlign w:val="center"/>
            <w:hideMark/>
          </w:tcPr>
          <w:p w14:paraId="36767441" w14:textId="12823F69" w:rsidR="007F232C" w:rsidRPr="007F232C" w:rsidRDefault="007F232C" w:rsidP="007F232C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sz w:val="20"/>
                <w:szCs w:val="20"/>
              </w:rPr>
              <w:t>689·5 (579·7–820·3)</w:t>
            </w:r>
          </w:p>
        </w:tc>
        <w:tc>
          <w:tcPr>
            <w:tcW w:w="2051" w:type="dxa"/>
            <w:shd w:val="clear" w:color="auto" w:fill="auto"/>
            <w:noWrap/>
            <w:vAlign w:val="center"/>
            <w:hideMark/>
          </w:tcPr>
          <w:p w14:paraId="7956A246" w14:textId="5FC7A346" w:rsidR="007F232C" w:rsidRPr="007F232C" w:rsidRDefault="007F232C" w:rsidP="007F232C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sz w:val="20"/>
                <w:szCs w:val="20"/>
              </w:rPr>
              <w:t>464·9 (386·3–557·9)</w:t>
            </w:r>
          </w:p>
        </w:tc>
        <w:tc>
          <w:tcPr>
            <w:tcW w:w="2299" w:type="dxa"/>
            <w:shd w:val="clear" w:color="auto" w:fill="auto"/>
            <w:noWrap/>
            <w:vAlign w:val="center"/>
            <w:hideMark/>
          </w:tcPr>
          <w:p w14:paraId="0B9C4E45" w14:textId="328CE3D5" w:rsidR="007F232C" w:rsidRPr="007F232C" w:rsidRDefault="007F232C" w:rsidP="007F232C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sz w:val="20"/>
                <w:szCs w:val="20"/>
              </w:rPr>
              <w:t>920·2 (775·0–1</w:t>
            </w:r>
            <w:r w:rsidR="007428C8">
              <w:rPr>
                <w:rFonts w:cstheme="minorHAnsi"/>
                <w:sz w:val="20"/>
                <w:szCs w:val="20"/>
              </w:rPr>
              <w:t xml:space="preserve"> </w:t>
            </w:r>
            <w:r w:rsidRPr="007F232C">
              <w:rPr>
                <w:rFonts w:cstheme="minorHAnsi"/>
                <w:sz w:val="20"/>
                <w:szCs w:val="20"/>
              </w:rPr>
              <w:t>087·0)</w:t>
            </w:r>
          </w:p>
        </w:tc>
      </w:tr>
      <w:tr w:rsidR="007F232C" w:rsidRPr="007F232C" w14:paraId="6C1FE992" w14:textId="77777777" w:rsidTr="007428C8">
        <w:trPr>
          <w:trHeight w:val="300"/>
        </w:trPr>
        <w:tc>
          <w:tcPr>
            <w:tcW w:w="2737" w:type="dxa"/>
            <w:shd w:val="clear" w:color="auto" w:fill="auto"/>
            <w:noWrap/>
            <w:vAlign w:val="center"/>
            <w:hideMark/>
          </w:tcPr>
          <w:p w14:paraId="13CA007B" w14:textId="77777777" w:rsidR="007F232C" w:rsidRPr="007F232C" w:rsidRDefault="007F232C" w:rsidP="007F232C">
            <w:pPr>
              <w:spacing w:after="0" w:line="240" w:lineRule="auto"/>
              <w:ind w:left="227"/>
              <w:rPr>
                <w:rFonts w:eastAsia="Times New Roman" w:cstheme="minorHAnsi"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sz w:val="20"/>
                <w:szCs w:val="20"/>
              </w:rPr>
              <w:t>Andean Latin America</w:t>
            </w:r>
          </w:p>
        </w:tc>
        <w:tc>
          <w:tcPr>
            <w:tcW w:w="2390" w:type="dxa"/>
            <w:shd w:val="clear" w:color="auto" w:fill="auto"/>
            <w:noWrap/>
            <w:vAlign w:val="center"/>
            <w:hideMark/>
          </w:tcPr>
          <w:p w14:paraId="47812C33" w14:textId="082EC76A" w:rsidR="007F232C" w:rsidRPr="007F232C" w:rsidRDefault="007F232C" w:rsidP="007F23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sz w:val="20"/>
                <w:szCs w:val="20"/>
              </w:rPr>
              <w:t>684·3 (571·6–814·1)</w:t>
            </w:r>
          </w:p>
        </w:tc>
        <w:tc>
          <w:tcPr>
            <w:tcW w:w="2051" w:type="dxa"/>
            <w:shd w:val="clear" w:color="auto" w:fill="auto"/>
            <w:noWrap/>
            <w:vAlign w:val="center"/>
            <w:hideMark/>
          </w:tcPr>
          <w:p w14:paraId="41897F3D" w14:textId="200A8439" w:rsidR="007F232C" w:rsidRPr="007F232C" w:rsidRDefault="007F232C" w:rsidP="007F23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sz w:val="20"/>
                <w:szCs w:val="20"/>
              </w:rPr>
              <w:t>464·5 (385·3–555·9)</w:t>
            </w:r>
          </w:p>
        </w:tc>
        <w:tc>
          <w:tcPr>
            <w:tcW w:w="2299" w:type="dxa"/>
            <w:shd w:val="clear" w:color="auto" w:fill="auto"/>
            <w:noWrap/>
            <w:vAlign w:val="center"/>
            <w:hideMark/>
          </w:tcPr>
          <w:p w14:paraId="52E3116A" w14:textId="6D014124" w:rsidR="007F232C" w:rsidRPr="007F232C" w:rsidRDefault="007F232C" w:rsidP="007F23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sz w:val="20"/>
                <w:szCs w:val="20"/>
              </w:rPr>
              <w:t>902·4 (751·0–1</w:t>
            </w:r>
            <w:r w:rsidR="007428C8">
              <w:rPr>
                <w:rFonts w:cstheme="minorHAnsi"/>
                <w:sz w:val="20"/>
                <w:szCs w:val="20"/>
              </w:rPr>
              <w:t xml:space="preserve"> </w:t>
            </w:r>
            <w:r w:rsidRPr="007F232C">
              <w:rPr>
                <w:rFonts w:cstheme="minorHAnsi"/>
                <w:sz w:val="20"/>
                <w:szCs w:val="20"/>
              </w:rPr>
              <w:t>069·7)</w:t>
            </w:r>
          </w:p>
        </w:tc>
      </w:tr>
      <w:tr w:rsidR="007F232C" w:rsidRPr="007F232C" w14:paraId="76417165" w14:textId="77777777" w:rsidTr="007428C8">
        <w:trPr>
          <w:trHeight w:val="300"/>
        </w:trPr>
        <w:tc>
          <w:tcPr>
            <w:tcW w:w="2737" w:type="dxa"/>
            <w:shd w:val="clear" w:color="auto" w:fill="auto"/>
            <w:noWrap/>
            <w:vAlign w:val="center"/>
            <w:hideMark/>
          </w:tcPr>
          <w:p w14:paraId="1F506C9E" w14:textId="77777777" w:rsidR="007F232C" w:rsidRPr="007F232C" w:rsidRDefault="007F232C" w:rsidP="007F232C">
            <w:pPr>
              <w:spacing w:after="0" w:line="240" w:lineRule="auto"/>
              <w:ind w:left="227"/>
              <w:rPr>
                <w:rFonts w:eastAsia="Times New Roman" w:cstheme="minorHAnsi"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sz w:val="20"/>
                <w:szCs w:val="20"/>
              </w:rPr>
              <w:t>Caribbean</w:t>
            </w:r>
          </w:p>
        </w:tc>
        <w:tc>
          <w:tcPr>
            <w:tcW w:w="2390" w:type="dxa"/>
            <w:shd w:val="clear" w:color="auto" w:fill="auto"/>
            <w:noWrap/>
            <w:vAlign w:val="center"/>
            <w:hideMark/>
          </w:tcPr>
          <w:p w14:paraId="6B63B67F" w14:textId="452AFD28" w:rsidR="007F232C" w:rsidRPr="007F232C" w:rsidRDefault="007F232C" w:rsidP="007F23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sz w:val="20"/>
                <w:szCs w:val="20"/>
              </w:rPr>
              <w:t>682·5 (572·1–813·8)</w:t>
            </w:r>
          </w:p>
        </w:tc>
        <w:tc>
          <w:tcPr>
            <w:tcW w:w="2051" w:type="dxa"/>
            <w:shd w:val="clear" w:color="auto" w:fill="auto"/>
            <w:noWrap/>
            <w:vAlign w:val="center"/>
            <w:hideMark/>
          </w:tcPr>
          <w:p w14:paraId="6B5D22D1" w14:textId="0C3C834C" w:rsidR="007F232C" w:rsidRPr="007F232C" w:rsidRDefault="007F232C" w:rsidP="007F23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sz w:val="20"/>
                <w:szCs w:val="20"/>
              </w:rPr>
              <w:t>464·7 (382·7–558·3)</w:t>
            </w:r>
          </w:p>
        </w:tc>
        <w:tc>
          <w:tcPr>
            <w:tcW w:w="2299" w:type="dxa"/>
            <w:shd w:val="clear" w:color="auto" w:fill="auto"/>
            <w:noWrap/>
            <w:vAlign w:val="center"/>
            <w:hideMark/>
          </w:tcPr>
          <w:p w14:paraId="6F0D8F5A" w14:textId="5CB817C0" w:rsidR="007F232C" w:rsidRPr="007F232C" w:rsidRDefault="007F232C" w:rsidP="007F23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sz w:val="20"/>
                <w:szCs w:val="20"/>
              </w:rPr>
              <w:t>902·7 (763·6–1</w:t>
            </w:r>
            <w:r w:rsidR="007428C8">
              <w:rPr>
                <w:rFonts w:cstheme="minorHAnsi"/>
                <w:sz w:val="20"/>
                <w:szCs w:val="20"/>
              </w:rPr>
              <w:t xml:space="preserve"> </w:t>
            </w:r>
            <w:r w:rsidRPr="007F232C">
              <w:rPr>
                <w:rFonts w:cstheme="minorHAnsi"/>
                <w:sz w:val="20"/>
                <w:szCs w:val="20"/>
              </w:rPr>
              <w:t>069·7)</w:t>
            </w:r>
          </w:p>
        </w:tc>
      </w:tr>
      <w:tr w:rsidR="007F232C" w:rsidRPr="007F232C" w14:paraId="0C5BD6B7" w14:textId="77777777" w:rsidTr="007428C8">
        <w:trPr>
          <w:trHeight w:val="300"/>
        </w:trPr>
        <w:tc>
          <w:tcPr>
            <w:tcW w:w="2737" w:type="dxa"/>
            <w:shd w:val="clear" w:color="auto" w:fill="auto"/>
            <w:noWrap/>
            <w:vAlign w:val="center"/>
            <w:hideMark/>
          </w:tcPr>
          <w:p w14:paraId="47A819B7" w14:textId="77777777" w:rsidR="007F232C" w:rsidRPr="007F232C" w:rsidRDefault="007F232C" w:rsidP="007F232C">
            <w:pPr>
              <w:spacing w:after="0" w:line="240" w:lineRule="auto"/>
              <w:ind w:left="227"/>
              <w:rPr>
                <w:rFonts w:eastAsia="Times New Roman" w:cstheme="minorHAnsi"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sz w:val="20"/>
                <w:szCs w:val="20"/>
              </w:rPr>
              <w:t>Central Latin America</w:t>
            </w:r>
          </w:p>
        </w:tc>
        <w:tc>
          <w:tcPr>
            <w:tcW w:w="2390" w:type="dxa"/>
            <w:shd w:val="clear" w:color="auto" w:fill="auto"/>
            <w:noWrap/>
            <w:vAlign w:val="center"/>
            <w:hideMark/>
          </w:tcPr>
          <w:p w14:paraId="16EF5C39" w14:textId="5466AF3F" w:rsidR="007F232C" w:rsidRPr="007F232C" w:rsidRDefault="007F232C" w:rsidP="007F23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sz w:val="20"/>
                <w:szCs w:val="20"/>
              </w:rPr>
              <w:t>758·6 (639·0–897·8)</w:t>
            </w:r>
          </w:p>
        </w:tc>
        <w:tc>
          <w:tcPr>
            <w:tcW w:w="2051" w:type="dxa"/>
            <w:shd w:val="clear" w:color="auto" w:fill="auto"/>
            <w:noWrap/>
            <w:vAlign w:val="center"/>
            <w:hideMark/>
          </w:tcPr>
          <w:p w14:paraId="77B1A8E8" w14:textId="66FE8F82" w:rsidR="007F232C" w:rsidRPr="007F232C" w:rsidRDefault="007F232C" w:rsidP="007F23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sz w:val="20"/>
                <w:szCs w:val="20"/>
              </w:rPr>
              <w:t>510·3 (423·1–611·4)</w:t>
            </w:r>
          </w:p>
        </w:tc>
        <w:tc>
          <w:tcPr>
            <w:tcW w:w="2299" w:type="dxa"/>
            <w:shd w:val="clear" w:color="auto" w:fill="auto"/>
            <w:noWrap/>
            <w:vAlign w:val="center"/>
            <w:hideMark/>
          </w:tcPr>
          <w:p w14:paraId="75A9C0F1" w14:textId="24BEAE37" w:rsidR="007F232C" w:rsidRPr="007F232C" w:rsidRDefault="007F232C" w:rsidP="007F23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sz w:val="20"/>
                <w:szCs w:val="20"/>
              </w:rPr>
              <w:t>1</w:t>
            </w:r>
            <w:r w:rsidR="007428C8">
              <w:rPr>
                <w:rFonts w:cstheme="minorHAnsi"/>
                <w:sz w:val="20"/>
                <w:szCs w:val="20"/>
              </w:rPr>
              <w:t xml:space="preserve"> </w:t>
            </w:r>
            <w:r w:rsidRPr="007F232C">
              <w:rPr>
                <w:rFonts w:cstheme="minorHAnsi"/>
                <w:sz w:val="20"/>
                <w:szCs w:val="20"/>
              </w:rPr>
              <w:t>017·1 (855·1–1</w:t>
            </w:r>
            <w:r w:rsidR="007428C8">
              <w:rPr>
                <w:rFonts w:cstheme="minorHAnsi"/>
                <w:sz w:val="20"/>
                <w:szCs w:val="20"/>
              </w:rPr>
              <w:t xml:space="preserve"> </w:t>
            </w:r>
            <w:r w:rsidRPr="007F232C">
              <w:rPr>
                <w:rFonts w:cstheme="minorHAnsi"/>
                <w:sz w:val="20"/>
                <w:szCs w:val="20"/>
              </w:rPr>
              <w:t>196·5)</w:t>
            </w:r>
          </w:p>
        </w:tc>
      </w:tr>
      <w:tr w:rsidR="007F232C" w:rsidRPr="007F232C" w14:paraId="708442D7" w14:textId="77777777" w:rsidTr="007428C8">
        <w:trPr>
          <w:trHeight w:val="300"/>
        </w:trPr>
        <w:tc>
          <w:tcPr>
            <w:tcW w:w="2737" w:type="dxa"/>
            <w:shd w:val="clear" w:color="auto" w:fill="auto"/>
            <w:noWrap/>
            <w:vAlign w:val="center"/>
            <w:hideMark/>
          </w:tcPr>
          <w:p w14:paraId="3A48D304" w14:textId="77777777" w:rsidR="007F232C" w:rsidRPr="007F232C" w:rsidRDefault="007F232C" w:rsidP="007F232C">
            <w:pPr>
              <w:spacing w:after="0" w:line="240" w:lineRule="auto"/>
              <w:ind w:left="227"/>
              <w:rPr>
                <w:rFonts w:eastAsia="Times New Roman" w:cstheme="minorHAnsi"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sz w:val="20"/>
                <w:szCs w:val="20"/>
              </w:rPr>
              <w:t>Tropical Latin America</w:t>
            </w:r>
          </w:p>
        </w:tc>
        <w:tc>
          <w:tcPr>
            <w:tcW w:w="2390" w:type="dxa"/>
            <w:shd w:val="clear" w:color="auto" w:fill="auto"/>
            <w:noWrap/>
            <w:vAlign w:val="center"/>
            <w:hideMark/>
          </w:tcPr>
          <w:p w14:paraId="16D4248F" w14:textId="231B7FDF" w:rsidR="007F232C" w:rsidRPr="007F232C" w:rsidRDefault="007F232C" w:rsidP="007F23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sz w:val="20"/>
                <w:szCs w:val="20"/>
              </w:rPr>
              <w:t>614·5 (514·7–732·3)</w:t>
            </w:r>
          </w:p>
        </w:tc>
        <w:tc>
          <w:tcPr>
            <w:tcW w:w="2051" w:type="dxa"/>
            <w:shd w:val="clear" w:color="auto" w:fill="auto"/>
            <w:noWrap/>
            <w:vAlign w:val="center"/>
            <w:hideMark/>
          </w:tcPr>
          <w:p w14:paraId="638B4F33" w14:textId="73072610" w:rsidR="007F232C" w:rsidRPr="007F232C" w:rsidRDefault="007F232C" w:rsidP="007F23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sz w:val="20"/>
                <w:szCs w:val="20"/>
              </w:rPr>
              <w:t>413·4 (340·9–495·8)</w:t>
            </w:r>
          </w:p>
        </w:tc>
        <w:tc>
          <w:tcPr>
            <w:tcW w:w="2299" w:type="dxa"/>
            <w:shd w:val="clear" w:color="auto" w:fill="auto"/>
            <w:noWrap/>
            <w:vAlign w:val="center"/>
            <w:hideMark/>
          </w:tcPr>
          <w:p w14:paraId="726A3BC7" w14:textId="2777B19A" w:rsidR="007F232C" w:rsidRPr="007F232C" w:rsidRDefault="007F232C" w:rsidP="007F23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sz w:val="20"/>
                <w:szCs w:val="20"/>
              </w:rPr>
              <w:t>820·7 (687·6–974·5)</w:t>
            </w:r>
          </w:p>
        </w:tc>
      </w:tr>
      <w:tr w:rsidR="007F232C" w:rsidRPr="007F232C" w14:paraId="0C55B78C" w14:textId="77777777" w:rsidTr="007428C8">
        <w:trPr>
          <w:trHeight w:val="300"/>
        </w:trPr>
        <w:tc>
          <w:tcPr>
            <w:tcW w:w="2737" w:type="dxa"/>
            <w:shd w:val="clear" w:color="auto" w:fill="auto"/>
            <w:noWrap/>
            <w:vAlign w:val="center"/>
            <w:hideMark/>
          </w:tcPr>
          <w:p w14:paraId="1D05348F" w14:textId="77777777" w:rsidR="007F232C" w:rsidRPr="007F232C" w:rsidRDefault="007F232C" w:rsidP="007F232C">
            <w:pPr>
              <w:spacing w:after="0" w:line="240" w:lineRule="auto"/>
              <w:ind w:left="113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b/>
                <w:bCs/>
                <w:sz w:val="20"/>
                <w:szCs w:val="20"/>
              </w:rPr>
              <w:t>North Africa and Middle East</w:t>
            </w:r>
          </w:p>
        </w:tc>
        <w:tc>
          <w:tcPr>
            <w:tcW w:w="2390" w:type="dxa"/>
            <w:shd w:val="clear" w:color="auto" w:fill="auto"/>
            <w:noWrap/>
            <w:vAlign w:val="center"/>
            <w:hideMark/>
          </w:tcPr>
          <w:p w14:paraId="6BBE0E90" w14:textId="34975381" w:rsidR="007F232C" w:rsidRPr="007F232C" w:rsidRDefault="007F232C" w:rsidP="007F232C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sz w:val="20"/>
                <w:szCs w:val="20"/>
              </w:rPr>
              <w:t>771·8 (648·5–910·7)</w:t>
            </w:r>
          </w:p>
        </w:tc>
        <w:tc>
          <w:tcPr>
            <w:tcW w:w="2051" w:type="dxa"/>
            <w:shd w:val="clear" w:color="auto" w:fill="auto"/>
            <w:noWrap/>
            <w:vAlign w:val="center"/>
            <w:hideMark/>
          </w:tcPr>
          <w:p w14:paraId="7541A87D" w14:textId="2C7EAF2B" w:rsidR="007F232C" w:rsidRPr="007F232C" w:rsidRDefault="007F232C" w:rsidP="007F232C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sz w:val="20"/>
                <w:szCs w:val="20"/>
              </w:rPr>
              <w:t>524·8 (436·1–624·1)</w:t>
            </w:r>
          </w:p>
        </w:tc>
        <w:tc>
          <w:tcPr>
            <w:tcW w:w="2299" w:type="dxa"/>
            <w:shd w:val="clear" w:color="auto" w:fill="auto"/>
            <w:noWrap/>
            <w:vAlign w:val="center"/>
            <w:hideMark/>
          </w:tcPr>
          <w:p w14:paraId="72E9BF1D" w14:textId="5D17B306" w:rsidR="007F232C" w:rsidRPr="007F232C" w:rsidRDefault="007F232C" w:rsidP="007F232C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sz w:val="20"/>
                <w:szCs w:val="20"/>
              </w:rPr>
              <w:t>1</w:t>
            </w:r>
            <w:r w:rsidR="007428C8">
              <w:rPr>
                <w:rFonts w:cstheme="minorHAnsi"/>
                <w:sz w:val="20"/>
                <w:szCs w:val="20"/>
              </w:rPr>
              <w:t xml:space="preserve"> </w:t>
            </w:r>
            <w:r w:rsidRPr="007F232C">
              <w:rPr>
                <w:rFonts w:cstheme="minorHAnsi"/>
                <w:sz w:val="20"/>
                <w:szCs w:val="20"/>
              </w:rPr>
              <w:t>001·3 (845·9–1</w:t>
            </w:r>
            <w:r w:rsidR="007428C8">
              <w:rPr>
                <w:rFonts w:cstheme="minorHAnsi"/>
                <w:sz w:val="20"/>
                <w:szCs w:val="20"/>
              </w:rPr>
              <w:t xml:space="preserve"> </w:t>
            </w:r>
            <w:r w:rsidRPr="007F232C">
              <w:rPr>
                <w:rFonts w:cstheme="minorHAnsi"/>
                <w:sz w:val="20"/>
                <w:szCs w:val="20"/>
              </w:rPr>
              <w:t>179·2)</w:t>
            </w:r>
          </w:p>
        </w:tc>
      </w:tr>
      <w:tr w:rsidR="007F232C" w:rsidRPr="007F232C" w14:paraId="0654A376" w14:textId="77777777" w:rsidTr="007428C8">
        <w:trPr>
          <w:trHeight w:val="300"/>
        </w:trPr>
        <w:tc>
          <w:tcPr>
            <w:tcW w:w="2737" w:type="dxa"/>
            <w:shd w:val="clear" w:color="auto" w:fill="auto"/>
            <w:noWrap/>
            <w:vAlign w:val="center"/>
            <w:hideMark/>
          </w:tcPr>
          <w:p w14:paraId="4F6F1AA6" w14:textId="77777777" w:rsidR="007F232C" w:rsidRPr="007F232C" w:rsidRDefault="007F232C" w:rsidP="007F232C">
            <w:pPr>
              <w:spacing w:after="0" w:line="240" w:lineRule="auto"/>
              <w:ind w:left="113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b/>
                <w:bCs/>
                <w:sz w:val="20"/>
                <w:szCs w:val="20"/>
              </w:rPr>
              <w:t>South Asia</w:t>
            </w:r>
          </w:p>
        </w:tc>
        <w:tc>
          <w:tcPr>
            <w:tcW w:w="2390" w:type="dxa"/>
            <w:shd w:val="clear" w:color="auto" w:fill="auto"/>
            <w:noWrap/>
            <w:vAlign w:val="center"/>
            <w:hideMark/>
          </w:tcPr>
          <w:p w14:paraId="745E3342" w14:textId="7A6C36E3" w:rsidR="007F232C" w:rsidRPr="007F232C" w:rsidRDefault="007F232C" w:rsidP="007F232C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sz w:val="20"/>
                <w:szCs w:val="20"/>
              </w:rPr>
              <w:t>686·2 (576·6–802·0)</w:t>
            </w:r>
          </w:p>
        </w:tc>
        <w:tc>
          <w:tcPr>
            <w:tcW w:w="2051" w:type="dxa"/>
            <w:shd w:val="clear" w:color="auto" w:fill="auto"/>
            <w:noWrap/>
            <w:vAlign w:val="center"/>
            <w:hideMark/>
          </w:tcPr>
          <w:p w14:paraId="5CE16CD3" w14:textId="42B88B18" w:rsidR="007F232C" w:rsidRPr="007F232C" w:rsidRDefault="007F232C" w:rsidP="007F232C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sz w:val="20"/>
                <w:szCs w:val="20"/>
              </w:rPr>
              <w:t>466·8 (389·9–557·3)</w:t>
            </w:r>
          </w:p>
        </w:tc>
        <w:tc>
          <w:tcPr>
            <w:tcW w:w="2299" w:type="dxa"/>
            <w:shd w:val="clear" w:color="auto" w:fill="auto"/>
            <w:noWrap/>
            <w:vAlign w:val="center"/>
            <w:hideMark/>
          </w:tcPr>
          <w:p w14:paraId="4F18D29D" w14:textId="74899D18" w:rsidR="007F232C" w:rsidRPr="007F232C" w:rsidRDefault="007F232C" w:rsidP="007F232C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sz w:val="20"/>
                <w:szCs w:val="20"/>
              </w:rPr>
              <w:t>897·0 (753·8–1</w:t>
            </w:r>
            <w:r w:rsidR="007428C8">
              <w:rPr>
                <w:rFonts w:cstheme="minorHAnsi"/>
                <w:sz w:val="20"/>
                <w:szCs w:val="20"/>
              </w:rPr>
              <w:t xml:space="preserve"> </w:t>
            </w:r>
            <w:r w:rsidRPr="007F232C">
              <w:rPr>
                <w:rFonts w:cstheme="minorHAnsi"/>
                <w:sz w:val="20"/>
                <w:szCs w:val="20"/>
              </w:rPr>
              <w:t>038·9)</w:t>
            </w:r>
          </w:p>
        </w:tc>
      </w:tr>
      <w:tr w:rsidR="007F232C" w:rsidRPr="007F232C" w14:paraId="487B9A6C" w14:textId="77777777" w:rsidTr="007428C8">
        <w:trPr>
          <w:trHeight w:val="300"/>
        </w:trPr>
        <w:tc>
          <w:tcPr>
            <w:tcW w:w="2737" w:type="dxa"/>
            <w:shd w:val="clear" w:color="auto" w:fill="auto"/>
            <w:noWrap/>
            <w:vAlign w:val="center"/>
            <w:hideMark/>
          </w:tcPr>
          <w:p w14:paraId="780F91D9" w14:textId="77777777" w:rsidR="007F232C" w:rsidRPr="007F232C" w:rsidRDefault="007F232C" w:rsidP="007F232C">
            <w:pPr>
              <w:spacing w:after="0" w:line="240" w:lineRule="auto"/>
              <w:ind w:left="113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b/>
                <w:bCs/>
                <w:sz w:val="20"/>
                <w:szCs w:val="20"/>
              </w:rPr>
              <w:t>Southeast Asia, East Asia, and Oceania</w:t>
            </w:r>
          </w:p>
        </w:tc>
        <w:tc>
          <w:tcPr>
            <w:tcW w:w="2390" w:type="dxa"/>
            <w:shd w:val="clear" w:color="auto" w:fill="auto"/>
            <w:noWrap/>
            <w:vAlign w:val="center"/>
            <w:hideMark/>
          </w:tcPr>
          <w:p w14:paraId="085B2394" w14:textId="4E028A1F" w:rsidR="007F232C" w:rsidRPr="007F232C" w:rsidRDefault="007F232C" w:rsidP="007F232C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sz w:val="20"/>
                <w:szCs w:val="20"/>
              </w:rPr>
              <w:t>669·2 (560·7–791·5)</w:t>
            </w:r>
          </w:p>
        </w:tc>
        <w:tc>
          <w:tcPr>
            <w:tcW w:w="2051" w:type="dxa"/>
            <w:shd w:val="clear" w:color="auto" w:fill="auto"/>
            <w:noWrap/>
            <w:vAlign w:val="center"/>
            <w:hideMark/>
          </w:tcPr>
          <w:p w14:paraId="2B708E0D" w14:textId="1ECD1821" w:rsidR="007F232C" w:rsidRPr="007F232C" w:rsidRDefault="007F232C" w:rsidP="007F232C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sz w:val="20"/>
                <w:szCs w:val="20"/>
              </w:rPr>
              <w:t>373·6 (308·4–447·9)</w:t>
            </w:r>
          </w:p>
        </w:tc>
        <w:tc>
          <w:tcPr>
            <w:tcW w:w="2299" w:type="dxa"/>
            <w:shd w:val="clear" w:color="auto" w:fill="auto"/>
            <w:noWrap/>
            <w:vAlign w:val="center"/>
            <w:hideMark/>
          </w:tcPr>
          <w:p w14:paraId="180665C9" w14:textId="1319234A" w:rsidR="007F232C" w:rsidRPr="007F232C" w:rsidRDefault="007F232C" w:rsidP="007F232C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sz w:val="20"/>
                <w:szCs w:val="20"/>
              </w:rPr>
              <w:t>950·5 (797·1–1</w:t>
            </w:r>
            <w:r w:rsidR="007428C8">
              <w:rPr>
                <w:rFonts w:cstheme="minorHAnsi"/>
                <w:sz w:val="20"/>
                <w:szCs w:val="20"/>
              </w:rPr>
              <w:t xml:space="preserve"> </w:t>
            </w:r>
            <w:r w:rsidRPr="007F232C">
              <w:rPr>
                <w:rFonts w:cstheme="minorHAnsi"/>
                <w:sz w:val="20"/>
                <w:szCs w:val="20"/>
              </w:rPr>
              <w:t>122·2)</w:t>
            </w:r>
          </w:p>
        </w:tc>
      </w:tr>
      <w:tr w:rsidR="007F232C" w:rsidRPr="007F232C" w14:paraId="55D3EEF3" w14:textId="77777777" w:rsidTr="007428C8">
        <w:trPr>
          <w:trHeight w:val="300"/>
        </w:trPr>
        <w:tc>
          <w:tcPr>
            <w:tcW w:w="2737" w:type="dxa"/>
            <w:shd w:val="clear" w:color="auto" w:fill="auto"/>
            <w:noWrap/>
            <w:vAlign w:val="center"/>
            <w:hideMark/>
          </w:tcPr>
          <w:p w14:paraId="48E0093C" w14:textId="77777777" w:rsidR="007F232C" w:rsidRPr="007F232C" w:rsidRDefault="007F232C" w:rsidP="007F232C">
            <w:pPr>
              <w:spacing w:after="0" w:line="240" w:lineRule="auto"/>
              <w:ind w:left="227"/>
              <w:rPr>
                <w:rFonts w:eastAsia="Times New Roman" w:cstheme="minorHAnsi"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sz w:val="20"/>
                <w:szCs w:val="20"/>
              </w:rPr>
              <w:t>East Asia</w:t>
            </w:r>
          </w:p>
        </w:tc>
        <w:tc>
          <w:tcPr>
            <w:tcW w:w="2390" w:type="dxa"/>
            <w:shd w:val="clear" w:color="auto" w:fill="auto"/>
            <w:noWrap/>
            <w:vAlign w:val="center"/>
            <w:hideMark/>
          </w:tcPr>
          <w:p w14:paraId="55CF2121" w14:textId="5F8F17F9" w:rsidR="007F232C" w:rsidRPr="007F232C" w:rsidRDefault="007F232C" w:rsidP="007F23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sz w:val="20"/>
                <w:szCs w:val="20"/>
              </w:rPr>
              <w:t>660·7 (549·4–785·9)</w:t>
            </w:r>
          </w:p>
        </w:tc>
        <w:tc>
          <w:tcPr>
            <w:tcW w:w="2051" w:type="dxa"/>
            <w:shd w:val="clear" w:color="auto" w:fill="auto"/>
            <w:noWrap/>
            <w:vAlign w:val="center"/>
            <w:hideMark/>
          </w:tcPr>
          <w:p w14:paraId="0636E322" w14:textId="46BB79EC" w:rsidR="007F232C" w:rsidRPr="007F232C" w:rsidRDefault="007F232C" w:rsidP="007F23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sz w:val="20"/>
                <w:szCs w:val="20"/>
              </w:rPr>
              <w:t>324·6 (267·3–391·9)</w:t>
            </w:r>
          </w:p>
        </w:tc>
        <w:tc>
          <w:tcPr>
            <w:tcW w:w="2299" w:type="dxa"/>
            <w:shd w:val="clear" w:color="auto" w:fill="auto"/>
            <w:noWrap/>
            <w:vAlign w:val="center"/>
            <w:hideMark/>
          </w:tcPr>
          <w:p w14:paraId="02B4314C" w14:textId="4CD16F2C" w:rsidR="007F232C" w:rsidRPr="007F232C" w:rsidRDefault="007F232C" w:rsidP="007F23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sz w:val="20"/>
                <w:szCs w:val="20"/>
              </w:rPr>
              <w:t>972·2 (811·3–1</w:t>
            </w:r>
            <w:r w:rsidR="007428C8">
              <w:rPr>
                <w:rFonts w:cstheme="minorHAnsi"/>
                <w:sz w:val="20"/>
                <w:szCs w:val="20"/>
              </w:rPr>
              <w:t xml:space="preserve"> </w:t>
            </w:r>
            <w:r w:rsidRPr="007F232C">
              <w:rPr>
                <w:rFonts w:cstheme="minorHAnsi"/>
                <w:sz w:val="20"/>
                <w:szCs w:val="20"/>
              </w:rPr>
              <w:t>152·9)</w:t>
            </w:r>
          </w:p>
        </w:tc>
      </w:tr>
      <w:tr w:rsidR="007F232C" w:rsidRPr="007F232C" w14:paraId="016A5922" w14:textId="77777777" w:rsidTr="007428C8">
        <w:trPr>
          <w:trHeight w:val="300"/>
        </w:trPr>
        <w:tc>
          <w:tcPr>
            <w:tcW w:w="2737" w:type="dxa"/>
            <w:shd w:val="clear" w:color="auto" w:fill="auto"/>
            <w:noWrap/>
            <w:vAlign w:val="center"/>
            <w:hideMark/>
          </w:tcPr>
          <w:p w14:paraId="3E82BEEA" w14:textId="77777777" w:rsidR="007F232C" w:rsidRPr="007F232C" w:rsidRDefault="007F232C" w:rsidP="007F232C">
            <w:pPr>
              <w:spacing w:after="0" w:line="240" w:lineRule="auto"/>
              <w:ind w:left="227"/>
              <w:rPr>
                <w:rFonts w:eastAsia="Times New Roman" w:cstheme="minorHAnsi"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sz w:val="20"/>
                <w:szCs w:val="20"/>
              </w:rPr>
              <w:t>Oceania</w:t>
            </w:r>
          </w:p>
        </w:tc>
        <w:tc>
          <w:tcPr>
            <w:tcW w:w="2390" w:type="dxa"/>
            <w:shd w:val="clear" w:color="auto" w:fill="auto"/>
            <w:noWrap/>
            <w:vAlign w:val="center"/>
            <w:hideMark/>
          </w:tcPr>
          <w:p w14:paraId="38E2F14C" w14:textId="7931D145" w:rsidR="007F232C" w:rsidRPr="007F232C" w:rsidRDefault="007F232C" w:rsidP="007F23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sz w:val="20"/>
                <w:szCs w:val="20"/>
              </w:rPr>
              <w:t>673·2 (566·1–807·0)</w:t>
            </w:r>
          </w:p>
        </w:tc>
        <w:tc>
          <w:tcPr>
            <w:tcW w:w="2051" w:type="dxa"/>
            <w:shd w:val="clear" w:color="auto" w:fill="auto"/>
            <w:noWrap/>
            <w:vAlign w:val="center"/>
            <w:hideMark/>
          </w:tcPr>
          <w:p w14:paraId="754FC5BA" w14:textId="47814144" w:rsidR="007F232C" w:rsidRPr="007F232C" w:rsidRDefault="007F232C" w:rsidP="007F23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sz w:val="20"/>
                <w:szCs w:val="20"/>
              </w:rPr>
              <w:t>433·5 (356·8–523·6)</w:t>
            </w:r>
          </w:p>
        </w:tc>
        <w:tc>
          <w:tcPr>
            <w:tcW w:w="2299" w:type="dxa"/>
            <w:shd w:val="clear" w:color="auto" w:fill="auto"/>
            <w:noWrap/>
            <w:vAlign w:val="center"/>
            <w:hideMark/>
          </w:tcPr>
          <w:p w14:paraId="1061579A" w14:textId="0ABFE87E" w:rsidR="007F232C" w:rsidRPr="007F232C" w:rsidRDefault="007F232C" w:rsidP="007F23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sz w:val="20"/>
                <w:szCs w:val="20"/>
              </w:rPr>
              <w:t>898·2 (751·4–1</w:t>
            </w:r>
            <w:r w:rsidR="007428C8">
              <w:rPr>
                <w:rFonts w:cstheme="minorHAnsi"/>
                <w:sz w:val="20"/>
                <w:szCs w:val="20"/>
              </w:rPr>
              <w:t xml:space="preserve"> </w:t>
            </w:r>
            <w:r w:rsidRPr="007F232C">
              <w:rPr>
                <w:rFonts w:cstheme="minorHAnsi"/>
                <w:sz w:val="20"/>
                <w:szCs w:val="20"/>
              </w:rPr>
              <w:t>078·0)</w:t>
            </w:r>
          </w:p>
        </w:tc>
      </w:tr>
      <w:tr w:rsidR="007F232C" w:rsidRPr="007F232C" w14:paraId="751543DC" w14:textId="77777777" w:rsidTr="007428C8">
        <w:trPr>
          <w:trHeight w:val="300"/>
        </w:trPr>
        <w:tc>
          <w:tcPr>
            <w:tcW w:w="2737" w:type="dxa"/>
            <w:shd w:val="clear" w:color="auto" w:fill="auto"/>
            <w:noWrap/>
            <w:vAlign w:val="center"/>
            <w:hideMark/>
          </w:tcPr>
          <w:p w14:paraId="67EA2AF1" w14:textId="77777777" w:rsidR="007F232C" w:rsidRPr="007F232C" w:rsidRDefault="007F232C" w:rsidP="007F232C">
            <w:pPr>
              <w:spacing w:after="0" w:line="240" w:lineRule="auto"/>
              <w:ind w:left="227"/>
              <w:rPr>
                <w:rFonts w:eastAsia="Times New Roman" w:cstheme="minorHAnsi"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sz w:val="20"/>
                <w:szCs w:val="20"/>
              </w:rPr>
              <w:t>Southeast Asia</w:t>
            </w:r>
          </w:p>
        </w:tc>
        <w:tc>
          <w:tcPr>
            <w:tcW w:w="2390" w:type="dxa"/>
            <w:shd w:val="clear" w:color="auto" w:fill="auto"/>
            <w:noWrap/>
            <w:vAlign w:val="center"/>
            <w:hideMark/>
          </w:tcPr>
          <w:p w14:paraId="1D7E453B" w14:textId="6AA6AF28" w:rsidR="007F232C" w:rsidRPr="007F232C" w:rsidRDefault="007F232C" w:rsidP="007F23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sz w:val="20"/>
                <w:szCs w:val="20"/>
              </w:rPr>
              <w:t>683·0 (574·6–809·7)</w:t>
            </w:r>
          </w:p>
        </w:tc>
        <w:tc>
          <w:tcPr>
            <w:tcW w:w="2051" w:type="dxa"/>
            <w:shd w:val="clear" w:color="auto" w:fill="auto"/>
            <w:noWrap/>
            <w:vAlign w:val="center"/>
            <w:hideMark/>
          </w:tcPr>
          <w:p w14:paraId="1032BA09" w14:textId="1CD06DC3" w:rsidR="007F232C" w:rsidRPr="007F232C" w:rsidRDefault="007F232C" w:rsidP="007F23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sz w:val="20"/>
                <w:szCs w:val="20"/>
              </w:rPr>
              <w:t>458·6 (380·6–551·4)</w:t>
            </w:r>
          </w:p>
        </w:tc>
        <w:tc>
          <w:tcPr>
            <w:tcW w:w="2299" w:type="dxa"/>
            <w:shd w:val="clear" w:color="auto" w:fill="auto"/>
            <w:noWrap/>
            <w:vAlign w:val="center"/>
            <w:hideMark/>
          </w:tcPr>
          <w:p w14:paraId="05179755" w14:textId="7047BC90" w:rsidR="007F232C" w:rsidRPr="007F232C" w:rsidRDefault="007F232C" w:rsidP="007F23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sz w:val="20"/>
                <w:szCs w:val="20"/>
              </w:rPr>
              <w:t>905·9 (762·1–1</w:t>
            </w:r>
            <w:r w:rsidR="007428C8">
              <w:rPr>
                <w:rFonts w:cstheme="minorHAnsi"/>
                <w:sz w:val="20"/>
                <w:szCs w:val="20"/>
              </w:rPr>
              <w:t xml:space="preserve"> </w:t>
            </w:r>
            <w:r w:rsidRPr="007F232C">
              <w:rPr>
                <w:rFonts w:cstheme="minorHAnsi"/>
                <w:sz w:val="20"/>
                <w:szCs w:val="20"/>
              </w:rPr>
              <w:t>069·0)</w:t>
            </w:r>
          </w:p>
        </w:tc>
      </w:tr>
      <w:tr w:rsidR="007F232C" w:rsidRPr="007F232C" w14:paraId="76EA0A02" w14:textId="77777777" w:rsidTr="007428C8">
        <w:trPr>
          <w:trHeight w:val="300"/>
        </w:trPr>
        <w:tc>
          <w:tcPr>
            <w:tcW w:w="2737" w:type="dxa"/>
            <w:shd w:val="clear" w:color="auto" w:fill="auto"/>
            <w:noWrap/>
            <w:vAlign w:val="center"/>
            <w:hideMark/>
          </w:tcPr>
          <w:p w14:paraId="4BD940AA" w14:textId="77777777" w:rsidR="007F232C" w:rsidRPr="007F232C" w:rsidRDefault="007F232C" w:rsidP="007F232C">
            <w:pPr>
              <w:spacing w:after="0" w:line="240" w:lineRule="auto"/>
              <w:ind w:left="113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b/>
                <w:bCs/>
                <w:sz w:val="20"/>
                <w:szCs w:val="20"/>
              </w:rPr>
              <w:t>Sub-Saharan Africa</w:t>
            </w:r>
          </w:p>
        </w:tc>
        <w:tc>
          <w:tcPr>
            <w:tcW w:w="2390" w:type="dxa"/>
            <w:shd w:val="clear" w:color="auto" w:fill="auto"/>
            <w:noWrap/>
            <w:vAlign w:val="center"/>
            <w:hideMark/>
          </w:tcPr>
          <w:p w14:paraId="68928968" w14:textId="1361C378" w:rsidR="007F232C" w:rsidRPr="007F232C" w:rsidRDefault="007F232C" w:rsidP="007F232C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sz w:val="20"/>
                <w:szCs w:val="20"/>
              </w:rPr>
              <w:t>890·2 (748·6–1</w:t>
            </w:r>
            <w:r w:rsidR="007428C8">
              <w:rPr>
                <w:rFonts w:cstheme="minorHAnsi"/>
                <w:sz w:val="20"/>
                <w:szCs w:val="20"/>
              </w:rPr>
              <w:t xml:space="preserve"> </w:t>
            </w:r>
            <w:r w:rsidRPr="007F232C">
              <w:rPr>
                <w:rFonts w:cstheme="minorHAnsi"/>
                <w:sz w:val="20"/>
                <w:szCs w:val="20"/>
              </w:rPr>
              <w:t>043·1)</w:t>
            </w:r>
          </w:p>
        </w:tc>
        <w:tc>
          <w:tcPr>
            <w:tcW w:w="2051" w:type="dxa"/>
            <w:shd w:val="clear" w:color="auto" w:fill="auto"/>
            <w:noWrap/>
            <w:vAlign w:val="center"/>
            <w:hideMark/>
          </w:tcPr>
          <w:p w14:paraId="58AE37D7" w14:textId="47C58CD5" w:rsidR="007F232C" w:rsidRPr="007F232C" w:rsidRDefault="007F232C" w:rsidP="007F232C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sz w:val="20"/>
                <w:szCs w:val="20"/>
              </w:rPr>
              <w:t>628·4 (526·6–743·1)</w:t>
            </w:r>
          </w:p>
        </w:tc>
        <w:tc>
          <w:tcPr>
            <w:tcW w:w="2299" w:type="dxa"/>
            <w:shd w:val="clear" w:color="auto" w:fill="auto"/>
            <w:noWrap/>
            <w:vAlign w:val="center"/>
            <w:hideMark/>
          </w:tcPr>
          <w:p w14:paraId="2EA123E0" w14:textId="00C1BEE6" w:rsidR="007F232C" w:rsidRPr="007F232C" w:rsidRDefault="007F232C" w:rsidP="007F232C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sz w:val="20"/>
                <w:szCs w:val="20"/>
              </w:rPr>
              <w:t>1</w:t>
            </w:r>
            <w:r w:rsidR="007428C8">
              <w:rPr>
                <w:rFonts w:cstheme="minorHAnsi"/>
                <w:sz w:val="20"/>
                <w:szCs w:val="20"/>
              </w:rPr>
              <w:t xml:space="preserve"> </w:t>
            </w:r>
            <w:r w:rsidRPr="007F232C">
              <w:rPr>
                <w:rFonts w:cstheme="minorHAnsi"/>
                <w:sz w:val="20"/>
                <w:szCs w:val="20"/>
              </w:rPr>
              <w:t>164·7 (980·2–1</w:t>
            </w:r>
            <w:r w:rsidR="007428C8">
              <w:rPr>
                <w:rFonts w:cstheme="minorHAnsi"/>
                <w:sz w:val="20"/>
                <w:szCs w:val="20"/>
              </w:rPr>
              <w:t xml:space="preserve"> </w:t>
            </w:r>
            <w:r w:rsidRPr="007F232C">
              <w:rPr>
                <w:rFonts w:cstheme="minorHAnsi"/>
                <w:sz w:val="20"/>
                <w:szCs w:val="20"/>
              </w:rPr>
              <w:t>358·6)</w:t>
            </w:r>
          </w:p>
        </w:tc>
      </w:tr>
      <w:tr w:rsidR="007F232C" w:rsidRPr="007F232C" w14:paraId="47E5EB58" w14:textId="77777777" w:rsidTr="007428C8">
        <w:trPr>
          <w:trHeight w:val="300"/>
        </w:trPr>
        <w:tc>
          <w:tcPr>
            <w:tcW w:w="2737" w:type="dxa"/>
            <w:shd w:val="clear" w:color="auto" w:fill="auto"/>
            <w:noWrap/>
            <w:vAlign w:val="center"/>
            <w:hideMark/>
          </w:tcPr>
          <w:p w14:paraId="0B8EF36E" w14:textId="77777777" w:rsidR="007F232C" w:rsidRPr="007F232C" w:rsidRDefault="007F232C" w:rsidP="007F232C">
            <w:pPr>
              <w:spacing w:after="0" w:line="240" w:lineRule="auto"/>
              <w:ind w:left="227"/>
              <w:rPr>
                <w:rFonts w:eastAsia="Times New Roman" w:cstheme="minorHAnsi"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sz w:val="20"/>
                <w:szCs w:val="20"/>
              </w:rPr>
              <w:t>Central Sub-Saharan Africa</w:t>
            </w:r>
          </w:p>
        </w:tc>
        <w:tc>
          <w:tcPr>
            <w:tcW w:w="2390" w:type="dxa"/>
            <w:shd w:val="clear" w:color="auto" w:fill="auto"/>
            <w:noWrap/>
            <w:vAlign w:val="center"/>
            <w:hideMark/>
          </w:tcPr>
          <w:p w14:paraId="061D6A74" w14:textId="0CA7FD40" w:rsidR="007F232C" w:rsidRPr="007F232C" w:rsidRDefault="007F232C" w:rsidP="007F23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sz w:val="20"/>
                <w:szCs w:val="20"/>
              </w:rPr>
              <w:t>885·4 (739·7–1</w:t>
            </w:r>
            <w:r w:rsidR="007428C8">
              <w:rPr>
                <w:rFonts w:cstheme="minorHAnsi"/>
                <w:sz w:val="20"/>
                <w:szCs w:val="20"/>
              </w:rPr>
              <w:t xml:space="preserve"> </w:t>
            </w:r>
            <w:r w:rsidRPr="007F232C">
              <w:rPr>
                <w:rFonts w:cstheme="minorHAnsi"/>
                <w:sz w:val="20"/>
                <w:szCs w:val="20"/>
              </w:rPr>
              <w:t>046·5)</w:t>
            </w:r>
          </w:p>
        </w:tc>
        <w:tc>
          <w:tcPr>
            <w:tcW w:w="2051" w:type="dxa"/>
            <w:shd w:val="clear" w:color="auto" w:fill="auto"/>
            <w:noWrap/>
            <w:vAlign w:val="center"/>
            <w:hideMark/>
          </w:tcPr>
          <w:p w14:paraId="31898D0D" w14:textId="3BEAAD21" w:rsidR="007F232C" w:rsidRPr="007F232C" w:rsidRDefault="007F232C" w:rsidP="007F23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sz w:val="20"/>
                <w:szCs w:val="20"/>
              </w:rPr>
              <w:t>624·5 (517·9–742·2)</w:t>
            </w:r>
          </w:p>
        </w:tc>
        <w:tc>
          <w:tcPr>
            <w:tcW w:w="2299" w:type="dxa"/>
            <w:shd w:val="clear" w:color="auto" w:fill="auto"/>
            <w:noWrap/>
            <w:vAlign w:val="center"/>
            <w:hideMark/>
          </w:tcPr>
          <w:p w14:paraId="04F50C4F" w14:textId="13248844" w:rsidR="007F232C" w:rsidRPr="007F232C" w:rsidRDefault="007F232C" w:rsidP="007F23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sz w:val="20"/>
                <w:szCs w:val="20"/>
              </w:rPr>
              <w:t>1</w:t>
            </w:r>
            <w:r w:rsidR="007428C8">
              <w:rPr>
                <w:rFonts w:cstheme="minorHAnsi"/>
                <w:sz w:val="20"/>
                <w:szCs w:val="20"/>
              </w:rPr>
              <w:t xml:space="preserve"> </w:t>
            </w:r>
            <w:r w:rsidRPr="007F232C">
              <w:rPr>
                <w:rFonts w:cstheme="minorHAnsi"/>
                <w:sz w:val="20"/>
                <w:szCs w:val="20"/>
              </w:rPr>
              <w:t>152·0 (963·2–1</w:t>
            </w:r>
            <w:r w:rsidR="007428C8">
              <w:rPr>
                <w:rFonts w:cstheme="minorHAnsi"/>
                <w:sz w:val="20"/>
                <w:szCs w:val="20"/>
              </w:rPr>
              <w:t xml:space="preserve"> </w:t>
            </w:r>
            <w:r w:rsidRPr="007F232C">
              <w:rPr>
                <w:rFonts w:cstheme="minorHAnsi"/>
                <w:sz w:val="20"/>
                <w:szCs w:val="20"/>
              </w:rPr>
              <w:t>364·4)</w:t>
            </w:r>
          </w:p>
        </w:tc>
      </w:tr>
      <w:tr w:rsidR="007F232C" w:rsidRPr="007F232C" w14:paraId="25612136" w14:textId="77777777" w:rsidTr="007428C8">
        <w:trPr>
          <w:trHeight w:val="300"/>
        </w:trPr>
        <w:tc>
          <w:tcPr>
            <w:tcW w:w="2737" w:type="dxa"/>
            <w:shd w:val="clear" w:color="auto" w:fill="auto"/>
            <w:noWrap/>
            <w:vAlign w:val="center"/>
            <w:hideMark/>
          </w:tcPr>
          <w:p w14:paraId="5A827518" w14:textId="77777777" w:rsidR="007F232C" w:rsidRPr="007F232C" w:rsidRDefault="007F232C" w:rsidP="007F232C">
            <w:pPr>
              <w:spacing w:after="0" w:line="240" w:lineRule="auto"/>
              <w:ind w:left="227"/>
              <w:rPr>
                <w:rFonts w:eastAsia="Times New Roman" w:cstheme="minorHAnsi"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sz w:val="20"/>
                <w:szCs w:val="20"/>
              </w:rPr>
              <w:t>Eastern Sub-Saharan Africa</w:t>
            </w:r>
          </w:p>
        </w:tc>
        <w:tc>
          <w:tcPr>
            <w:tcW w:w="2390" w:type="dxa"/>
            <w:shd w:val="clear" w:color="auto" w:fill="auto"/>
            <w:noWrap/>
            <w:vAlign w:val="center"/>
            <w:hideMark/>
          </w:tcPr>
          <w:p w14:paraId="59D309A9" w14:textId="7618493B" w:rsidR="007F232C" w:rsidRPr="007F232C" w:rsidRDefault="007F232C" w:rsidP="007F23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sz w:val="20"/>
                <w:szCs w:val="20"/>
              </w:rPr>
              <w:t>893·5 (752·4–1045·2)</w:t>
            </w:r>
          </w:p>
        </w:tc>
        <w:tc>
          <w:tcPr>
            <w:tcW w:w="2051" w:type="dxa"/>
            <w:shd w:val="clear" w:color="auto" w:fill="auto"/>
            <w:noWrap/>
            <w:vAlign w:val="center"/>
            <w:hideMark/>
          </w:tcPr>
          <w:p w14:paraId="10268079" w14:textId="4E7BC4F5" w:rsidR="007F232C" w:rsidRPr="007F232C" w:rsidRDefault="007F232C" w:rsidP="007F23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sz w:val="20"/>
                <w:szCs w:val="20"/>
              </w:rPr>
              <w:t>629·0 (529·0–744·7)</w:t>
            </w:r>
          </w:p>
        </w:tc>
        <w:tc>
          <w:tcPr>
            <w:tcW w:w="2299" w:type="dxa"/>
            <w:shd w:val="clear" w:color="auto" w:fill="auto"/>
            <w:noWrap/>
            <w:vAlign w:val="center"/>
            <w:hideMark/>
          </w:tcPr>
          <w:p w14:paraId="301B60E6" w14:textId="20068720" w:rsidR="007F232C" w:rsidRPr="007F232C" w:rsidRDefault="007F232C" w:rsidP="007F23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sz w:val="20"/>
                <w:szCs w:val="20"/>
              </w:rPr>
              <w:t>1</w:t>
            </w:r>
            <w:r w:rsidR="007428C8">
              <w:rPr>
                <w:rFonts w:cstheme="minorHAnsi"/>
                <w:sz w:val="20"/>
                <w:szCs w:val="20"/>
              </w:rPr>
              <w:t xml:space="preserve"> </w:t>
            </w:r>
            <w:r w:rsidRPr="007F232C">
              <w:rPr>
                <w:rFonts w:cstheme="minorHAnsi"/>
                <w:sz w:val="20"/>
                <w:szCs w:val="20"/>
              </w:rPr>
              <w:t>165·9 (980·2–1</w:t>
            </w:r>
            <w:r w:rsidR="007428C8">
              <w:rPr>
                <w:rFonts w:cstheme="minorHAnsi"/>
                <w:sz w:val="20"/>
                <w:szCs w:val="20"/>
              </w:rPr>
              <w:t xml:space="preserve"> </w:t>
            </w:r>
            <w:r w:rsidRPr="007F232C">
              <w:rPr>
                <w:rFonts w:cstheme="minorHAnsi"/>
                <w:sz w:val="20"/>
                <w:szCs w:val="20"/>
              </w:rPr>
              <w:t>363·2)</w:t>
            </w:r>
          </w:p>
        </w:tc>
      </w:tr>
      <w:tr w:rsidR="007F232C" w:rsidRPr="007F232C" w14:paraId="79FA67B7" w14:textId="77777777" w:rsidTr="007428C8">
        <w:trPr>
          <w:trHeight w:val="300"/>
        </w:trPr>
        <w:tc>
          <w:tcPr>
            <w:tcW w:w="2737" w:type="dxa"/>
            <w:shd w:val="clear" w:color="auto" w:fill="auto"/>
            <w:noWrap/>
            <w:vAlign w:val="center"/>
            <w:hideMark/>
          </w:tcPr>
          <w:p w14:paraId="1A43DD4D" w14:textId="77777777" w:rsidR="007F232C" w:rsidRPr="007F232C" w:rsidRDefault="007F232C" w:rsidP="007F232C">
            <w:pPr>
              <w:spacing w:after="0" w:line="240" w:lineRule="auto"/>
              <w:ind w:left="227"/>
              <w:rPr>
                <w:rFonts w:eastAsia="Times New Roman" w:cstheme="minorHAnsi"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sz w:val="20"/>
                <w:szCs w:val="20"/>
              </w:rPr>
              <w:t>Southern Sub-Saharan Africa</w:t>
            </w:r>
          </w:p>
        </w:tc>
        <w:tc>
          <w:tcPr>
            <w:tcW w:w="2390" w:type="dxa"/>
            <w:shd w:val="clear" w:color="auto" w:fill="auto"/>
            <w:noWrap/>
            <w:vAlign w:val="center"/>
            <w:hideMark/>
          </w:tcPr>
          <w:p w14:paraId="388D8DCB" w14:textId="4D8FAB85" w:rsidR="007F232C" w:rsidRPr="007F232C" w:rsidRDefault="007F232C" w:rsidP="007F23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sz w:val="20"/>
                <w:szCs w:val="20"/>
              </w:rPr>
              <w:t>903·6 (760·1–1</w:t>
            </w:r>
            <w:r w:rsidR="007428C8">
              <w:rPr>
                <w:rFonts w:cstheme="minorHAnsi"/>
                <w:sz w:val="20"/>
                <w:szCs w:val="20"/>
              </w:rPr>
              <w:t xml:space="preserve"> </w:t>
            </w:r>
            <w:r w:rsidRPr="007F232C">
              <w:rPr>
                <w:rFonts w:cstheme="minorHAnsi"/>
                <w:sz w:val="20"/>
                <w:szCs w:val="20"/>
              </w:rPr>
              <w:t>069·2)</w:t>
            </w:r>
          </w:p>
        </w:tc>
        <w:tc>
          <w:tcPr>
            <w:tcW w:w="2051" w:type="dxa"/>
            <w:shd w:val="clear" w:color="auto" w:fill="auto"/>
            <w:noWrap/>
            <w:vAlign w:val="center"/>
            <w:hideMark/>
          </w:tcPr>
          <w:p w14:paraId="29856EC7" w14:textId="21FAA3C0" w:rsidR="007F232C" w:rsidRPr="007F232C" w:rsidRDefault="007F232C" w:rsidP="007F23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sz w:val="20"/>
                <w:szCs w:val="20"/>
              </w:rPr>
              <w:t>637·3 (533·0–765·6)</w:t>
            </w:r>
          </w:p>
        </w:tc>
        <w:tc>
          <w:tcPr>
            <w:tcW w:w="2299" w:type="dxa"/>
            <w:shd w:val="clear" w:color="auto" w:fill="auto"/>
            <w:noWrap/>
            <w:vAlign w:val="center"/>
            <w:hideMark/>
          </w:tcPr>
          <w:p w14:paraId="7EF78D73" w14:textId="0ED4DFC4" w:rsidR="007F232C" w:rsidRPr="007F232C" w:rsidRDefault="007F232C" w:rsidP="007F23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sz w:val="20"/>
                <w:szCs w:val="20"/>
              </w:rPr>
              <w:t>1</w:t>
            </w:r>
            <w:r w:rsidR="007428C8">
              <w:rPr>
                <w:rFonts w:cstheme="minorHAnsi"/>
                <w:sz w:val="20"/>
                <w:szCs w:val="20"/>
              </w:rPr>
              <w:t xml:space="preserve"> </w:t>
            </w:r>
            <w:r w:rsidRPr="007F232C">
              <w:rPr>
                <w:rFonts w:cstheme="minorHAnsi"/>
                <w:sz w:val="20"/>
                <w:szCs w:val="20"/>
              </w:rPr>
              <w:t>184·9 (995·9–1</w:t>
            </w:r>
            <w:r w:rsidR="007428C8">
              <w:rPr>
                <w:rFonts w:cstheme="minorHAnsi"/>
                <w:sz w:val="20"/>
                <w:szCs w:val="20"/>
              </w:rPr>
              <w:t xml:space="preserve"> </w:t>
            </w:r>
            <w:r w:rsidRPr="007F232C">
              <w:rPr>
                <w:rFonts w:cstheme="minorHAnsi"/>
                <w:sz w:val="20"/>
                <w:szCs w:val="20"/>
              </w:rPr>
              <w:t>388·5)</w:t>
            </w:r>
          </w:p>
        </w:tc>
      </w:tr>
      <w:tr w:rsidR="007F232C" w:rsidRPr="007F232C" w14:paraId="779C119D" w14:textId="77777777" w:rsidTr="007428C8">
        <w:trPr>
          <w:trHeight w:val="300"/>
        </w:trPr>
        <w:tc>
          <w:tcPr>
            <w:tcW w:w="2737" w:type="dxa"/>
            <w:shd w:val="clear" w:color="auto" w:fill="auto"/>
            <w:noWrap/>
            <w:vAlign w:val="center"/>
            <w:hideMark/>
          </w:tcPr>
          <w:p w14:paraId="1669C9E6" w14:textId="77777777" w:rsidR="007F232C" w:rsidRPr="007F232C" w:rsidRDefault="007F232C" w:rsidP="007F232C">
            <w:pPr>
              <w:spacing w:after="0" w:line="240" w:lineRule="auto"/>
              <w:ind w:left="227"/>
              <w:rPr>
                <w:rFonts w:eastAsia="Times New Roman" w:cstheme="minorHAnsi"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sz w:val="20"/>
                <w:szCs w:val="20"/>
              </w:rPr>
              <w:t>Western Sub-Saharan Africa</w:t>
            </w:r>
          </w:p>
        </w:tc>
        <w:tc>
          <w:tcPr>
            <w:tcW w:w="2390" w:type="dxa"/>
            <w:shd w:val="clear" w:color="auto" w:fill="auto"/>
            <w:noWrap/>
            <w:vAlign w:val="center"/>
            <w:hideMark/>
          </w:tcPr>
          <w:p w14:paraId="73733E1D" w14:textId="7A421F79" w:rsidR="007F232C" w:rsidRPr="007F232C" w:rsidRDefault="007F232C" w:rsidP="007F23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sz w:val="20"/>
                <w:szCs w:val="20"/>
              </w:rPr>
              <w:t>886·2 (745·1–1</w:t>
            </w:r>
            <w:r w:rsidR="007428C8">
              <w:rPr>
                <w:rFonts w:cstheme="minorHAnsi"/>
                <w:sz w:val="20"/>
                <w:szCs w:val="20"/>
              </w:rPr>
              <w:t xml:space="preserve"> </w:t>
            </w:r>
            <w:r w:rsidRPr="007F232C">
              <w:rPr>
                <w:rFonts w:cstheme="minorHAnsi"/>
                <w:sz w:val="20"/>
                <w:szCs w:val="20"/>
              </w:rPr>
              <w:t>045·6)</w:t>
            </w:r>
          </w:p>
        </w:tc>
        <w:tc>
          <w:tcPr>
            <w:tcW w:w="2051" w:type="dxa"/>
            <w:shd w:val="clear" w:color="auto" w:fill="auto"/>
            <w:noWrap/>
            <w:vAlign w:val="center"/>
            <w:hideMark/>
          </w:tcPr>
          <w:p w14:paraId="2722DC44" w14:textId="20485761" w:rsidR="007F232C" w:rsidRPr="007F232C" w:rsidRDefault="007F232C" w:rsidP="007F23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sz w:val="20"/>
                <w:szCs w:val="20"/>
              </w:rPr>
              <w:t>626·9 (524·2–740·0)</w:t>
            </w:r>
          </w:p>
        </w:tc>
        <w:tc>
          <w:tcPr>
            <w:tcW w:w="2299" w:type="dxa"/>
            <w:shd w:val="clear" w:color="auto" w:fill="auto"/>
            <w:noWrap/>
            <w:vAlign w:val="center"/>
            <w:hideMark/>
          </w:tcPr>
          <w:p w14:paraId="7F68EEBF" w14:textId="64BB155F" w:rsidR="007F232C" w:rsidRPr="007F232C" w:rsidRDefault="007F232C" w:rsidP="007F23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AU"/>
              </w:rPr>
            </w:pPr>
            <w:r w:rsidRPr="007F232C">
              <w:rPr>
                <w:rFonts w:cstheme="minorHAnsi"/>
                <w:sz w:val="20"/>
                <w:szCs w:val="20"/>
              </w:rPr>
              <w:t>1</w:t>
            </w:r>
            <w:r w:rsidR="007428C8">
              <w:rPr>
                <w:rFonts w:cstheme="minorHAnsi"/>
                <w:sz w:val="20"/>
                <w:szCs w:val="20"/>
              </w:rPr>
              <w:t xml:space="preserve"> </w:t>
            </w:r>
            <w:r w:rsidRPr="007F232C">
              <w:rPr>
                <w:rFonts w:cstheme="minorHAnsi"/>
                <w:sz w:val="20"/>
                <w:szCs w:val="20"/>
              </w:rPr>
              <w:t>162·9 (979·1–1</w:t>
            </w:r>
            <w:r w:rsidR="007428C8">
              <w:rPr>
                <w:rFonts w:cstheme="minorHAnsi"/>
                <w:sz w:val="20"/>
                <w:szCs w:val="20"/>
              </w:rPr>
              <w:t xml:space="preserve"> </w:t>
            </w:r>
            <w:r w:rsidRPr="007F232C">
              <w:rPr>
                <w:rFonts w:cstheme="minorHAnsi"/>
                <w:sz w:val="20"/>
                <w:szCs w:val="20"/>
              </w:rPr>
              <w:t>363·7)</w:t>
            </w:r>
          </w:p>
        </w:tc>
      </w:tr>
    </w:tbl>
    <w:p w14:paraId="533A4D14" w14:textId="6CF768EA" w:rsidR="00174976" w:rsidRPr="00530611" w:rsidRDefault="00723BF3" w:rsidP="00AE1791">
      <w:pPr>
        <w:spacing w:line="480" w:lineRule="auto"/>
        <w:rPr>
          <w:vertAlign w:val="subscript"/>
        </w:rPr>
      </w:pPr>
      <w:r w:rsidRPr="00530611">
        <w:rPr>
          <w:vertAlign w:val="subscript"/>
        </w:rPr>
        <w:t xml:space="preserve">Note: UI = Uncertainty interval. </w:t>
      </w:r>
    </w:p>
    <w:p w14:paraId="4F818C8A" w14:textId="43A7BFB5" w:rsidR="00EF4629" w:rsidRDefault="008279BD" w:rsidP="00CB4269">
      <w:pPr>
        <w:spacing w:line="480" w:lineRule="auto"/>
      </w:pPr>
      <w:bookmarkStart w:id="42" w:name="_Hlk178933965"/>
      <w:r w:rsidRPr="008279BD">
        <w:t xml:space="preserve">ASD accounted for </w:t>
      </w:r>
      <w:r w:rsidR="00FA4237">
        <w:t>11</w:t>
      </w:r>
      <w:r w:rsidR="001C1533" w:rsidRPr="000675EB">
        <w:rPr>
          <w:rStyle w:val="cf01"/>
          <w:rFonts w:asciiTheme="minorHAnsi" w:hAnsiTheme="minorHAnsi" w:cstheme="minorHAnsi"/>
          <w:sz w:val="22"/>
          <w:szCs w:val="22"/>
        </w:rPr>
        <w:t>·</w:t>
      </w:r>
      <w:r w:rsidR="00FA4237">
        <w:t>5</w:t>
      </w:r>
      <w:r w:rsidR="001C1533" w:rsidRPr="008279BD">
        <w:t xml:space="preserve"> </w:t>
      </w:r>
      <w:r w:rsidRPr="008279BD">
        <w:t>million</w:t>
      </w:r>
      <w:r w:rsidR="00454B36">
        <w:t xml:space="preserve"> </w:t>
      </w:r>
      <w:r w:rsidR="00454B36" w:rsidRPr="008279BD">
        <w:t xml:space="preserve">(95% UI: </w:t>
      </w:r>
      <w:r w:rsidR="00896716">
        <w:t>7</w:t>
      </w:r>
      <w:r w:rsidR="00454B36" w:rsidRPr="000675EB">
        <w:rPr>
          <w:rStyle w:val="cf01"/>
          <w:rFonts w:asciiTheme="minorHAnsi" w:hAnsiTheme="minorHAnsi" w:cstheme="minorHAnsi"/>
          <w:sz w:val="22"/>
          <w:szCs w:val="22"/>
        </w:rPr>
        <w:t>·</w:t>
      </w:r>
      <w:r w:rsidR="00896716">
        <w:t>8</w:t>
      </w:r>
      <w:r w:rsidR="00454B36" w:rsidRPr="000675EB">
        <w:rPr>
          <w:rStyle w:val="cf01"/>
          <w:rFonts w:asciiTheme="minorHAnsi" w:hAnsiTheme="minorHAnsi" w:cstheme="minorHAnsi"/>
          <w:sz w:val="22"/>
          <w:szCs w:val="22"/>
        </w:rPr>
        <w:t>–</w:t>
      </w:r>
      <w:r w:rsidR="00896716">
        <w:t>16</w:t>
      </w:r>
      <w:r w:rsidR="00454B36" w:rsidRPr="000675EB">
        <w:rPr>
          <w:rStyle w:val="cf01"/>
          <w:rFonts w:asciiTheme="minorHAnsi" w:hAnsiTheme="minorHAnsi" w:cstheme="minorHAnsi"/>
          <w:sz w:val="22"/>
          <w:szCs w:val="22"/>
        </w:rPr>
        <w:t>·</w:t>
      </w:r>
      <w:r w:rsidR="00896716">
        <w:t>3</w:t>
      </w:r>
      <w:r w:rsidR="00454B36" w:rsidRPr="008279BD">
        <w:t>)</w:t>
      </w:r>
      <w:r w:rsidRPr="008279BD">
        <w:t xml:space="preserve"> DALYs globally in </w:t>
      </w:r>
      <w:r w:rsidR="00210B0D">
        <w:t>2021</w:t>
      </w:r>
      <w:r w:rsidRPr="008279BD">
        <w:t xml:space="preserve">. </w:t>
      </w:r>
      <w:r w:rsidR="00CB4269">
        <w:t>Due to population growth, t</w:t>
      </w:r>
      <w:r w:rsidRPr="008279BD">
        <w:t xml:space="preserve">he total DALYs attributable to ASD </w:t>
      </w:r>
      <w:r w:rsidR="00A05579">
        <w:t>increase</w:t>
      </w:r>
      <w:r w:rsidR="00CB4269">
        <w:t>d</w:t>
      </w:r>
      <w:r w:rsidR="00A05579">
        <w:t xml:space="preserve"> </w:t>
      </w:r>
      <w:r w:rsidR="00CB4269">
        <w:t>f</w:t>
      </w:r>
      <w:r w:rsidRPr="008279BD">
        <w:t xml:space="preserve">rom </w:t>
      </w:r>
      <w:r w:rsidR="00FA4237">
        <w:t>7</w:t>
      </w:r>
      <w:r w:rsidR="001C1533" w:rsidRPr="000675EB">
        <w:rPr>
          <w:rStyle w:val="cf01"/>
          <w:rFonts w:asciiTheme="minorHAnsi" w:hAnsiTheme="minorHAnsi" w:cstheme="minorHAnsi"/>
          <w:sz w:val="22"/>
          <w:szCs w:val="22"/>
        </w:rPr>
        <w:t>·</w:t>
      </w:r>
      <w:r w:rsidR="00FA4237">
        <w:t>9</w:t>
      </w:r>
      <w:r w:rsidRPr="008279BD">
        <w:t xml:space="preserve"> million </w:t>
      </w:r>
      <w:r w:rsidR="00454B36" w:rsidRPr="008279BD">
        <w:t>(</w:t>
      </w:r>
      <w:r w:rsidR="00454B36">
        <w:t>5</w:t>
      </w:r>
      <w:r w:rsidR="00454B36" w:rsidRPr="000675EB">
        <w:rPr>
          <w:rStyle w:val="cf01"/>
          <w:rFonts w:asciiTheme="minorHAnsi" w:hAnsiTheme="minorHAnsi" w:cstheme="minorHAnsi"/>
          <w:sz w:val="22"/>
          <w:szCs w:val="22"/>
        </w:rPr>
        <w:t>·</w:t>
      </w:r>
      <w:r w:rsidR="00454B36">
        <w:t>4</w:t>
      </w:r>
      <w:r w:rsidR="00454B36" w:rsidRPr="000675EB">
        <w:rPr>
          <w:rStyle w:val="cf01"/>
          <w:rFonts w:asciiTheme="minorHAnsi" w:hAnsiTheme="minorHAnsi" w:cstheme="minorHAnsi"/>
          <w:sz w:val="22"/>
          <w:szCs w:val="22"/>
        </w:rPr>
        <w:t>–</w:t>
      </w:r>
      <w:r w:rsidR="00896716">
        <w:t>11</w:t>
      </w:r>
      <w:r w:rsidR="00454B36" w:rsidRPr="000675EB">
        <w:rPr>
          <w:rStyle w:val="cf01"/>
          <w:rFonts w:asciiTheme="minorHAnsi" w:hAnsiTheme="minorHAnsi" w:cstheme="minorHAnsi"/>
          <w:sz w:val="22"/>
          <w:szCs w:val="22"/>
        </w:rPr>
        <w:t>·</w:t>
      </w:r>
      <w:r w:rsidR="00896716">
        <w:t>1</w:t>
      </w:r>
      <w:r w:rsidR="00454B36" w:rsidRPr="008279BD">
        <w:t>)</w:t>
      </w:r>
      <w:r w:rsidR="00454B36">
        <w:t xml:space="preserve"> </w:t>
      </w:r>
      <w:r w:rsidRPr="008279BD">
        <w:t>DALYs globally</w:t>
      </w:r>
      <w:r w:rsidR="00CB4269">
        <w:t xml:space="preserve"> in 1990</w:t>
      </w:r>
      <w:r w:rsidRPr="008279BD">
        <w:t xml:space="preserve">. </w:t>
      </w:r>
      <w:r w:rsidR="00CB4269">
        <w:t>However, t</w:t>
      </w:r>
      <w:r w:rsidRPr="008279BD">
        <w:t xml:space="preserve">he age-standardised DALY rate </w:t>
      </w:r>
      <w:r w:rsidR="00CB4269">
        <w:t xml:space="preserve">remained </w:t>
      </w:r>
      <w:r w:rsidR="00965090">
        <w:t xml:space="preserve">largely </w:t>
      </w:r>
      <w:r w:rsidR="00CB4269">
        <w:t>unchanged between 1990 (</w:t>
      </w:r>
      <w:r w:rsidR="00FA4237">
        <w:t>144</w:t>
      </w:r>
      <w:r w:rsidR="00CB4269" w:rsidRPr="000675EB">
        <w:rPr>
          <w:rStyle w:val="cf01"/>
          <w:rFonts w:asciiTheme="minorHAnsi" w:hAnsiTheme="minorHAnsi" w:cstheme="minorHAnsi"/>
          <w:sz w:val="22"/>
          <w:szCs w:val="22"/>
        </w:rPr>
        <w:t>·</w:t>
      </w:r>
      <w:r w:rsidR="00896716">
        <w:rPr>
          <w:rStyle w:val="cf01"/>
          <w:rFonts w:asciiTheme="minorHAnsi" w:hAnsiTheme="minorHAnsi" w:cstheme="minorHAnsi"/>
          <w:sz w:val="22"/>
          <w:szCs w:val="22"/>
        </w:rPr>
        <w:t>5</w:t>
      </w:r>
      <w:r w:rsidR="00896716" w:rsidRPr="008279BD">
        <w:t xml:space="preserve"> </w:t>
      </w:r>
      <w:r w:rsidR="00454B36">
        <w:t>[</w:t>
      </w:r>
      <w:r w:rsidR="00896716">
        <w:t>98</w:t>
      </w:r>
      <w:r w:rsidR="00454B36" w:rsidRPr="000675EB">
        <w:rPr>
          <w:rStyle w:val="cf01"/>
          <w:rFonts w:asciiTheme="minorHAnsi" w:hAnsiTheme="minorHAnsi" w:cstheme="minorHAnsi"/>
          <w:sz w:val="22"/>
          <w:szCs w:val="22"/>
        </w:rPr>
        <w:t>·</w:t>
      </w:r>
      <w:r w:rsidR="00896716">
        <w:rPr>
          <w:rStyle w:val="cf01"/>
          <w:rFonts w:asciiTheme="minorHAnsi" w:hAnsiTheme="minorHAnsi" w:cstheme="minorHAnsi"/>
          <w:sz w:val="22"/>
          <w:szCs w:val="22"/>
        </w:rPr>
        <w:t>3</w:t>
      </w:r>
      <w:r w:rsidR="00454B36" w:rsidRPr="000675EB">
        <w:rPr>
          <w:rStyle w:val="cf01"/>
          <w:rFonts w:asciiTheme="minorHAnsi" w:hAnsiTheme="minorHAnsi" w:cstheme="minorHAnsi"/>
          <w:sz w:val="22"/>
          <w:szCs w:val="22"/>
        </w:rPr>
        <w:t>–</w:t>
      </w:r>
      <w:r w:rsidR="00896716">
        <w:rPr>
          <w:rStyle w:val="cf01"/>
          <w:rFonts w:asciiTheme="minorHAnsi" w:hAnsiTheme="minorHAnsi" w:cstheme="minorHAnsi"/>
          <w:sz w:val="22"/>
          <w:szCs w:val="22"/>
        </w:rPr>
        <w:lastRenderedPageBreak/>
        <w:t>203</w:t>
      </w:r>
      <w:r w:rsidR="00454B36" w:rsidRPr="000675EB">
        <w:rPr>
          <w:rStyle w:val="cf01"/>
          <w:rFonts w:asciiTheme="minorHAnsi" w:hAnsiTheme="minorHAnsi" w:cstheme="minorHAnsi"/>
          <w:sz w:val="22"/>
          <w:szCs w:val="22"/>
        </w:rPr>
        <w:t>·</w:t>
      </w:r>
      <w:r w:rsidR="00896716">
        <w:t>3</w:t>
      </w:r>
      <w:r w:rsidR="00454B36">
        <w:t xml:space="preserve">] </w:t>
      </w:r>
      <w:r w:rsidR="00CB4269" w:rsidRPr="008279BD">
        <w:t>per 100</w:t>
      </w:r>
      <w:r w:rsidR="00CB4269">
        <w:t xml:space="preserve"> </w:t>
      </w:r>
      <w:r w:rsidR="00CB4269" w:rsidRPr="008279BD">
        <w:t>000 persons</w:t>
      </w:r>
      <w:r w:rsidR="00CB4269">
        <w:t>) and 2021 (</w:t>
      </w:r>
      <w:r w:rsidR="00FA4237">
        <w:t>147</w:t>
      </w:r>
      <w:r w:rsidR="00CB4269" w:rsidRPr="000675EB">
        <w:rPr>
          <w:rStyle w:val="cf01"/>
          <w:rFonts w:asciiTheme="minorHAnsi" w:hAnsiTheme="minorHAnsi" w:cstheme="minorHAnsi"/>
          <w:sz w:val="22"/>
          <w:szCs w:val="22"/>
        </w:rPr>
        <w:t>·</w:t>
      </w:r>
      <w:r w:rsidR="00896716">
        <w:rPr>
          <w:rStyle w:val="cf01"/>
          <w:rFonts w:asciiTheme="minorHAnsi" w:hAnsiTheme="minorHAnsi" w:cstheme="minorHAnsi"/>
          <w:sz w:val="22"/>
          <w:szCs w:val="22"/>
        </w:rPr>
        <w:t>6</w:t>
      </w:r>
      <w:r w:rsidR="00896716" w:rsidRPr="008279BD">
        <w:t xml:space="preserve"> </w:t>
      </w:r>
      <w:r w:rsidR="00454B36">
        <w:t>[</w:t>
      </w:r>
      <w:r w:rsidR="00896716">
        <w:t>100</w:t>
      </w:r>
      <w:r w:rsidR="00454B36" w:rsidRPr="000675EB">
        <w:rPr>
          <w:rStyle w:val="cf01"/>
          <w:rFonts w:asciiTheme="minorHAnsi" w:hAnsiTheme="minorHAnsi" w:cstheme="minorHAnsi"/>
          <w:sz w:val="22"/>
          <w:szCs w:val="22"/>
        </w:rPr>
        <w:t>·</w:t>
      </w:r>
      <w:r w:rsidR="00896716">
        <w:rPr>
          <w:rStyle w:val="cf01"/>
          <w:rFonts w:asciiTheme="minorHAnsi" w:hAnsiTheme="minorHAnsi" w:cstheme="minorHAnsi"/>
          <w:sz w:val="22"/>
          <w:szCs w:val="22"/>
        </w:rPr>
        <w:t>2</w:t>
      </w:r>
      <w:r w:rsidR="00454B36" w:rsidRPr="000675EB">
        <w:rPr>
          <w:rStyle w:val="cf01"/>
          <w:rFonts w:asciiTheme="minorHAnsi" w:hAnsiTheme="minorHAnsi" w:cstheme="minorHAnsi"/>
          <w:sz w:val="22"/>
          <w:szCs w:val="22"/>
        </w:rPr>
        <w:t>–</w:t>
      </w:r>
      <w:r w:rsidR="00896716">
        <w:rPr>
          <w:rStyle w:val="cf01"/>
          <w:rFonts w:asciiTheme="minorHAnsi" w:hAnsiTheme="minorHAnsi" w:cstheme="minorHAnsi"/>
          <w:sz w:val="22"/>
          <w:szCs w:val="22"/>
        </w:rPr>
        <w:t>208</w:t>
      </w:r>
      <w:r w:rsidR="00454B36" w:rsidRPr="000675EB">
        <w:rPr>
          <w:rStyle w:val="cf01"/>
          <w:rFonts w:asciiTheme="minorHAnsi" w:hAnsiTheme="minorHAnsi" w:cstheme="minorHAnsi"/>
          <w:sz w:val="22"/>
          <w:szCs w:val="22"/>
        </w:rPr>
        <w:t>·</w:t>
      </w:r>
      <w:r w:rsidR="00896716">
        <w:t>2</w:t>
      </w:r>
      <w:r w:rsidR="00454B36">
        <w:t xml:space="preserve">] </w:t>
      </w:r>
      <w:r w:rsidR="00CB4269" w:rsidRPr="008279BD">
        <w:t>DALYs per 100</w:t>
      </w:r>
      <w:r w:rsidR="00CB4269">
        <w:t xml:space="preserve"> </w:t>
      </w:r>
      <w:r w:rsidR="00CB4269" w:rsidRPr="008279BD">
        <w:t>000 persons</w:t>
      </w:r>
      <w:r w:rsidR="00CB4269">
        <w:t>). In 2021 t</w:t>
      </w:r>
      <w:r w:rsidRPr="008279BD">
        <w:t xml:space="preserve">he age-standardised DALY rate varied significantly by sex, with </w:t>
      </w:r>
      <w:r w:rsidR="00FA4237">
        <w:t>199</w:t>
      </w:r>
      <w:r w:rsidR="001C1533" w:rsidRPr="000675EB">
        <w:rPr>
          <w:rStyle w:val="cf01"/>
          <w:rFonts w:asciiTheme="minorHAnsi" w:hAnsiTheme="minorHAnsi" w:cstheme="minorHAnsi"/>
          <w:sz w:val="22"/>
          <w:szCs w:val="22"/>
        </w:rPr>
        <w:t>·</w:t>
      </w:r>
      <w:r w:rsidR="00896716">
        <w:t>8</w:t>
      </w:r>
      <w:r w:rsidR="00896716" w:rsidRPr="008279BD">
        <w:t xml:space="preserve"> </w:t>
      </w:r>
      <w:r w:rsidR="00454B36" w:rsidRPr="008279BD">
        <w:t>(</w:t>
      </w:r>
      <w:r w:rsidR="00896716">
        <w:t>136</w:t>
      </w:r>
      <w:r w:rsidR="00454B36" w:rsidRPr="000675EB">
        <w:rPr>
          <w:rStyle w:val="cf01"/>
          <w:rFonts w:asciiTheme="minorHAnsi" w:hAnsiTheme="minorHAnsi" w:cstheme="minorHAnsi"/>
          <w:sz w:val="22"/>
          <w:szCs w:val="22"/>
        </w:rPr>
        <w:t>·</w:t>
      </w:r>
      <w:r w:rsidR="00454B36">
        <w:t>3</w:t>
      </w:r>
      <w:r w:rsidR="00454B36" w:rsidRPr="000675EB">
        <w:rPr>
          <w:rStyle w:val="cf01"/>
          <w:rFonts w:asciiTheme="minorHAnsi" w:hAnsiTheme="minorHAnsi" w:cstheme="minorHAnsi"/>
          <w:sz w:val="22"/>
          <w:szCs w:val="22"/>
        </w:rPr>
        <w:t>–</w:t>
      </w:r>
      <w:r w:rsidR="00896716">
        <w:t>282</w:t>
      </w:r>
      <w:r w:rsidR="00454B36" w:rsidRPr="000675EB">
        <w:rPr>
          <w:rStyle w:val="cf01"/>
          <w:rFonts w:asciiTheme="minorHAnsi" w:hAnsiTheme="minorHAnsi" w:cstheme="minorHAnsi"/>
          <w:sz w:val="22"/>
          <w:szCs w:val="22"/>
        </w:rPr>
        <w:t>·</w:t>
      </w:r>
      <w:r w:rsidR="00896716">
        <w:t>0</w:t>
      </w:r>
      <w:r w:rsidR="00454B36" w:rsidRPr="008279BD">
        <w:t>)</w:t>
      </w:r>
      <w:r w:rsidR="00454B36">
        <w:t xml:space="preserve"> </w:t>
      </w:r>
      <w:r w:rsidRPr="008279BD">
        <w:t>DALYs per 100</w:t>
      </w:r>
      <w:r w:rsidR="001C1533">
        <w:t xml:space="preserve"> </w:t>
      </w:r>
      <w:r w:rsidRPr="008279BD">
        <w:t xml:space="preserve">000 males compared to </w:t>
      </w:r>
      <w:r w:rsidR="00FA4237">
        <w:t>94</w:t>
      </w:r>
      <w:r w:rsidR="001C1533" w:rsidRPr="000675EB">
        <w:rPr>
          <w:rStyle w:val="cf01"/>
          <w:rFonts w:asciiTheme="minorHAnsi" w:hAnsiTheme="minorHAnsi" w:cstheme="minorHAnsi"/>
          <w:sz w:val="22"/>
          <w:szCs w:val="22"/>
        </w:rPr>
        <w:t>·</w:t>
      </w:r>
      <w:r w:rsidR="00896716">
        <w:t xml:space="preserve">5 </w:t>
      </w:r>
      <w:r w:rsidR="00454B36" w:rsidRPr="008279BD">
        <w:t>(</w:t>
      </w:r>
      <w:r w:rsidR="00896716">
        <w:t>64</w:t>
      </w:r>
      <w:r w:rsidR="00454B36" w:rsidRPr="000675EB">
        <w:rPr>
          <w:rStyle w:val="cf01"/>
          <w:rFonts w:asciiTheme="minorHAnsi" w:hAnsiTheme="minorHAnsi" w:cstheme="minorHAnsi"/>
          <w:sz w:val="22"/>
          <w:szCs w:val="22"/>
        </w:rPr>
        <w:t>·</w:t>
      </w:r>
      <w:r w:rsidR="00896716">
        <w:t>5</w:t>
      </w:r>
      <w:r w:rsidR="00454B36" w:rsidRPr="000675EB">
        <w:rPr>
          <w:rStyle w:val="cf01"/>
          <w:rFonts w:asciiTheme="minorHAnsi" w:hAnsiTheme="minorHAnsi" w:cstheme="minorHAnsi"/>
          <w:sz w:val="22"/>
          <w:szCs w:val="22"/>
        </w:rPr>
        <w:t>–</w:t>
      </w:r>
      <w:r w:rsidR="00896716">
        <w:t>133</w:t>
      </w:r>
      <w:r w:rsidR="00454B36" w:rsidRPr="000675EB">
        <w:rPr>
          <w:rStyle w:val="cf01"/>
          <w:rFonts w:asciiTheme="minorHAnsi" w:hAnsiTheme="minorHAnsi" w:cstheme="minorHAnsi"/>
          <w:sz w:val="22"/>
          <w:szCs w:val="22"/>
        </w:rPr>
        <w:t>·</w:t>
      </w:r>
      <w:r w:rsidR="00454B36">
        <w:t>0</w:t>
      </w:r>
      <w:r w:rsidR="00454B36" w:rsidRPr="008279BD">
        <w:t>)</w:t>
      </w:r>
      <w:r w:rsidRPr="008279BD">
        <w:t xml:space="preserve"> DALYs per 100</w:t>
      </w:r>
      <w:r w:rsidR="001C1533">
        <w:t xml:space="preserve"> </w:t>
      </w:r>
      <w:r w:rsidRPr="008279BD">
        <w:t>000 females.</w:t>
      </w:r>
    </w:p>
    <w:p w14:paraId="7739A282" w14:textId="66861673" w:rsidR="003639B5" w:rsidRDefault="0051512B" w:rsidP="003A4ECC">
      <w:pPr>
        <w:spacing w:line="480" w:lineRule="auto"/>
      </w:pPr>
      <w:r>
        <w:t xml:space="preserve">The geographical distribution in DALYs mirrored </w:t>
      </w:r>
      <w:r w:rsidR="002F33F4">
        <w:t>that</w:t>
      </w:r>
      <w:r>
        <w:t xml:space="preserve"> of prevalence. </w:t>
      </w:r>
      <w:r w:rsidR="003A4ECC" w:rsidRPr="00A57209">
        <w:t>At the super</w:t>
      </w:r>
      <w:r w:rsidR="002F33F4">
        <w:t>-</w:t>
      </w:r>
      <w:r w:rsidR="003A4ECC" w:rsidRPr="00A57209">
        <w:t xml:space="preserve">region level, age-standardised DALY rates ranged between </w:t>
      </w:r>
      <w:r w:rsidR="003A4ECC">
        <w:t>126</w:t>
      </w:r>
      <w:r w:rsidR="003A4ECC" w:rsidRPr="000675EB">
        <w:rPr>
          <w:rStyle w:val="cf01"/>
          <w:rFonts w:asciiTheme="minorHAnsi" w:hAnsiTheme="minorHAnsi" w:cstheme="minorHAnsi"/>
          <w:sz w:val="22"/>
          <w:szCs w:val="22"/>
        </w:rPr>
        <w:t>·</w:t>
      </w:r>
      <w:r w:rsidR="002E2E34">
        <w:t xml:space="preserve">5 </w:t>
      </w:r>
      <w:r w:rsidR="003A4ECC" w:rsidRPr="00A57209">
        <w:t xml:space="preserve">(95% UI: </w:t>
      </w:r>
      <w:r w:rsidR="002E2E34">
        <w:t>86</w:t>
      </w:r>
      <w:r w:rsidR="003A4ECC" w:rsidRPr="000675EB">
        <w:rPr>
          <w:rStyle w:val="cf01"/>
          <w:rFonts w:asciiTheme="minorHAnsi" w:hAnsiTheme="minorHAnsi" w:cstheme="minorHAnsi"/>
          <w:sz w:val="22"/>
          <w:szCs w:val="22"/>
        </w:rPr>
        <w:t>·</w:t>
      </w:r>
      <w:r w:rsidR="002E2E34">
        <w:t>0</w:t>
      </w:r>
      <w:r w:rsidR="003A4ECC" w:rsidRPr="000675EB">
        <w:rPr>
          <w:rStyle w:val="cf01"/>
          <w:rFonts w:asciiTheme="minorHAnsi" w:hAnsiTheme="minorHAnsi" w:cstheme="minorHAnsi"/>
          <w:sz w:val="22"/>
          <w:szCs w:val="22"/>
        </w:rPr>
        <w:t>–</w:t>
      </w:r>
      <w:r w:rsidR="002E2E34">
        <w:t>178</w:t>
      </w:r>
      <w:r w:rsidR="003A4ECC" w:rsidRPr="000675EB">
        <w:rPr>
          <w:rStyle w:val="cf01"/>
          <w:rFonts w:asciiTheme="minorHAnsi" w:hAnsiTheme="minorHAnsi" w:cstheme="minorHAnsi"/>
          <w:sz w:val="22"/>
          <w:szCs w:val="22"/>
        </w:rPr>
        <w:t>·</w:t>
      </w:r>
      <w:r w:rsidR="002E2E34">
        <w:t>0</w:t>
      </w:r>
      <w:r w:rsidR="003A4ECC" w:rsidRPr="00A57209">
        <w:t>) per 100</w:t>
      </w:r>
      <w:r w:rsidR="003A4ECC">
        <w:t xml:space="preserve"> </w:t>
      </w:r>
      <w:r w:rsidR="003A4ECC" w:rsidRPr="00A57209">
        <w:t>000 persons in South</w:t>
      </w:r>
      <w:r w:rsidR="003A4ECC">
        <w:t>east</w:t>
      </w:r>
      <w:r w:rsidR="003A4ECC" w:rsidRPr="00A57209">
        <w:t xml:space="preserve"> Asia</w:t>
      </w:r>
      <w:r w:rsidR="003A4ECC">
        <w:t>, East Asia, and Oceania</w:t>
      </w:r>
      <w:r w:rsidR="003A4ECC" w:rsidRPr="00A57209">
        <w:t xml:space="preserve"> to </w:t>
      </w:r>
      <w:r w:rsidR="002E2E34">
        <w:t>204</w:t>
      </w:r>
      <w:r w:rsidR="003A4ECC" w:rsidRPr="000675EB">
        <w:rPr>
          <w:rStyle w:val="cf01"/>
          <w:rFonts w:asciiTheme="minorHAnsi" w:hAnsiTheme="minorHAnsi" w:cstheme="minorHAnsi"/>
          <w:sz w:val="22"/>
          <w:szCs w:val="22"/>
        </w:rPr>
        <w:t>·</w:t>
      </w:r>
      <w:r w:rsidR="002E2E34">
        <w:t>1</w:t>
      </w:r>
      <w:r w:rsidR="002E2E34" w:rsidRPr="00A57209">
        <w:t xml:space="preserve"> </w:t>
      </w:r>
      <w:r w:rsidR="003A4ECC" w:rsidRPr="00A57209">
        <w:t>(</w:t>
      </w:r>
      <w:r w:rsidR="002E2E34">
        <w:t>140</w:t>
      </w:r>
      <w:r w:rsidR="003A4ECC" w:rsidRPr="000675EB">
        <w:rPr>
          <w:rStyle w:val="cf01"/>
          <w:rFonts w:asciiTheme="minorHAnsi" w:hAnsiTheme="minorHAnsi" w:cstheme="minorHAnsi"/>
          <w:sz w:val="22"/>
          <w:szCs w:val="22"/>
        </w:rPr>
        <w:t>·</w:t>
      </w:r>
      <w:r w:rsidR="002E2E34">
        <w:t>7</w:t>
      </w:r>
      <w:r w:rsidR="003A4ECC" w:rsidRPr="000675EB">
        <w:rPr>
          <w:rStyle w:val="cf01"/>
          <w:rFonts w:asciiTheme="minorHAnsi" w:hAnsiTheme="minorHAnsi" w:cstheme="minorHAnsi"/>
          <w:sz w:val="22"/>
          <w:szCs w:val="22"/>
        </w:rPr>
        <w:t>–</w:t>
      </w:r>
      <w:r w:rsidR="002E2E34">
        <w:t>284</w:t>
      </w:r>
      <w:r w:rsidR="003A4ECC" w:rsidRPr="000675EB">
        <w:rPr>
          <w:rStyle w:val="cf01"/>
          <w:rFonts w:asciiTheme="minorHAnsi" w:hAnsiTheme="minorHAnsi" w:cstheme="minorHAnsi"/>
          <w:sz w:val="22"/>
          <w:szCs w:val="22"/>
        </w:rPr>
        <w:t>·</w:t>
      </w:r>
      <w:r w:rsidR="003A4ECC">
        <w:t>7</w:t>
      </w:r>
      <w:r w:rsidR="003A4ECC" w:rsidRPr="00A57209">
        <w:t>) per 100</w:t>
      </w:r>
      <w:r w:rsidR="003A4ECC">
        <w:t xml:space="preserve"> </w:t>
      </w:r>
      <w:r w:rsidR="003A4ECC" w:rsidRPr="00A57209">
        <w:t xml:space="preserve">000 persons in </w:t>
      </w:r>
      <w:r w:rsidR="003A4ECC">
        <w:t xml:space="preserve">the </w:t>
      </w:r>
      <w:r w:rsidR="003A4ECC" w:rsidRPr="00A57209">
        <w:t>High-income</w:t>
      </w:r>
      <w:r w:rsidR="003A4ECC">
        <w:t xml:space="preserve"> super</w:t>
      </w:r>
      <w:r w:rsidR="00732693">
        <w:t>-</w:t>
      </w:r>
      <w:r w:rsidR="003A4ECC">
        <w:t>region. At the region level, age-standardised DALY rates ranged between 114</w:t>
      </w:r>
      <w:r w:rsidR="003A4ECC" w:rsidRPr="000675EB">
        <w:rPr>
          <w:rStyle w:val="cf01"/>
          <w:rFonts w:asciiTheme="minorHAnsi" w:hAnsiTheme="minorHAnsi" w:cstheme="minorHAnsi"/>
          <w:sz w:val="22"/>
          <w:szCs w:val="22"/>
        </w:rPr>
        <w:t>·</w:t>
      </w:r>
      <w:r w:rsidR="002E2E34">
        <w:rPr>
          <w:rStyle w:val="cf01"/>
          <w:rFonts w:asciiTheme="minorHAnsi" w:hAnsiTheme="minorHAnsi" w:cstheme="minorHAnsi"/>
          <w:sz w:val="22"/>
          <w:szCs w:val="22"/>
        </w:rPr>
        <w:t xml:space="preserve">4 </w:t>
      </w:r>
      <w:r w:rsidR="003A4ECC">
        <w:rPr>
          <w:rStyle w:val="cf01"/>
          <w:rFonts w:asciiTheme="minorHAnsi" w:hAnsiTheme="minorHAnsi" w:cstheme="minorHAnsi"/>
          <w:sz w:val="22"/>
          <w:szCs w:val="22"/>
        </w:rPr>
        <w:t>(</w:t>
      </w:r>
      <w:r w:rsidR="002E2E34">
        <w:rPr>
          <w:rStyle w:val="cf01"/>
          <w:rFonts w:asciiTheme="minorHAnsi" w:hAnsiTheme="minorHAnsi" w:cstheme="minorHAnsi"/>
          <w:sz w:val="22"/>
          <w:szCs w:val="22"/>
        </w:rPr>
        <w:t>77</w:t>
      </w:r>
      <w:r w:rsidR="003A4ECC" w:rsidRPr="000675EB">
        <w:rPr>
          <w:rStyle w:val="cf01"/>
          <w:rFonts w:asciiTheme="minorHAnsi" w:hAnsiTheme="minorHAnsi" w:cstheme="minorHAnsi"/>
          <w:sz w:val="22"/>
          <w:szCs w:val="22"/>
        </w:rPr>
        <w:t>·</w:t>
      </w:r>
      <w:r w:rsidR="002E2E34">
        <w:rPr>
          <w:rStyle w:val="cf01"/>
          <w:rFonts w:asciiTheme="minorHAnsi" w:hAnsiTheme="minorHAnsi" w:cstheme="minorHAnsi"/>
          <w:sz w:val="22"/>
          <w:szCs w:val="22"/>
        </w:rPr>
        <w:t>1</w:t>
      </w:r>
      <w:r w:rsidR="003A4ECC" w:rsidRPr="000675EB">
        <w:rPr>
          <w:rStyle w:val="cf01"/>
          <w:rFonts w:asciiTheme="minorHAnsi" w:hAnsiTheme="minorHAnsi" w:cstheme="minorHAnsi"/>
          <w:sz w:val="22"/>
          <w:szCs w:val="22"/>
        </w:rPr>
        <w:t>–</w:t>
      </w:r>
      <w:r w:rsidR="002E2E34">
        <w:rPr>
          <w:rStyle w:val="cf01"/>
          <w:rFonts w:asciiTheme="minorHAnsi" w:hAnsiTheme="minorHAnsi" w:cstheme="minorHAnsi"/>
          <w:sz w:val="22"/>
          <w:szCs w:val="22"/>
        </w:rPr>
        <w:t>160</w:t>
      </w:r>
      <w:r w:rsidR="003A4ECC" w:rsidRPr="000675EB">
        <w:rPr>
          <w:rStyle w:val="cf01"/>
          <w:rFonts w:asciiTheme="minorHAnsi" w:hAnsiTheme="minorHAnsi" w:cstheme="minorHAnsi"/>
          <w:sz w:val="22"/>
          <w:szCs w:val="22"/>
        </w:rPr>
        <w:t>·</w:t>
      </w:r>
      <w:r w:rsidR="002E2E34">
        <w:rPr>
          <w:rStyle w:val="cf01"/>
          <w:rFonts w:asciiTheme="minorHAnsi" w:hAnsiTheme="minorHAnsi" w:cstheme="minorHAnsi"/>
          <w:sz w:val="22"/>
          <w:szCs w:val="22"/>
        </w:rPr>
        <w:t>3</w:t>
      </w:r>
      <w:r w:rsidR="003A4ECC">
        <w:rPr>
          <w:rStyle w:val="cf01"/>
          <w:rFonts w:asciiTheme="minorHAnsi" w:hAnsiTheme="minorHAnsi" w:cstheme="minorHAnsi"/>
          <w:sz w:val="22"/>
          <w:szCs w:val="22"/>
        </w:rPr>
        <w:t>) per 100 000 persons in Tropical Latin America and 293</w:t>
      </w:r>
      <w:r w:rsidR="003A4ECC" w:rsidRPr="000675EB">
        <w:rPr>
          <w:rStyle w:val="cf01"/>
          <w:rFonts w:asciiTheme="minorHAnsi" w:hAnsiTheme="minorHAnsi" w:cstheme="minorHAnsi"/>
          <w:sz w:val="22"/>
          <w:szCs w:val="22"/>
        </w:rPr>
        <w:t>·</w:t>
      </w:r>
      <w:r w:rsidR="003A4ECC">
        <w:rPr>
          <w:rStyle w:val="cf01"/>
          <w:rFonts w:asciiTheme="minorHAnsi" w:hAnsiTheme="minorHAnsi" w:cstheme="minorHAnsi"/>
          <w:sz w:val="22"/>
          <w:szCs w:val="22"/>
        </w:rPr>
        <w:t>9 (</w:t>
      </w:r>
      <w:r w:rsidR="002E2E34">
        <w:rPr>
          <w:rStyle w:val="cf01"/>
          <w:rFonts w:asciiTheme="minorHAnsi" w:hAnsiTheme="minorHAnsi" w:cstheme="minorHAnsi"/>
          <w:sz w:val="22"/>
          <w:szCs w:val="22"/>
        </w:rPr>
        <w:t>203</w:t>
      </w:r>
      <w:r w:rsidR="003A4ECC" w:rsidRPr="000675EB">
        <w:rPr>
          <w:rStyle w:val="cf01"/>
          <w:rFonts w:asciiTheme="minorHAnsi" w:hAnsiTheme="minorHAnsi" w:cstheme="minorHAnsi"/>
          <w:sz w:val="22"/>
          <w:szCs w:val="22"/>
        </w:rPr>
        <w:t>·</w:t>
      </w:r>
      <w:r w:rsidR="002E2E34">
        <w:rPr>
          <w:rStyle w:val="cf01"/>
          <w:rFonts w:asciiTheme="minorHAnsi" w:hAnsiTheme="minorHAnsi" w:cstheme="minorHAnsi"/>
          <w:sz w:val="22"/>
          <w:szCs w:val="22"/>
        </w:rPr>
        <w:t>2</w:t>
      </w:r>
      <w:r w:rsidR="003A4ECC" w:rsidRPr="000675EB">
        <w:rPr>
          <w:rStyle w:val="cf01"/>
          <w:rFonts w:asciiTheme="minorHAnsi" w:hAnsiTheme="minorHAnsi" w:cstheme="minorHAnsi"/>
          <w:sz w:val="22"/>
          <w:szCs w:val="22"/>
        </w:rPr>
        <w:t>–</w:t>
      </w:r>
      <w:r w:rsidR="002E2E34">
        <w:rPr>
          <w:rStyle w:val="cf01"/>
          <w:rFonts w:asciiTheme="minorHAnsi" w:hAnsiTheme="minorHAnsi" w:cstheme="minorHAnsi"/>
          <w:sz w:val="22"/>
          <w:szCs w:val="22"/>
        </w:rPr>
        <w:t>413</w:t>
      </w:r>
      <w:r w:rsidR="003A4ECC" w:rsidRPr="000675EB">
        <w:rPr>
          <w:rStyle w:val="cf01"/>
          <w:rFonts w:asciiTheme="minorHAnsi" w:hAnsiTheme="minorHAnsi" w:cstheme="minorHAnsi"/>
          <w:sz w:val="22"/>
          <w:szCs w:val="22"/>
        </w:rPr>
        <w:t>·</w:t>
      </w:r>
      <w:r w:rsidR="002E2E34">
        <w:rPr>
          <w:rStyle w:val="cf01"/>
          <w:rFonts w:asciiTheme="minorHAnsi" w:hAnsiTheme="minorHAnsi" w:cstheme="minorHAnsi"/>
          <w:sz w:val="22"/>
          <w:szCs w:val="22"/>
        </w:rPr>
        <w:t>0</w:t>
      </w:r>
      <w:r w:rsidR="003A4ECC">
        <w:rPr>
          <w:rStyle w:val="cf01"/>
          <w:rFonts w:asciiTheme="minorHAnsi" w:hAnsiTheme="minorHAnsi" w:cstheme="minorHAnsi"/>
          <w:sz w:val="22"/>
          <w:szCs w:val="22"/>
        </w:rPr>
        <w:t>) per 100 000 persons in High-income Asia Pacific. The lowest age-standardised DALY rate was estimated for Bangladesh (</w:t>
      </w:r>
      <w:r w:rsidR="003A4ECC">
        <w:t>110</w:t>
      </w:r>
      <w:r w:rsidR="003A4ECC" w:rsidRPr="000675EB">
        <w:rPr>
          <w:rStyle w:val="cf01"/>
          <w:rFonts w:asciiTheme="minorHAnsi" w:hAnsiTheme="minorHAnsi" w:cstheme="minorHAnsi"/>
          <w:sz w:val="22"/>
          <w:szCs w:val="22"/>
        </w:rPr>
        <w:t>·</w:t>
      </w:r>
      <w:r w:rsidR="002E2E34">
        <w:t>3</w:t>
      </w:r>
      <w:r w:rsidR="002E2E34" w:rsidRPr="00A57209">
        <w:t xml:space="preserve"> </w:t>
      </w:r>
      <w:r w:rsidR="003A4ECC">
        <w:t>[</w:t>
      </w:r>
      <w:r w:rsidR="002E2E34">
        <w:t>75</w:t>
      </w:r>
      <w:r w:rsidR="003A4ECC" w:rsidRPr="000675EB">
        <w:rPr>
          <w:rStyle w:val="cf01"/>
          <w:rFonts w:asciiTheme="minorHAnsi" w:hAnsiTheme="minorHAnsi" w:cstheme="minorHAnsi"/>
          <w:sz w:val="22"/>
          <w:szCs w:val="22"/>
        </w:rPr>
        <w:t>·</w:t>
      </w:r>
      <w:r w:rsidR="002E2E34">
        <w:t>4</w:t>
      </w:r>
      <w:r w:rsidR="003A4ECC" w:rsidRPr="000675EB">
        <w:rPr>
          <w:rStyle w:val="cf01"/>
          <w:rFonts w:asciiTheme="minorHAnsi" w:hAnsiTheme="minorHAnsi" w:cstheme="minorHAnsi"/>
          <w:sz w:val="22"/>
          <w:szCs w:val="22"/>
        </w:rPr>
        <w:t>–</w:t>
      </w:r>
      <w:r w:rsidR="002E2E34">
        <w:t>154</w:t>
      </w:r>
      <w:r w:rsidR="003A4ECC" w:rsidRPr="000675EB">
        <w:rPr>
          <w:rStyle w:val="cf01"/>
          <w:rFonts w:asciiTheme="minorHAnsi" w:hAnsiTheme="minorHAnsi" w:cstheme="minorHAnsi"/>
          <w:sz w:val="22"/>
          <w:szCs w:val="22"/>
        </w:rPr>
        <w:t>·</w:t>
      </w:r>
      <w:r w:rsidR="003A4ECC">
        <w:t>6]</w:t>
      </w:r>
      <w:r w:rsidR="003A4ECC" w:rsidRPr="00A57209">
        <w:t xml:space="preserve"> per 100</w:t>
      </w:r>
      <w:r w:rsidR="003A4ECC">
        <w:t xml:space="preserve"> </w:t>
      </w:r>
      <w:r w:rsidR="003A4ECC" w:rsidRPr="00A57209">
        <w:t>000 persons</w:t>
      </w:r>
      <w:r w:rsidR="003A4ECC">
        <w:t>) whereas the highest was estimated for Japan (299</w:t>
      </w:r>
      <w:r w:rsidR="003A4ECC" w:rsidRPr="000675EB">
        <w:rPr>
          <w:rStyle w:val="cf01"/>
          <w:rFonts w:asciiTheme="minorHAnsi" w:hAnsiTheme="minorHAnsi" w:cstheme="minorHAnsi"/>
          <w:sz w:val="22"/>
          <w:szCs w:val="22"/>
        </w:rPr>
        <w:t>·</w:t>
      </w:r>
      <w:r w:rsidR="003A4ECC">
        <w:t>1 [</w:t>
      </w:r>
      <w:r w:rsidR="002E2E34">
        <w:t>207</w:t>
      </w:r>
      <w:r w:rsidR="003A4ECC" w:rsidRPr="000675EB">
        <w:rPr>
          <w:rStyle w:val="cf01"/>
          <w:rFonts w:asciiTheme="minorHAnsi" w:hAnsiTheme="minorHAnsi" w:cstheme="minorHAnsi"/>
          <w:sz w:val="22"/>
          <w:szCs w:val="22"/>
        </w:rPr>
        <w:t>·</w:t>
      </w:r>
      <w:r w:rsidR="002E2E34">
        <w:t>2</w:t>
      </w:r>
      <w:r w:rsidR="003A4ECC" w:rsidRPr="000675EB">
        <w:rPr>
          <w:rStyle w:val="cf01"/>
          <w:rFonts w:asciiTheme="minorHAnsi" w:hAnsiTheme="minorHAnsi" w:cstheme="minorHAnsi"/>
          <w:sz w:val="22"/>
          <w:szCs w:val="22"/>
        </w:rPr>
        <w:t>–</w:t>
      </w:r>
      <w:r w:rsidR="002E2E34">
        <w:t>420</w:t>
      </w:r>
      <w:r w:rsidR="003A4ECC" w:rsidRPr="000675EB">
        <w:rPr>
          <w:rStyle w:val="cf01"/>
          <w:rFonts w:asciiTheme="minorHAnsi" w:hAnsiTheme="minorHAnsi" w:cstheme="minorHAnsi"/>
          <w:sz w:val="22"/>
          <w:szCs w:val="22"/>
        </w:rPr>
        <w:t>·</w:t>
      </w:r>
      <w:r w:rsidR="002E2E34">
        <w:t>0</w:t>
      </w:r>
      <w:r w:rsidR="003A4ECC">
        <w:t>]</w:t>
      </w:r>
      <w:r w:rsidR="003A4ECC" w:rsidRPr="00A57209">
        <w:t xml:space="preserve"> per 100</w:t>
      </w:r>
      <w:r w:rsidR="003A4ECC">
        <w:t xml:space="preserve"> </w:t>
      </w:r>
      <w:r w:rsidR="003A4ECC" w:rsidRPr="00A57209">
        <w:t>000 persons</w:t>
      </w:r>
      <w:r w:rsidR="003A4ECC">
        <w:t xml:space="preserve">, </w:t>
      </w:r>
      <w:r w:rsidR="0031446F">
        <w:t>Figure 3 for map and Table S7 for DALY rates by country and sex)</w:t>
      </w:r>
      <w:r w:rsidR="00A57209" w:rsidRPr="00A57209">
        <w:t>.</w:t>
      </w:r>
    </w:p>
    <w:p w14:paraId="14213187" w14:textId="613D1590" w:rsidR="003D0288" w:rsidRDefault="00666E5F" w:rsidP="00517A33">
      <w:pPr>
        <w:spacing w:line="480" w:lineRule="auto"/>
      </w:pPr>
      <w:r w:rsidRPr="00666E5F">
        <w:t xml:space="preserve">ASD was ranked </w:t>
      </w:r>
      <w:r w:rsidR="00B434E1">
        <w:t>54</w:t>
      </w:r>
      <w:r w:rsidR="00B434E1">
        <w:rPr>
          <w:vertAlign w:val="superscript"/>
        </w:rPr>
        <w:t>th</w:t>
      </w:r>
      <w:r w:rsidR="00B434E1">
        <w:t xml:space="preserve"> </w:t>
      </w:r>
      <w:r w:rsidRPr="00666E5F">
        <w:t xml:space="preserve">in DALYs </w:t>
      </w:r>
      <w:r w:rsidR="0029147B">
        <w:t xml:space="preserve">in 2021 </w:t>
      </w:r>
      <w:r w:rsidRPr="00666E5F">
        <w:t>across all ages globally (0</w:t>
      </w:r>
      <w:r w:rsidR="009A4CA8" w:rsidRPr="000675EB">
        <w:rPr>
          <w:rStyle w:val="cf01"/>
          <w:rFonts w:asciiTheme="minorHAnsi" w:hAnsiTheme="minorHAnsi" w:cstheme="minorHAnsi"/>
          <w:sz w:val="22"/>
          <w:szCs w:val="22"/>
        </w:rPr>
        <w:t>·</w:t>
      </w:r>
      <w:r w:rsidR="00B434E1">
        <w:t>4</w:t>
      </w:r>
      <w:r w:rsidRPr="00666E5F">
        <w:t xml:space="preserve">% </w:t>
      </w:r>
      <w:r w:rsidR="00E334BD">
        <w:t>[</w:t>
      </w:r>
      <w:r w:rsidR="00E334BD" w:rsidRPr="00A57209">
        <w:t>95% UI:</w:t>
      </w:r>
      <w:r w:rsidR="00E334BD">
        <w:t xml:space="preserve"> </w:t>
      </w:r>
      <w:r w:rsidR="00B434E1" w:rsidRPr="00666E5F">
        <w:t>0</w:t>
      </w:r>
      <w:r w:rsidR="00B434E1" w:rsidRPr="000675EB">
        <w:rPr>
          <w:rStyle w:val="cf01"/>
          <w:rFonts w:asciiTheme="minorHAnsi" w:hAnsiTheme="minorHAnsi" w:cstheme="minorHAnsi"/>
          <w:sz w:val="22"/>
          <w:szCs w:val="22"/>
        </w:rPr>
        <w:t>·</w:t>
      </w:r>
      <w:r w:rsidR="00B434E1">
        <w:t>3</w:t>
      </w:r>
      <w:r w:rsidR="00E334BD" w:rsidRPr="000675EB">
        <w:rPr>
          <w:rStyle w:val="cf01"/>
          <w:rFonts w:asciiTheme="minorHAnsi" w:hAnsiTheme="minorHAnsi" w:cstheme="minorHAnsi"/>
          <w:sz w:val="22"/>
          <w:szCs w:val="22"/>
        </w:rPr>
        <w:t>–</w:t>
      </w:r>
      <w:r w:rsidR="00B434E1" w:rsidRPr="00666E5F">
        <w:t>0</w:t>
      </w:r>
      <w:r w:rsidR="00B434E1" w:rsidRPr="000675EB">
        <w:rPr>
          <w:rStyle w:val="cf01"/>
          <w:rFonts w:asciiTheme="minorHAnsi" w:hAnsiTheme="minorHAnsi" w:cstheme="minorHAnsi"/>
          <w:sz w:val="22"/>
          <w:szCs w:val="22"/>
        </w:rPr>
        <w:t>·</w:t>
      </w:r>
      <w:r w:rsidR="009A6522">
        <w:t>6</w:t>
      </w:r>
      <w:r w:rsidR="00E334BD">
        <w:t xml:space="preserve">] </w:t>
      </w:r>
      <w:r w:rsidR="00C45531">
        <w:t xml:space="preserve">of total </w:t>
      </w:r>
      <w:r w:rsidRPr="00666E5F">
        <w:t xml:space="preserve">DALYs). ASD was the </w:t>
      </w:r>
      <w:r w:rsidR="00B434E1">
        <w:t>4</w:t>
      </w:r>
      <w:r w:rsidR="009A6522">
        <w:t>4</w:t>
      </w:r>
      <w:r w:rsidR="00B434E1" w:rsidRPr="00830CA0">
        <w:rPr>
          <w:vertAlign w:val="superscript"/>
        </w:rPr>
        <w:t>th</w:t>
      </w:r>
      <w:r w:rsidR="00B434E1">
        <w:t xml:space="preserve"> </w:t>
      </w:r>
      <w:r w:rsidRPr="00666E5F">
        <w:t>leading cause of DALYs for males (0</w:t>
      </w:r>
      <w:r w:rsidR="009A4CA8" w:rsidRPr="000675EB">
        <w:rPr>
          <w:rStyle w:val="cf01"/>
          <w:rFonts w:asciiTheme="minorHAnsi" w:hAnsiTheme="minorHAnsi" w:cstheme="minorHAnsi"/>
          <w:sz w:val="22"/>
          <w:szCs w:val="22"/>
        </w:rPr>
        <w:t>·</w:t>
      </w:r>
      <w:r w:rsidR="00B434E1">
        <w:t>5</w:t>
      </w:r>
      <w:r w:rsidRPr="00666E5F">
        <w:t xml:space="preserve">% </w:t>
      </w:r>
      <w:r w:rsidR="00F831BA">
        <w:t>[</w:t>
      </w:r>
      <w:r w:rsidR="00F831BA" w:rsidRPr="00A57209">
        <w:t>95% UI:</w:t>
      </w:r>
      <w:r w:rsidR="00F831BA">
        <w:t xml:space="preserve"> </w:t>
      </w:r>
      <w:r w:rsidR="00B434E1" w:rsidRPr="00666E5F">
        <w:t>0</w:t>
      </w:r>
      <w:r w:rsidR="00B434E1" w:rsidRPr="000675EB">
        <w:rPr>
          <w:rStyle w:val="cf01"/>
          <w:rFonts w:asciiTheme="minorHAnsi" w:hAnsiTheme="minorHAnsi" w:cstheme="minorHAnsi"/>
          <w:sz w:val="22"/>
          <w:szCs w:val="22"/>
        </w:rPr>
        <w:t>·</w:t>
      </w:r>
      <w:r w:rsidR="00B434E1">
        <w:t>4</w:t>
      </w:r>
      <w:r w:rsidR="005E6380" w:rsidRPr="000675EB">
        <w:rPr>
          <w:rStyle w:val="cf01"/>
          <w:rFonts w:asciiTheme="minorHAnsi" w:hAnsiTheme="minorHAnsi" w:cstheme="minorHAnsi"/>
          <w:sz w:val="22"/>
          <w:szCs w:val="22"/>
        </w:rPr>
        <w:t>–</w:t>
      </w:r>
      <w:r w:rsidR="00B434E1" w:rsidRPr="00666E5F">
        <w:t>0</w:t>
      </w:r>
      <w:r w:rsidR="00B434E1" w:rsidRPr="000675EB">
        <w:rPr>
          <w:rStyle w:val="cf01"/>
          <w:rFonts w:asciiTheme="minorHAnsi" w:hAnsiTheme="minorHAnsi" w:cstheme="minorHAnsi"/>
          <w:sz w:val="22"/>
          <w:szCs w:val="22"/>
        </w:rPr>
        <w:t>·</w:t>
      </w:r>
      <w:r w:rsidR="00B434E1">
        <w:t>7</w:t>
      </w:r>
      <w:r w:rsidR="00F831BA">
        <w:t>]</w:t>
      </w:r>
      <w:r w:rsidR="00E334BD">
        <w:t xml:space="preserve"> </w:t>
      </w:r>
      <w:r w:rsidR="00E334BD" w:rsidRPr="00666E5F">
        <w:t>DALYs</w:t>
      </w:r>
      <w:r w:rsidRPr="00666E5F">
        <w:t xml:space="preserve">) and the </w:t>
      </w:r>
      <w:r w:rsidR="00B434E1">
        <w:t>67</w:t>
      </w:r>
      <w:r w:rsidR="00B434E1" w:rsidRPr="00830CA0">
        <w:rPr>
          <w:vertAlign w:val="superscript"/>
        </w:rPr>
        <w:t>th</w:t>
      </w:r>
      <w:r w:rsidR="00B434E1">
        <w:t xml:space="preserve"> </w:t>
      </w:r>
      <w:r w:rsidRPr="00666E5F">
        <w:t>leading cause of DALYs for females (0</w:t>
      </w:r>
      <w:r w:rsidR="009A4CA8" w:rsidRPr="000675EB">
        <w:rPr>
          <w:rStyle w:val="cf01"/>
          <w:rFonts w:asciiTheme="minorHAnsi" w:hAnsiTheme="minorHAnsi" w:cstheme="minorHAnsi"/>
          <w:sz w:val="22"/>
          <w:szCs w:val="22"/>
        </w:rPr>
        <w:t>·</w:t>
      </w:r>
      <w:r w:rsidR="00B434E1">
        <w:t>3</w:t>
      </w:r>
      <w:r w:rsidRPr="00666E5F">
        <w:t xml:space="preserve">% </w:t>
      </w:r>
      <w:r w:rsidR="00F831BA">
        <w:t>[</w:t>
      </w:r>
      <w:r w:rsidR="00F831BA" w:rsidRPr="00A57209">
        <w:t>95% UI:</w:t>
      </w:r>
      <w:r w:rsidR="00F831BA">
        <w:t xml:space="preserve"> </w:t>
      </w:r>
      <w:r w:rsidR="00B434E1" w:rsidRPr="00666E5F">
        <w:t>0</w:t>
      </w:r>
      <w:r w:rsidR="00B434E1" w:rsidRPr="000675EB">
        <w:rPr>
          <w:rStyle w:val="cf01"/>
          <w:rFonts w:asciiTheme="minorHAnsi" w:hAnsiTheme="minorHAnsi" w:cstheme="minorHAnsi"/>
          <w:sz w:val="22"/>
          <w:szCs w:val="22"/>
        </w:rPr>
        <w:t>·</w:t>
      </w:r>
      <w:r w:rsidR="00B434E1">
        <w:t>2</w:t>
      </w:r>
      <w:r w:rsidR="005E6380" w:rsidRPr="000675EB">
        <w:rPr>
          <w:rStyle w:val="cf01"/>
          <w:rFonts w:asciiTheme="minorHAnsi" w:hAnsiTheme="minorHAnsi" w:cstheme="minorHAnsi"/>
          <w:sz w:val="22"/>
          <w:szCs w:val="22"/>
        </w:rPr>
        <w:t>–</w:t>
      </w:r>
      <w:r w:rsidR="00B434E1" w:rsidRPr="00666E5F">
        <w:t>0</w:t>
      </w:r>
      <w:r w:rsidR="00B434E1" w:rsidRPr="000675EB">
        <w:rPr>
          <w:rStyle w:val="cf01"/>
          <w:rFonts w:asciiTheme="minorHAnsi" w:hAnsiTheme="minorHAnsi" w:cstheme="minorHAnsi"/>
          <w:sz w:val="22"/>
          <w:szCs w:val="22"/>
        </w:rPr>
        <w:t>·</w:t>
      </w:r>
      <w:r w:rsidR="00B434E1">
        <w:t>4</w:t>
      </w:r>
      <w:r w:rsidR="00F831BA">
        <w:t>]</w:t>
      </w:r>
      <w:r w:rsidR="00E334BD">
        <w:t xml:space="preserve"> </w:t>
      </w:r>
      <w:r w:rsidR="00E334BD" w:rsidRPr="00666E5F">
        <w:t>DALYs</w:t>
      </w:r>
      <w:r w:rsidRPr="00666E5F">
        <w:t xml:space="preserve">). </w:t>
      </w:r>
      <w:r w:rsidR="00057478">
        <w:t>DALYs were highest in youth and decreased with age for both sexes (Figure 4).</w:t>
      </w:r>
      <w:r w:rsidRPr="00666E5F">
        <w:t xml:space="preserve"> ASD DALYs </w:t>
      </w:r>
      <w:r w:rsidR="00965090">
        <w:t>comprised</w:t>
      </w:r>
      <w:r w:rsidRPr="00666E5F">
        <w:t xml:space="preserve"> entirely of YLDs. ASD was ranked </w:t>
      </w:r>
      <w:r w:rsidR="009A6522">
        <w:t>7</w:t>
      </w:r>
      <w:r w:rsidR="009A6522">
        <w:rPr>
          <w:vertAlign w:val="superscript"/>
        </w:rPr>
        <w:t>th</w:t>
      </w:r>
      <w:r w:rsidR="009A6522">
        <w:t xml:space="preserve"> </w:t>
      </w:r>
      <w:r w:rsidRPr="00666E5F">
        <w:t>leading cause</w:t>
      </w:r>
      <w:r w:rsidR="0029147B">
        <w:t xml:space="preserve"> of YLDs</w:t>
      </w:r>
      <w:r w:rsidRPr="00666E5F">
        <w:t xml:space="preserve"> for children under 5 years </w:t>
      </w:r>
      <w:r w:rsidR="009A4CA8">
        <w:t>(</w:t>
      </w:r>
      <w:r w:rsidR="006073FE">
        <w:t>4</w:t>
      </w:r>
      <w:r w:rsidR="009A4CA8" w:rsidRPr="000675EB">
        <w:rPr>
          <w:rStyle w:val="cf01"/>
          <w:rFonts w:asciiTheme="minorHAnsi" w:hAnsiTheme="minorHAnsi" w:cstheme="minorHAnsi"/>
          <w:sz w:val="22"/>
          <w:szCs w:val="22"/>
        </w:rPr>
        <w:t>·</w:t>
      </w:r>
      <w:r w:rsidR="009A6522">
        <w:t>3</w:t>
      </w:r>
      <w:r w:rsidR="009A4CA8">
        <w:t>%</w:t>
      </w:r>
      <w:r w:rsidR="00BA6AFB">
        <w:t xml:space="preserve"> </w:t>
      </w:r>
      <w:r w:rsidR="00E334BD">
        <w:t>[2</w:t>
      </w:r>
      <w:r w:rsidR="00E334BD" w:rsidRPr="000675EB">
        <w:rPr>
          <w:rStyle w:val="cf01"/>
          <w:rFonts w:asciiTheme="minorHAnsi" w:hAnsiTheme="minorHAnsi" w:cstheme="minorHAnsi"/>
          <w:sz w:val="22"/>
          <w:szCs w:val="22"/>
        </w:rPr>
        <w:t>·</w:t>
      </w:r>
      <w:r w:rsidR="00E334BD">
        <w:rPr>
          <w:rStyle w:val="cf01"/>
          <w:rFonts w:asciiTheme="minorHAnsi" w:hAnsiTheme="minorHAnsi" w:cstheme="minorHAnsi"/>
          <w:sz w:val="22"/>
          <w:szCs w:val="22"/>
        </w:rPr>
        <w:t>7</w:t>
      </w:r>
      <w:r w:rsidR="00E334BD" w:rsidRPr="000675EB">
        <w:rPr>
          <w:rStyle w:val="cf01"/>
          <w:rFonts w:asciiTheme="minorHAnsi" w:hAnsiTheme="minorHAnsi" w:cstheme="minorHAnsi"/>
          <w:sz w:val="22"/>
          <w:szCs w:val="22"/>
        </w:rPr>
        <w:t>–</w:t>
      </w:r>
      <w:r w:rsidR="009A6522">
        <w:rPr>
          <w:rStyle w:val="cf01"/>
          <w:rFonts w:asciiTheme="minorHAnsi" w:hAnsiTheme="minorHAnsi" w:cstheme="minorHAnsi"/>
          <w:sz w:val="22"/>
          <w:szCs w:val="22"/>
        </w:rPr>
        <w:t>6</w:t>
      </w:r>
      <w:r w:rsidR="00E334BD" w:rsidRPr="000675EB">
        <w:rPr>
          <w:rStyle w:val="cf01"/>
          <w:rFonts w:asciiTheme="minorHAnsi" w:hAnsiTheme="minorHAnsi" w:cstheme="minorHAnsi"/>
          <w:sz w:val="22"/>
          <w:szCs w:val="22"/>
        </w:rPr>
        <w:t>·</w:t>
      </w:r>
      <w:r w:rsidR="009A6522">
        <w:rPr>
          <w:rStyle w:val="cf01"/>
          <w:rFonts w:asciiTheme="minorHAnsi" w:hAnsiTheme="minorHAnsi" w:cstheme="minorHAnsi"/>
          <w:sz w:val="22"/>
          <w:szCs w:val="22"/>
        </w:rPr>
        <w:t>5</w:t>
      </w:r>
      <w:r w:rsidR="00E334BD">
        <w:rPr>
          <w:rStyle w:val="cf01"/>
          <w:rFonts w:asciiTheme="minorHAnsi" w:hAnsiTheme="minorHAnsi" w:cstheme="minorHAnsi"/>
          <w:sz w:val="22"/>
          <w:szCs w:val="22"/>
        </w:rPr>
        <w:t xml:space="preserve">] </w:t>
      </w:r>
      <w:r w:rsidR="00BA6AFB">
        <w:t>of YLDs</w:t>
      </w:r>
      <w:r w:rsidR="009A4CA8">
        <w:rPr>
          <w:rStyle w:val="cf01"/>
          <w:rFonts w:asciiTheme="minorHAnsi" w:hAnsiTheme="minorHAnsi" w:cstheme="minorHAnsi"/>
          <w:sz w:val="22"/>
          <w:szCs w:val="22"/>
        </w:rPr>
        <w:t>)</w:t>
      </w:r>
      <w:r w:rsidRPr="00666E5F">
        <w:t xml:space="preserve">, </w:t>
      </w:r>
      <w:r w:rsidR="009A6522">
        <w:t>8</w:t>
      </w:r>
      <w:r w:rsidR="009A6522" w:rsidRPr="00830CA0">
        <w:rPr>
          <w:vertAlign w:val="superscript"/>
        </w:rPr>
        <w:t>th</w:t>
      </w:r>
      <w:r w:rsidR="009A6522">
        <w:t xml:space="preserve"> </w:t>
      </w:r>
      <w:r w:rsidRPr="00666E5F">
        <w:t>leading cause for children and adolescents aged 5 to 14 years (</w:t>
      </w:r>
      <w:r w:rsidR="00BA6AFB">
        <w:t>3</w:t>
      </w:r>
      <w:r w:rsidR="00BA6AFB" w:rsidRPr="000675EB">
        <w:rPr>
          <w:rStyle w:val="cf01"/>
          <w:rFonts w:asciiTheme="minorHAnsi" w:hAnsiTheme="minorHAnsi" w:cstheme="minorHAnsi"/>
          <w:sz w:val="22"/>
          <w:szCs w:val="22"/>
        </w:rPr>
        <w:t>·</w:t>
      </w:r>
      <w:r w:rsidR="006073FE">
        <w:t>4</w:t>
      </w:r>
      <w:r w:rsidR="00830CA0">
        <w:t xml:space="preserve">% </w:t>
      </w:r>
      <w:r w:rsidR="00E334BD">
        <w:t>[2</w:t>
      </w:r>
      <w:r w:rsidR="00E334BD" w:rsidRPr="000675EB">
        <w:rPr>
          <w:rStyle w:val="cf01"/>
          <w:rFonts w:asciiTheme="minorHAnsi" w:hAnsiTheme="minorHAnsi" w:cstheme="minorHAnsi"/>
          <w:sz w:val="22"/>
          <w:szCs w:val="22"/>
        </w:rPr>
        <w:t>·</w:t>
      </w:r>
      <w:r w:rsidR="009A6522">
        <w:rPr>
          <w:rStyle w:val="cf01"/>
          <w:rFonts w:asciiTheme="minorHAnsi" w:hAnsiTheme="minorHAnsi" w:cstheme="minorHAnsi"/>
          <w:sz w:val="22"/>
          <w:szCs w:val="22"/>
        </w:rPr>
        <w:t>1</w:t>
      </w:r>
      <w:r w:rsidR="00E334BD" w:rsidRPr="000675EB">
        <w:rPr>
          <w:rStyle w:val="cf01"/>
          <w:rFonts w:asciiTheme="minorHAnsi" w:hAnsiTheme="minorHAnsi" w:cstheme="minorHAnsi"/>
          <w:sz w:val="22"/>
          <w:szCs w:val="22"/>
        </w:rPr>
        <w:t>–</w:t>
      </w:r>
      <w:r w:rsidR="009A6522">
        <w:rPr>
          <w:rStyle w:val="cf01"/>
          <w:rFonts w:asciiTheme="minorHAnsi" w:hAnsiTheme="minorHAnsi" w:cstheme="minorHAnsi"/>
          <w:sz w:val="22"/>
          <w:szCs w:val="22"/>
        </w:rPr>
        <w:t>5</w:t>
      </w:r>
      <w:r w:rsidR="00E334BD" w:rsidRPr="000675EB">
        <w:rPr>
          <w:rStyle w:val="cf01"/>
          <w:rFonts w:asciiTheme="minorHAnsi" w:hAnsiTheme="minorHAnsi" w:cstheme="minorHAnsi"/>
          <w:sz w:val="22"/>
          <w:szCs w:val="22"/>
        </w:rPr>
        <w:t>·</w:t>
      </w:r>
      <w:r w:rsidR="009A6522">
        <w:rPr>
          <w:rStyle w:val="cf01"/>
          <w:rFonts w:asciiTheme="minorHAnsi" w:hAnsiTheme="minorHAnsi" w:cstheme="minorHAnsi"/>
          <w:sz w:val="22"/>
          <w:szCs w:val="22"/>
        </w:rPr>
        <w:t>1</w:t>
      </w:r>
      <w:r w:rsidR="00E334BD">
        <w:rPr>
          <w:rStyle w:val="cf01"/>
          <w:rFonts w:asciiTheme="minorHAnsi" w:hAnsiTheme="minorHAnsi" w:cstheme="minorHAnsi"/>
          <w:sz w:val="22"/>
          <w:szCs w:val="22"/>
        </w:rPr>
        <w:t xml:space="preserve">] </w:t>
      </w:r>
      <w:r w:rsidR="00830CA0">
        <w:t>of YLDs</w:t>
      </w:r>
      <w:r w:rsidRPr="00666E5F">
        <w:t>)</w:t>
      </w:r>
      <w:r w:rsidR="005E6380">
        <w:t>, and 10</w:t>
      </w:r>
      <w:r w:rsidR="005E6380" w:rsidRPr="00237845">
        <w:rPr>
          <w:vertAlign w:val="superscript"/>
        </w:rPr>
        <w:t>th</w:t>
      </w:r>
      <w:r w:rsidR="005E6380">
        <w:t xml:space="preserve"> leading cause for adolescents aged 15 to 19 years (2</w:t>
      </w:r>
      <w:r w:rsidR="005E6380" w:rsidRPr="000675EB">
        <w:rPr>
          <w:rStyle w:val="cf01"/>
          <w:rFonts w:asciiTheme="minorHAnsi" w:hAnsiTheme="minorHAnsi" w:cstheme="minorHAnsi"/>
          <w:sz w:val="22"/>
          <w:szCs w:val="22"/>
        </w:rPr>
        <w:t>·</w:t>
      </w:r>
      <w:r w:rsidR="005E6380">
        <w:t xml:space="preserve">2% </w:t>
      </w:r>
      <w:r w:rsidR="00E334BD">
        <w:t>[1</w:t>
      </w:r>
      <w:r w:rsidR="00E334BD" w:rsidRPr="000675EB">
        <w:rPr>
          <w:rStyle w:val="cf01"/>
          <w:rFonts w:asciiTheme="minorHAnsi" w:hAnsiTheme="minorHAnsi" w:cstheme="minorHAnsi"/>
          <w:sz w:val="22"/>
          <w:szCs w:val="22"/>
        </w:rPr>
        <w:t>·</w:t>
      </w:r>
      <w:r w:rsidR="00E334BD">
        <w:t>4</w:t>
      </w:r>
      <w:r w:rsidR="00E334BD" w:rsidRPr="000675EB">
        <w:rPr>
          <w:rStyle w:val="cf01"/>
          <w:rFonts w:asciiTheme="minorHAnsi" w:hAnsiTheme="minorHAnsi" w:cstheme="minorHAnsi"/>
          <w:sz w:val="22"/>
          <w:szCs w:val="22"/>
        </w:rPr>
        <w:t>–</w:t>
      </w:r>
      <w:r w:rsidR="00E334BD">
        <w:t>3</w:t>
      </w:r>
      <w:r w:rsidR="00E334BD" w:rsidRPr="000675EB">
        <w:rPr>
          <w:rStyle w:val="cf01"/>
          <w:rFonts w:asciiTheme="minorHAnsi" w:hAnsiTheme="minorHAnsi" w:cstheme="minorHAnsi"/>
          <w:sz w:val="22"/>
          <w:szCs w:val="22"/>
        </w:rPr>
        <w:t>·</w:t>
      </w:r>
      <w:r w:rsidR="009A6522">
        <w:t>3</w:t>
      </w:r>
      <w:r w:rsidR="00E334BD">
        <w:t xml:space="preserve">] </w:t>
      </w:r>
      <w:r w:rsidR="005E6380">
        <w:t>of YLDs)</w:t>
      </w:r>
      <w:r w:rsidRPr="00666E5F">
        <w:t>. Ac</w:t>
      </w:r>
      <w:r w:rsidR="00A83EE4">
        <w:t xml:space="preserve">ross all ages ASD was ranked </w:t>
      </w:r>
      <w:r w:rsidR="006073FE">
        <w:t>21</w:t>
      </w:r>
      <w:r w:rsidR="006073FE" w:rsidRPr="00237845">
        <w:rPr>
          <w:vertAlign w:val="superscript"/>
        </w:rPr>
        <w:t>st</w:t>
      </w:r>
      <w:r w:rsidR="006073FE">
        <w:t xml:space="preserve"> </w:t>
      </w:r>
      <w:r w:rsidRPr="00666E5F">
        <w:t>in YLDs (</w:t>
      </w:r>
      <w:r w:rsidR="00BA6AFB">
        <w:t>1</w:t>
      </w:r>
      <w:r w:rsidR="00BA6AFB" w:rsidRPr="000675EB">
        <w:rPr>
          <w:rStyle w:val="cf01"/>
          <w:rFonts w:asciiTheme="minorHAnsi" w:hAnsiTheme="minorHAnsi" w:cstheme="minorHAnsi"/>
          <w:sz w:val="22"/>
          <w:szCs w:val="22"/>
        </w:rPr>
        <w:t>·</w:t>
      </w:r>
      <w:r w:rsidR="006073FE">
        <w:t>3</w:t>
      </w:r>
      <w:r w:rsidRPr="00666E5F">
        <w:t xml:space="preserve">% </w:t>
      </w:r>
      <w:r w:rsidR="00E334BD">
        <w:t>[0</w:t>
      </w:r>
      <w:r w:rsidR="00E334BD" w:rsidRPr="000675EB">
        <w:rPr>
          <w:rStyle w:val="cf01"/>
          <w:rFonts w:asciiTheme="minorHAnsi" w:hAnsiTheme="minorHAnsi" w:cstheme="minorHAnsi"/>
          <w:sz w:val="22"/>
          <w:szCs w:val="22"/>
        </w:rPr>
        <w:t>·</w:t>
      </w:r>
      <w:r w:rsidR="00E334BD">
        <w:rPr>
          <w:rStyle w:val="cf01"/>
          <w:rFonts w:asciiTheme="minorHAnsi" w:hAnsiTheme="minorHAnsi" w:cstheme="minorHAnsi"/>
          <w:sz w:val="22"/>
          <w:szCs w:val="22"/>
        </w:rPr>
        <w:t>8</w:t>
      </w:r>
      <w:r w:rsidR="00E334BD" w:rsidRPr="000675EB">
        <w:rPr>
          <w:rStyle w:val="cf01"/>
          <w:rFonts w:asciiTheme="minorHAnsi" w:hAnsiTheme="minorHAnsi" w:cstheme="minorHAnsi"/>
          <w:sz w:val="22"/>
          <w:szCs w:val="22"/>
        </w:rPr>
        <w:t>–</w:t>
      </w:r>
      <w:r w:rsidR="009A6522">
        <w:rPr>
          <w:rStyle w:val="cf01"/>
          <w:rFonts w:asciiTheme="minorHAnsi" w:hAnsiTheme="minorHAnsi" w:cstheme="minorHAnsi"/>
          <w:sz w:val="22"/>
          <w:szCs w:val="22"/>
        </w:rPr>
        <w:t>2</w:t>
      </w:r>
      <w:r w:rsidR="00E334BD" w:rsidRPr="000675EB">
        <w:rPr>
          <w:rStyle w:val="cf01"/>
          <w:rFonts w:asciiTheme="minorHAnsi" w:hAnsiTheme="minorHAnsi" w:cstheme="minorHAnsi"/>
          <w:sz w:val="22"/>
          <w:szCs w:val="22"/>
        </w:rPr>
        <w:t>·</w:t>
      </w:r>
      <w:r w:rsidR="009A6522">
        <w:rPr>
          <w:rStyle w:val="cf01"/>
          <w:rFonts w:asciiTheme="minorHAnsi" w:hAnsiTheme="minorHAnsi" w:cstheme="minorHAnsi"/>
          <w:sz w:val="22"/>
          <w:szCs w:val="22"/>
        </w:rPr>
        <w:t>0</w:t>
      </w:r>
      <w:r w:rsidR="00E334BD">
        <w:rPr>
          <w:rStyle w:val="cf01"/>
          <w:rFonts w:asciiTheme="minorHAnsi" w:hAnsiTheme="minorHAnsi" w:cstheme="minorHAnsi"/>
          <w:sz w:val="22"/>
          <w:szCs w:val="22"/>
        </w:rPr>
        <w:t xml:space="preserve">] </w:t>
      </w:r>
      <w:r w:rsidRPr="00666E5F">
        <w:t xml:space="preserve">of YLDs), was the </w:t>
      </w:r>
      <w:r w:rsidR="00BA6AFB">
        <w:t>1</w:t>
      </w:r>
      <w:r w:rsidR="006073FE">
        <w:t>6</w:t>
      </w:r>
      <w:r w:rsidR="00BA6AFB" w:rsidRPr="00237845">
        <w:rPr>
          <w:vertAlign w:val="superscript"/>
        </w:rPr>
        <w:t>th</w:t>
      </w:r>
      <w:r w:rsidR="00BA6AFB">
        <w:t xml:space="preserve"> </w:t>
      </w:r>
      <w:r w:rsidRPr="00666E5F">
        <w:t xml:space="preserve">leading cause of YLDs for males </w:t>
      </w:r>
      <w:r w:rsidR="00BA6AFB" w:rsidRPr="00666E5F">
        <w:t>(</w:t>
      </w:r>
      <w:r w:rsidR="006073FE">
        <w:t>2</w:t>
      </w:r>
      <w:r w:rsidR="00BA6AFB" w:rsidRPr="000675EB">
        <w:rPr>
          <w:rStyle w:val="cf01"/>
          <w:rFonts w:asciiTheme="minorHAnsi" w:hAnsiTheme="minorHAnsi" w:cstheme="minorHAnsi"/>
          <w:sz w:val="22"/>
          <w:szCs w:val="22"/>
        </w:rPr>
        <w:t>·</w:t>
      </w:r>
      <w:r w:rsidR="006073FE">
        <w:t>0</w:t>
      </w:r>
      <w:r w:rsidR="00BA6AFB" w:rsidRPr="00666E5F">
        <w:t>%</w:t>
      </w:r>
      <w:r w:rsidR="00E334BD">
        <w:t xml:space="preserve"> [1</w:t>
      </w:r>
      <w:r w:rsidR="00E334BD" w:rsidRPr="000675EB">
        <w:rPr>
          <w:rStyle w:val="cf01"/>
          <w:rFonts w:asciiTheme="minorHAnsi" w:hAnsiTheme="minorHAnsi" w:cstheme="minorHAnsi"/>
          <w:sz w:val="22"/>
          <w:szCs w:val="22"/>
        </w:rPr>
        <w:t>·</w:t>
      </w:r>
      <w:r w:rsidR="00E334BD">
        <w:rPr>
          <w:rStyle w:val="cf01"/>
          <w:rFonts w:asciiTheme="minorHAnsi" w:hAnsiTheme="minorHAnsi" w:cstheme="minorHAnsi"/>
          <w:sz w:val="22"/>
          <w:szCs w:val="22"/>
        </w:rPr>
        <w:t>3</w:t>
      </w:r>
      <w:r w:rsidR="00E334BD" w:rsidRPr="000675EB">
        <w:rPr>
          <w:rStyle w:val="cf01"/>
          <w:rFonts w:asciiTheme="minorHAnsi" w:hAnsiTheme="minorHAnsi" w:cstheme="minorHAnsi"/>
          <w:sz w:val="22"/>
          <w:szCs w:val="22"/>
        </w:rPr>
        <w:t>–</w:t>
      </w:r>
      <w:r w:rsidR="009A6522">
        <w:rPr>
          <w:rStyle w:val="cf01"/>
          <w:rFonts w:asciiTheme="minorHAnsi" w:hAnsiTheme="minorHAnsi" w:cstheme="minorHAnsi"/>
          <w:sz w:val="22"/>
          <w:szCs w:val="22"/>
        </w:rPr>
        <w:t>3</w:t>
      </w:r>
      <w:r w:rsidR="00E334BD" w:rsidRPr="000675EB">
        <w:rPr>
          <w:rStyle w:val="cf01"/>
          <w:rFonts w:asciiTheme="minorHAnsi" w:hAnsiTheme="minorHAnsi" w:cstheme="minorHAnsi"/>
          <w:sz w:val="22"/>
          <w:szCs w:val="22"/>
        </w:rPr>
        <w:t>·</w:t>
      </w:r>
      <w:r w:rsidR="009A6522">
        <w:rPr>
          <w:rStyle w:val="cf01"/>
          <w:rFonts w:asciiTheme="minorHAnsi" w:hAnsiTheme="minorHAnsi" w:cstheme="minorHAnsi"/>
          <w:sz w:val="22"/>
          <w:szCs w:val="22"/>
        </w:rPr>
        <w:t>0</w:t>
      </w:r>
      <w:r w:rsidR="00E334BD">
        <w:rPr>
          <w:rStyle w:val="cf01"/>
          <w:rFonts w:asciiTheme="minorHAnsi" w:hAnsiTheme="minorHAnsi" w:cstheme="minorHAnsi"/>
          <w:sz w:val="22"/>
          <w:szCs w:val="22"/>
        </w:rPr>
        <w:t>]</w:t>
      </w:r>
      <w:r w:rsidR="00BA6AFB" w:rsidRPr="00666E5F">
        <w:t xml:space="preserve"> of YLDs)</w:t>
      </w:r>
      <w:r w:rsidRPr="00666E5F">
        <w:t xml:space="preserve">, and the </w:t>
      </w:r>
      <w:r w:rsidR="00BA6AFB">
        <w:t>3</w:t>
      </w:r>
      <w:r w:rsidR="006073FE">
        <w:t>1</w:t>
      </w:r>
      <w:r w:rsidR="000451C9">
        <w:rPr>
          <w:vertAlign w:val="superscript"/>
        </w:rPr>
        <w:t>st</w:t>
      </w:r>
      <w:r w:rsidR="00BA6AFB">
        <w:t xml:space="preserve"> </w:t>
      </w:r>
      <w:r w:rsidRPr="00666E5F">
        <w:t xml:space="preserve">leading cause of YLDs for females </w:t>
      </w:r>
      <w:r w:rsidR="00BA6AFB" w:rsidRPr="00666E5F">
        <w:t>(</w:t>
      </w:r>
      <w:r w:rsidR="00BA6AFB">
        <w:t>0</w:t>
      </w:r>
      <w:r w:rsidR="00BA6AFB" w:rsidRPr="000675EB">
        <w:rPr>
          <w:rStyle w:val="cf01"/>
          <w:rFonts w:asciiTheme="minorHAnsi" w:hAnsiTheme="minorHAnsi" w:cstheme="minorHAnsi"/>
          <w:sz w:val="22"/>
          <w:szCs w:val="22"/>
        </w:rPr>
        <w:t>·</w:t>
      </w:r>
      <w:r w:rsidR="006073FE">
        <w:t>7</w:t>
      </w:r>
      <w:r w:rsidR="00BA6AFB" w:rsidRPr="00666E5F">
        <w:t xml:space="preserve">% </w:t>
      </w:r>
      <w:r w:rsidR="00E334BD">
        <w:t>[0</w:t>
      </w:r>
      <w:r w:rsidR="00E334BD" w:rsidRPr="000675EB">
        <w:rPr>
          <w:rStyle w:val="cf01"/>
          <w:rFonts w:asciiTheme="minorHAnsi" w:hAnsiTheme="minorHAnsi" w:cstheme="minorHAnsi"/>
          <w:sz w:val="22"/>
          <w:szCs w:val="22"/>
        </w:rPr>
        <w:t>·</w:t>
      </w:r>
      <w:r w:rsidR="00E334BD">
        <w:rPr>
          <w:rStyle w:val="cf01"/>
          <w:rFonts w:asciiTheme="minorHAnsi" w:hAnsiTheme="minorHAnsi" w:cstheme="minorHAnsi"/>
          <w:sz w:val="22"/>
          <w:szCs w:val="22"/>
        </w:rPr>
        <w:t>5</w:t>
      </w:r>
      <w:r w:rsidR="00E334BD" w:rsidRPr="000675EB">
        <w:rPr>
          <w:rStyle w:val="cf01"/>
          <w:rFonts w:asciiTheme="minorHAnsi" w:hAnsiTheme="minorHAnsi" w:cstheme="minorHAnsi"/>
          <w:sz w:val="22"/>
          <w:szCs w:val="22"/>
        </w:rPr>
        <w:t>–</w:t>
      </w:r>
      <w:r w:rsidR="00E334BD">
        <w:rPr>
          <w:rStyle w:val="cf01"/>
          <w:rFonts w:asciiTheme="minorHAnsi" w:hAnsiTheme="minorHAnsi" w:cstheme="minorHAnsi"/>
          <w:sz w:val="22"/>
          <w:szCs w:val="22"/>
        </w:rPr>
        <w:t>1</w:t>
      </w:r>
      <w:r w:rsidR="00E334BD" w:rsidRPr="000675EB">
        <w:rPr>
          <w:rStyle w:val="cf01"/>
          <w:rFonts w:asciiTheme="minorHAnsi" w:hAnsiTheme="minorHAnsi" w:cstheme="minorHAnsi"/>
          <w:sz w:val="22"/>
          <w:szCs w:val="22"/>
        </w:rPr>
        <w:t>·</w:t>
      </w:r>
      <w:r w:rsidR="009A6522">
        <w:rPr>
          <w:rStyle w:val="cf01"/>
          <w:rFonts w:asciiTheme="minorHAnsi" w:hAnsiTheme="minorHAnsi" w:cstheme="minorHAnsi"/>
          <w:sz w:val="22"/>
          <w:szCs w:val="22"/>
        </w:rPr>
        <w:t>1</w:t>
      </w:r>
      <w:r w:rsidR="00E334BD">
        <w:rPr>
          <w:rStyle w:val="cf01"/>
          <w:rFonts w:asciiTheme="minorHAnsi" w:hAnsiTheme="minorHAnsi" w:cstheme="minorHAnsi"/>
          <w:sz w:val="22"/>
          <w:szCs w:val="22"/>
        </w:rPr>
        <w:t xml:space="preserve">] </w:t>
      </w:r>
      <w:r w:rsidR="00BA6AFB" w:rsidRPr="00666E5F">
        <w:t>of YLDs)</w:t>
      </w:r>
      <w:r w:rsidRPr="00666E5F">
        <w:t>.</w:t>
      </w:r>
    </w:p>
    <w:bookmarkEnd w:id="42"/>
    <w:p w14:paraId="2CAC0360" w14:textId="77777777" w:rsidR="0077741C" w:rsidRDefault="0077741C" w:rsidP="00EF0F46">
      <w:pPr>
        <w:pStyle w:val="Heading3"/>
        <w:sectPr w:rsidR="0077741C" w:rsidSect="00E838F7">
          <w:pgSz w:w="11906" w:h="16838"/>
          <w:pgMar w:top="1440" w:right="1440" w:bottom="1440" w:left="1440" w:header="708" w:footer="708" w:gutter="0"/>
          <w:lnNumType w:countBy="1" w:restart="continuous"/>
          <w:cols w:space="708"/>
          <w:docGrid w:linePitch="360"/>
        </w:sectPr>
      </w:pPr>
    </w:p>
    <w:p w14:paraId="4037F6E2" w14:textId="11716CC5" w:rsidR="001B5335" w:rsidRPr="001B5335" w:rsidRDefault="00F56145" w:rsidP="00EF0F46">
      <w:pPr>
        <w:pStyle w:val="Heading3"/>
      </w:pPr>
      <w:r>
        <w:lastRenderedPageBreak/>
        <w:t>Figure 3:</w:t>
      </w:r>
      <w:r w:rsidR="001B5335" w:rsidRPr="001B5335">
        <w:t xml:space="preserve"> Map showing age-standardised DALY rates per 100,000 for ASD by </w:t>
      </w:r>
      <w:r w:rsidR="008D7AB4">
        <w:t>quintile</w:t>
      </w:r>
      <w:r w:rsidR="001B5335" w:rsidRPr="001B5335">
        <w:t xml:space="preserve"> in </w:t>
      </w:r>
      <w:r w:rsidR="00360C41">
        <w:t>2021</w:t>
      </w:r>
    </w:p>
    <w:p w14:paraId="59748373" w14:textId="5C7ECEFE" w:rsidR="0088203F" w:rsidRDefault="0077741C" w:rsidP="00AE1791">
      <w:pPr>
        <w:spacing w:line="480" w:lineRule="auto"/>
      </w:pPr>
      <w:r w:rsidRPr="0077741C">
        <w:rPr>
          <w:noProof/>
        </w:rPr>
        <w:drawing>
          <wp:inline distT="0" distB="0" distL="0" distR="0" wp14:anchorId="61369339" wp14:editId="3EA9A5BC">
            <wp:extent cx="5925298" cy="2409245"/>
            <wp:effectExtent l="0" t="0" r="0" b="0"/>
            <wp:docPr id="1295508282" name="Picture 1" descr="A map of the world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95508282" name="Picture 1" descr="A map of the world&#10;&#10;Description automatically generated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929304" cy="24108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3BCDF33" w14:textId="40A7A929" w:rsidR="003E0881" w:rsidRPr="003E0881" w:rsidRDefault="003E0881" w:rsidP="00AE1791">
      <w:pPr>
        <w:spacing w:line="480" w:lineRule="auto"/>
        <w:rPr>
          <w:vertAlign w:val="superscript"/>
        </w:rPr>
      </w:pPr>
      <w:bookmarkStart w:id="43" w:name="_Hlk178860832"/>
      <w:r>
        <w:rPr>
          <w:vertAlign w:val="superscript"/>
        </w:rPr>
        <w:t xml:space="preserve">Note: </w:t>
      </w:r>
      <w:r w:rsidRPr="003E0881">
        <w:rPr>
          <w:vertAlign w:val="superscript"/>
        </w:rPr>
        <w:t>Dotted lines indicate disputed territories. DALY = disability-adjusted life-year</w:t>
      </w:r>
    </w:p>
    <w:bookmarkEnd w:id="43"/>
    <w:p w14:paraId="161228DA" w14:textId="0A3F8FD9" w:rsidR="00F9289B" w:rsidRDefault="00F95F9B" w:rsidP="00237845">
      <w:pPr>
        <w:pStyle w:val="Heading3"/>
      </w:pPr>
      <w:r>
        <w:t>F</w:t>
      </w:r>
      <w:r w:rsidR="00F56145">
        <w:t>igure 4:</w:t>
      </w:r>
      <w:r w:rsidR="001B5335" w:rsidRPr="001B5335">
        <w:t xml:space="preserve"> Global DALYs attributable to</w:t>
      </w:r>
      <w:r>
        <w:t xml:space="preserve"> </w:t>
      </w:r>
      <w:r w:rsidR="00237845">
        <w:t>ASD</w:t>
      </w:r>
      <w:r>
        <w:t xml:space="preserve"> in 2021 by age and sex</w:t>
      </w:r>
    </w:p>
    <w:p w14:paraId="0122B926" w14:textId="24146CCE" w:rsidR="00484C5C" w:rsidRDefault="0077741C" w:rsidP="007D4BD9">
      <w:pPr>
        <w:spacing w:line="480" w:lineRule="auto"/>
      </w:pPr>
      <w:r w:rsidRPr="0077741C">
        <w:rPr>
          <w:noProof/>
        </w:rPr>
        <w:drawing>
          <wp:inline distT="0" distB="0" distL="0" distR="0" wp14:anchorId="2481E5F4" wp14:editId="1933E50C">
            <wp:extent cx="5607191" cy="3540370"/>
            <wp:effectExtent l="0" t="0" r="0" b="3175"/>
            <wp:docPr id="1319024937" name="Picture 1" descr="A blue and black graph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19024937" name="Picture 1" descr="A blue and black graph&#10;&#10;Description automatically generated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635947" cy="355852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7173AFF" w14:textId="4AF55F42" w:rsidR="003E0881" w:rsidRPr="003E0881" w:rsidRDefault="003E0881" w:rsidP="003E0881">
      <w:pPr>
        <w:spacing w:line="480" w:lineRule="auto"/>
        <w:rPr>
          <w:vertAlign w:val="superscript"/>
        </w:rPr>
      </w:pPr>
      <w:bookmarkStart w:id="44" w:name="_Hlk178860849"/>
      <w:r>
        <w:rPr>
          <w:vertAlign w:val="superscript"/>
        </w:rPr>
        <w:t xml:space="preserve">Note: Blue </w:t>
      </w:r>
      <w:r w:rsidR="00B70C8C">
        <w:rPr>
          <w:vertAlign w:val="superscript"/>
        </w:rPr>
        <w:t xml:space="preserve">bars to the left of the vertical black line represent the estimated number of disability-adjusted life-years (DALYs; in thousands) attributable to ASD among females by age. Blue bars to the right of the vertical black line represent the estimated number of DALYs (in thousands) attributable to ASD among males. </w:t>
      </w:r>
    </w:p>
    <w:bookmarkEnd w:id="44"/>
    <w:p w14:paraId="7EE34608" w14:textId="77777777" w:rsidR="003E0881" w:rsidRPr="003E0881" w:rsidRDefault="003E0881" w:rsidP="00BB7388">
      <w:pPr>
        <w:rPr>
          <w:b/>
        </w:rPr>
        <w:sectPr w:rsidR="003E0881" w:rsidRPr="003E0881" w:rsidSect="00E838F7">
          <w:pgSz w:w="11906" w:h="16838"/>
          <w:pgMar w:top="1440" w:right="1440" w:bottom="1440" w:left="1440" w:header="708" w:footer="708" w:gutter="0"/>
          <w:lnNumType w:countBy="1" w:restart="continuous"/>
          <w:cols w:space="708"/>
          <w:docGrid w:linePitch="360"/>
        </w:sectPr>
      </w:pPr>
    </w:p>
    <w:p w14:paraId="069D21B1" w14:textId="1A43BDB4" w:rsidR="00CC675A" w:rsidRDefault="00CC675A" w:rsidP="00126BF6">
      <w:pPr>
        <w:pStyle w:val="Heading1"/>
      </w:pPr>
      <w:bookmarkStart w:id="45" w:name="_Hlk178933985"/>
      <w:r>
        <w:lastRenderedPageBreak/>
        <w:t>Discussion</w:t>
      </w:r>
    </w:p>
    <w:p w14:paraId="5DE849C5" w14:textId="1F2C3D3F" w:rsidR="006E29CC" w:rsidRDefault="00674B98" w:rsidP="00C37C77">
      <w:pPr>
        <w:spacing w:line="480" w:lineRule="auto"/>
      </w:pPr>
      <w:r w:rsidRPr="00674B98">
        <w:t xml:space="preserve">This paper presents global estimates of prevalence and </w:t>
      </w:r>
      <w:r w:rsidR="00360C41">
        <w:t xml:space="preserve">health </w:t>
      </w:r>
      <w:r w:rsidRPr="00674B98">
        <w:t xml:space="preserve">burden for </w:t>
      </w:r>
      <w:r w:rsidR="00360C41">
        <w:t xml:space="preserve">the autism spectrum </w:t>
      </w:r>
      <w:r w:rsidR="00BD4228">
        <w:t xml:space="preserve">from GBD </w:t>
      </w:r>
      <w:r w:rsidR="00360C41">
        <w:t>2021</w:t>
      </w:r>
      <w:r w:rsidRPr="00674B98">
        <w:t xml:space="preserve">, following </w:t>
      </w:r>
      <w:r w:rsidR="003F0D64">
        <w:t xml:space="preserve">revision </w:t>
      </w:r>
      <w:r w:rsidRPr="00674B98">
        <w:t>to the</w:t>
      </w:r>
      <w:r w:rsidR="00360C41">
        <w:t>ir</w:t>
      </w:r>
      <w:r w:rsidRPr="00674B98">
        <w:t xml:space="preserve"> estimation process</w:t>
      </w:r>
      <w:r w:rsidR="00BD4228">
        <w:t xml:space="preserve">. </w:t>
      </w:r>
      <w:bookmarkStart w:id="46" w:name="_Hlk144286433"/>
      <w:r w:rsidR="00360C41">
        <w:t>I</w:t>
      </w:r>
      <w:r w:rsidR="00AB09AD">
        <w:t xml:space="preserve">n </w:t>
      </w:r>
      <w:r w:rsidR="00360C41">
        <w:t>2021</w:t>
      </w:r>
      <w:r w:rsidR="00AB09AD">
        <w:t xml:space="preserve">, </w:t>
      </w:r>
      <w:r w:rsidRPr="00674B98">
        <w:t xml:space="preserve">one in </w:t>
      </w:r>
      <w:r w:rsidR="00354353">
        <w:t>127</w:t>
      </w:r>
      <w:r w:rsidR="00354353" w:rsidRPr="00674B98">
        <w:t xml:space="preserve"> </w:t>
      </w:r>
      <w:r w:rsidRPr="00674B98">
        <w:t>persons glob</w:t>
      </w:r>
      <w:r w:rsidR="00BE2295">
        <w:t>ally</w:t>
      </w:r>
      <w:r w:rsidRPr="00674B98">
        <w:t xml:space="preserve"> </w:t>
      </w:r>
      <w:r w:rsidR="00AB09AD">
        <w:t>was</w:t>
      </w:r>
      <w:r w:rsidR="006A6C34">
        <w:t xml:space="preserve"> estimated to be</w:t>
      </w:r>
      <w:r w:rsidR="00354353">
        <w:t xml:space="preserve"> autisti</w:t>
      </w:r>
      <w:bookmarkEnd w:id="46"/>
      <w:r w:rsidR="00354353">
        <w:t>c</w:t>
      </w:r>
      <w:r w:rsidR="00B10425">
        <w:t>,</w:t>
      </w:r>
      <w:r w:rsidR="006E29CC">
        <w:t xml:space="preserve"> substantially higher than </w:t>
      </w:r>
      <w:r w:rsidR="003A324E">
        <w:t xml:space="preserve">then one in 271 estimated </w:t>
      </w:r>
      <w:r w:rsidR="00BE2295">
        <w:t xml:space="preserve">by </w:t>
      </w:r>
      <w:r w:rsidR="003A324E">
        <w:t>GBD 201</w:t>
      </w:r>
      <w:r w:rsidR="00BE2295">
        <w:t>9</w:t>
      </w:r>
      <w:r w:rsidR="00B10425">
        <w:t xml:space="preserve">. </w:t>
      </w:r>
      <w:bookmarkStart w:id="47" w:name="_Hlk177978893"/>
      <w:r w:rsidR="00B10425">
        <w:t>Th</w:t>
      </w:r>
      <w:r w:rsidR="009F4B0E">
        <w:t>is</w:t>
      </w:r>
      <w:r w:rsidR="00B10425">
        <w:t xml:space="preserve"> difference </w:t>
      </w:r>
      <w:r w:rsidR="00965090">
        <w:t>i</w:t>
      </w:r>
      <w:r w:rsidR="00B40B35">
        <w:t>s</w:t>
      </w:r>
      <w:r w:rsidR="00965090">
        <w:t xml:space="preserve"> mainly</w:t>
      </w:r>
      <w:r w:rsidR="00B10425">
        <w:t xml:space="preserve"> attributed to change in GBD methodologies with the exclusion of </w:t>
      </w:r>
      <w:r w:rsidR="00656C2B">
        <w:t xml:space="preserve">studies relying on passive case finding (e.g., registry or administrative prevalence estimates) </w:t>
      </w:r>
      <w:r w:rsidR="00B10425">
        <w:t>that</w:t>
      </w:r>
      <w:r w:rsidR="00656C2B">
        <w:t xml:space="preserve"> likely underestimated the prevalence of the autism spectrum</w:t>
      </w:r>
      <w:bookmarkEnd w:id="47"/>
      <w:r w:rsidR="00656C2B">
        <w:t>.</w:t>
      </w:r>
      <w:r w:rsidR="00DB3D65">
        <w:fldChar w:fldCharType="begin"/>
      </w:r>
      <w:r w:rsidR="00FC2919">
        <w:instrText xml:space="preserve"> ADDIN EN.CITE &lt;EndNote&gt;&lt;Cite&gt;&lt;Author&gt;Tromans&lt;/Author&gt;&lt;Year&gt;2022&lt;/Year&gt;&lt;RecNum&gt;9767&lt;/RecNum&gt;&lt;DisplayText&gt;&lt;style face="superscript"&gt;14&lt;/style&gt;&lt;/DisplayText&gt;&lt;record&gt;&lt;rec-number&gt;9767&lt;/rec-number&gt;&lt;foreign-keys&gt;&lt;key app="EN" db-id="r200fza2nx0w25edvr2xsx5qzz52stzztex0" timestamp="1718608137"&gt;9767&lt;/key&gt;&lt;/foreign-keys&gt;&lt;ref-type name="Journal Article"&gt;17&lt;/ref-type&gt;&lt;contributors&gt;&lt;authors&gt;&lt;author&gt;Tromans, Samuel&lt;/author&gt;&lt;author&gt;Brugha, Traolach&lt;/author&gt;&lt;/authors&gt;&lt;/contributors&gt;&lt;titles&gt;&lt;title&gt;Autism epidemiology: distinguishing between identification and prevalence&lt;/title&gt;&lt;secondary-title&gt;Progress in Neurology and Psychiatry&lt;/secondary-title&gt;&lt;/titles&gt;&lt;pages&gt;4-6&lt;/pages&gt;&lt;volume&gt;26&lt;/volume&gt;&lt;number&gt;1&lt;/number&gt;&lt;dates&gt;&lt;year&gt;2022&lt;/year&gt;&lt;/dates&gt;&lt;isbn&gt;1367-7543&lt;/isbn&gt;&lt;urls&gt;&lt;related-urls&gt;&lt;url&gt;https://wchh.onlinelibrary.wiley.com/doi/abs/10.1002/pnp.732&lt;/url&gt;&lt;/related-urls&gt;&lt;/urls&gt;&lt;electronic-resource-num&gt;https://doi.org/10.1002/pnp.732&lt;/electronic-resource-num&gt;&lt;/record&gt;&lt;/Cite&gt;&lt;/EndNote&gt;</w:instrText>
      </w:r>
      <w:r w:rsidR="00DB3D65">
        <w:fldChar w:fldCharType="separate"/>
      </w:r>
      <w:r w:rsidR="00FC2919" w:rsidRPr="00FC2919">
        <w:rPr>
          <w:noProof/>
          <w:vertAlign w:val="superscript"/>
        </w:rPr>
        <w:t>14</w:t>
      </w:r>
      <w:r w:rsidR="00DB3D65">
        <w:fldChar w:fldCharType="end"/>
      </w:r>
      <w:r w:rsidR="00656C2B">
        <w:t xml:space="preserve"> The large increase in the estimated prevalence of the autism spectrum </w:t>
      </w:r>
      <w:r w:rsidR="003A324E">
        <w:t>reflects</w:t>
      </w:r>
      <w:r w:rsidR="00B81492">
        <w:t xml:space="preserve"> necessary improvements in </w:t>
      </w:r>
      <w:r w:rsidR="006E5A69">
        <w:t xml:space="preserve">its </w:t>
      </w:r>
      <w:r w:rsidR="00B81492">
        <w:t>epidemiological modelling and aligns global estimates with estimates derived from high quality epidemiological surveys.</w:t>
      </w:r>
      <w:r w:rsidR="00CC3008">
        <w:fldChar w:fldCharType="begin">
          <w:fldData xml:space="preserve">PEVuZE5vdGU+PENpdGU+PEF1dGhvcj5CcnVnaGE8L0F1dGhvcj48WWVhcj4yMDE2PC9ZZWFyPjxS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</w:fldData>
        </w:fldChar>
      </w:r>
      <w:r w:rsidR="00FC2919">
        <w:instrText xml:space="preserve"> ADDIN EN.CITE </w:instrText>
      </w:r>
      <w:r w:rsidR="00FC2919">
        <w:fldChar w:fldCharType="begin">
          <w:fldData xml:space="preserve">PEVuZE5vdGU+PENpdGU+PEF1dGhvcj5CcnVnaGE8L0F1dGhvcj48WWVhcj4yMDE2PC9ZZWFyPjxS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</w:fldData>
        </w:fldChar>
      </w:r>
      <w:r w:rsidR="00FC2919">
        <w:instrText xml:space="preserve"> ADDIN EN.CITE.DATA </w:instrText>
      </w:r>
      <w:r w:rsidR="00FC2919">
        <w:fldChar w:fldCharType="end"/>
      </w:r>
      <w:r w:rsidR="00CC3008">
        <w:fldChar w:fldCharType="separate"/>
      </w:r>
      <w:r w:rsidR="00FC2919" w:rsidRPr="00FC2919">
        <w:rPr>
          <w:noProof/>
          <w:vertAlign w:val="superscript"/>
        </w:rPr>
        <w:t>11-13</w:t>
      </w:r>
      <w:r w:rsidR="00CC3008">
        <w:fldChar w:fldCharType="end"/>
      </w:r>
    </w:p>
    <w:p w14:paraId="3DCBFC47" w14:textId="5552199D" w:rsidR="006620C6" w:rsidRPr="00D021F0" w:rsidRDefault="00D021F0" w:rsidP="00C37C77">
      <w:pPr>
        <w:spacing w:line="480" w:lineRule="auto"/>
        <w:rPr>
          <w:lang w:val="en-US"/>
        </w:rPr>
      </w:pPr>
      <w:r>
        <w:t xml:space="preserve">Despite </w:t>
      </w:r>
      <w:r w:rsidR="007C6E8F">
        <w:t>the</w:t>
      </w:r>
      <w:r>
        <w:t xml:space="preserve"> increase i</w:t>
      </w:r>
      <w:r w:rsidR="007C6E8F">
        <w:t>n prevalence</w:t>
      </w:r>
      <w:r w:rsidR="006620C6">
        <w:t xml:space="preserve"> of</w:t>
      </w:r>
      <w:r w:rsidR="007C6E8F">
        <w:t xml:space="preserve"> ASD</w:t>
      </w:r>
      <w:r w:rsidR="003B56E9">
        <w:t xml:space="preserve"> in</w:t>
      </w:r>
      <w:r w:rsidR="002447C7">
        <w:t xml:space="preserve"> GBD</w:t>
      </w:r>
      <w:r w:rsidR="003B56E9">
        <w:t xml:space="preserve"> 2021 </w:t>
      </w:r>
      <w:r w:rsidR="007C6E8F">
        <w:t xml:space="preserve">compared to </w:t>
      </w:r>
      <w:r w:rsidR="00E94F5C">
        <w:t xml:space="preserve">GBD 2019, </w:t>
      </w:r>
      <w:r w:rsidR="00E6378C">
        <w:t>the prevalence of ASD estimate</w:t>
      </w:r>
      <w:r w:rsidR="002447C7">
        <w:t>d</w:t>
      </w:r>
      <w:r w:rsidR="00302968">
        <w:t xml:space="preserve"> for the US (</w:t>
      </w:r>
      <w:r w:rsidR="00E11B4C">
        <w:t xml:space="preserve">one in 91 persons </w:t>
      </w:r>
      <w:r w:rsidR="00302968">
        <w:t xml:space="preserve">in the United States in 2021) </w:t>
      </w:r>
      <w:r w:rsidR="00E94F5C">
        <w:t>remain</w:t>
      </w:r>
      <w:r w:rsidR="00E6378C">
        <w:t>s</w:t>
      </w:r>
      <w:r w:rsidR="00E94F5C">
        <w:t xml:space="preserve"> more conservative</w:t>
      </w:r>
      <w:r w:rsidR="007343E6">
        <w:t xml:space="preserve"> </w:t>
      </w:r>
      <w:r w:rsidR="002E5D83">
        <w:t xml:space="preserve">than </w:t>
      </w:r>
      <w:r w:rsidR="0013304B">
        <w:t xml:space="preserve">internationally </w:t>
      </w:r>
      <w:r w:rsidR="00347443">
        <w:t xml:space="preserve">cited </w:t>
      </w:r>
      <w:r w:rsidR="00EA19FF">
        <w:t>findings</w:t>
      </w:r>
      <w:r w:rsidR="006620C6">
        <w:t xml:space="preserve"> from</w:t>
      </w:r>
      <w:r w:rsidR="00347443">
        <w:t xml:space="preserve"> </w:t>
      </w:r>
      <w:r w:rsidR="003B56E9">
        <w:t xml:space="preserve">the </w:t>
      </w:r>
      <w:r w:rsidR="00966747" w:rsidRPr="00347443">
        <w:rPr>
          <w:lang w:val="en-US"/>
        </w:rPr>
        <w:t>Centers</w:t>
      </w:r>
      <w:r w:rsidR="00347443" w:rsidRPr="00347443">
        <w:rPr>
          <w:lang w:val="en-US"/>
        </w:rPr>
        <w:t xml:space="preserve"> for Disease Control and Prevention</w:t>
      </w:r>
      <w:r w:rsidR="00347443">
        <w:rPr>
          <w:lang w:val="en-US"/>
        </w:rPr>
        <w:t xml:space="preserve"> </w:t>
      </w:r>
      <w:r w:rsidR="00EA19FF">
        <w:rPr>
          <w:lang w:val="en-US"/>
        </w:rPr>
        <w:t xml:space="preserve">indicating </w:t>
      </w:r>
      <w:r w:rsidR="00E11B4C">
        <w:rPr>
          <w:lang w:val="en-US"/>
        </w:rPr>
        <w:t>one in 36</w:t>
      </w:r>
      <w:r w:rsidR="00EA19FF">
        <w:rPr>
          <w:lang w:val="en-US"/>
        </w:rPr>
        <w:t xml:space="preserve"> children aged </w:t>
      </w:r>
      <w:r w:rsidR="00E11B4C">
        <w:rPr>
          <w:lang w:val="en-US"/>
        </w:rPr>
        <w:t>eight</w:t>
      </w:r>
      <w:r w:rsidR="00EA19FF">
        <w:rPr>
          <w:lang w:val="en-US"/>
        </w:rPr>
        <w:t xml:space="preserve"> years in the United States </w:t>
      </w:r>
      <w:r w:rsidR="000339B1">
        <w:rPr>
          <w:lang w:val="en-US"/>
        </w:rPr>
        <w:t>were</w:t>
      </w:r>
      <w:r w:rsidR="00EA19FF">
        <w:rPr>
          <w:lang w:val="en-US"/>
        </w:rPr>
        <w:t xml:space="preserve"> autistic</w:t>
      </w:r>
      <w:r w:rsidR="000339B1">
        <w:rPr>
          <w:lang w:val="en-US"/>
        </w:rPr>
        <w:t xml:space="preserve"> in </w:t>
      </w:r>
      <w:r w:rsidR="00E11B4C">
        <w:rPr>
          <w:lang w:val="en-US"/>
        </w:rPr>
        <w:t>2020</w:t>
      </w:r>
      <w:r w:rsidR="00EA19FF">
        <w:rPr>
          <w:lang w:val="en-US"/>
        </w:rPr>
        <w:t>.</w:t>
      </w:r>
      <w:r w:rsidR="0084711C">
        <w:rPr>
          <w:lang w:val="en-US"/>
        </w:rPr>
        <w:fldChar w:fldCharType="begin">
          <w:fldData xml:space="preserve">PEVuZE5vdGU+PENpdGU+PEF1dGhvcj5NYWVubmVyPC9BdXRob3I+PFllYXI+MjAyMzwvWWVhcj48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</w:fldData>
        </w:fldChar>
      </w:r>
      <w:r w:rsidR="00FC2919">
        <w:rPr>
          <w:lang w:val="en-US"/>
        </w:rPr>
        <w:instrText xml:space="preserve"> ADDIN EN.CITE </w:instrText>
      </w:r>
      <w:r w:rsidR="00FC2919">
        <w:rPr>
          <w:lang w:val="en-US"/>
        </w:rPr>
        <w:fldChar w:fldCharType="begin">
          <w:fldData xml:space="preserve">PEVuZE5vdGU+PENpdGU+PEF1dGhvcj5NYWVubmVyPC9BdXRob3I+PFllYXI+MjAyMzwvWWVhcj48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</w:fldData>
        </w:fldChar>
      </w:r>
      <w:r w:rsidR="00FC2919">
        <w:rPr>
          <w:lang w:val="en-US"/>
        </w:rPr>
        <w:instrText xml:space="preserve"> ADDIN EN.CITE.DATA </w:instrText>
      </w:r>
      <w:r w:rsidR="00FC2919">
        <w:rPr>
          <w:lang w:val="en-US"/>
        </w:rPr>
      </w:r>
      <w:r w:rsidR="00FC2919">
        <w:rPr>
          <w:lang w:val="en-US"/>
        </w:rPr>
        <w:fldChar w:fldCharType="end"/>
      </w:r>
      <w:r w:rsidR="0084711C">
        <w:rPr>
          <w:lang w:val="en-US"/>
        </w:rPr>
      </w:r>
      <w:r w:rsidR="0084711C">
        <w:rPr>
          <w:lang w:val="en-US"/>
        </w:rPr>
        <w:fldChar w:fldCharType="separate"/>
      </w:r>
      <w:r w:rsidR="00FC2919" w:rsidRPr="00FC2919">
        <w:rPr>
          <w:noProof/>
          <w:vertAlign w:val="superscript"/>
          <w:lang w:val="en-US"/>
        </w:rPr>
        <w:t>27</w:t>
      </w:r>
      <w:r w:rsidR="0084711C">
        <w:rPr>
          <w:lang w:val="en-US"/>
        </w:rPr>
        <w:fldChar w:fldCharType="end"/>
      </w:r>
      <w:r w:rsidR="00EA19FF">
        <w:rPr>
          <w:lang w:val="en-US"/>
        </w:rPr>
        <w:t xml:space="preserve"> </w:t>
      </w:r>
      <w:bookmarkStart w:id="48" w:name="_Hlk177979030"/>
      <w:r w:rsidR="00EA19FF">
        <w:rPr>
          <w:lang w:val="en-US"/>
        </w:rPr>
        <w:t xml:space="preserve">This </w:t>
      </w:r>
      <w:r w:rsidR="00645FD3">
        <w:rPr>
          <w:lang w:val="en-US"/>
        </w:rPr>
        <w:t>higher prevalen</w:t>
      </w:r>
      <w:r w:rsidR="000339B1">
        <w:rPr>
          <w:lang w:val="en-US"/>
        </w:rPr>
        <w:t>ce</w:t>
      </w:r>
      <w:r w:rsidR="00645FD3">
        <w:rPr>
          <w:lang w:val="en-US"/>
        </w:rPr>
        <w:t xml:space="preserve"> </w:t>
      </w:r>
      <w:r w:rsidR="000339B1">
        <w:rPr>
          <w:lang w:val="en-US"/>
        </w:rPr>
        <w:t>was</w:t>
      </w:r>
      <w:r w:rsidR="00645FD3">
        <w:rPr>
          <w:lang w:val="en-US"/>
        </w:rPr>
        <w:t xml:space="preserve"> derived from a review of case notes from clinical </w:t>
      </w:r>
      <w:r w:rsidR="00E571D2">
        <w:rPr>
          <w:lang w:val="en-US"/>
        </w:rPr>
        <w:t>and</w:t>
      </w:r>
      <w:r w:rsidR="00645FD3">
        <w:rPr>
          <w:lang w:val="en-US"/>
        </w:rPr>
        <w:t xml:space="preserve"> educational records </w:t>
      </w:r>
      <w:r w:rsidR="00BD1E3C">
        <w:rPr>
          <w:lang w:val="en-US"/>
        </w:rPr>
        <w:t>to determine whether</w:t>
      </w:r>
      <w:r w:rsidR="009853F7">
        <w:rPr>
          <w:lang w:val="en-US"/>
        </w:rPr>
        <w:t xml:space="preserve"> </w:t>
      </w:r>
      <w:r w:rsidR="00BD1E3C">
        <w:rPr>
          <w:lang w:val="en-US"/>
        </w:rPr>
        <w:t>individual</w:t>
      </w:r>
      <w:r w:rsidR="00B40B35">
        <w:rPr>
          <w:lang w:val="en-US"/>
        </w:rPr>
        <w:t>s</w:t>
      </w:r>
      <w:r w:rsidR="00BD1E3C">
        <w:rPr>
          <w:lang w:val="en-US"/>
        </w:rPr>
        <w:t xml:space="preserve"> </w:t>
      </w:r>
      <w:r w:rsidR="00191476">
        <w:rPr>
          <w:lang w:val="en-US"/>
        </w:rPr>
        <w:t xml:space="preserve">likely </w:t>
      </w:r>
      <w:r w:rsidR="00BD1E3C">
        <w:rPr>
          <w:lang w:val="en-US"/>
        </w:rPr>
        <w:t xml:space="preserve">met </w:t>
      </w:r>
      <w:r w:rsidR="00E211DC">
        <w:rPr>
          <w:lang w:val="en-US"/>
        </w:rPr>
        <w:t xml:space="preserve">diagnostic </w:t>
      </w:r>
      <w:r w:rsidR="00BD1E3C">
        <w:rPr>
          <w:lang w:val="en-US"/>
        </w:rPr>
        <w:t>criteria for probable ASD</w:t>
      </w:r>
      <w:bookmarkEnd w:id="48"/>
      <w:r w:rsidR="00BD1E3C">
        <w:rPr>
          <w:lang w:val="en-US"/>
        </w:rPr>
        <w:t xml:space="preserve">. </w:t>
      </w:r>
      <w:bookmarkStart w:id="49" w:name="_Hlk177979117"/>
      <w:r w:rsidR="00BD1E3C">
        <w:rPr>
          <w:lang w:val="en-US"/>
        </w:rPr>
        <w:t xml:space="preserve">As individuals </w:t>
      </w:r>
      <w:r w:rsidR="00E211DC">
        <w:rPr>
          <w:lang w:val="en-US"/>
        </w:rPr>
        <w:t xml:space="preserve">were </w:t>
      </w:r>
      <w:r w:rsidR="00BD1E3C">
        <w:rPr>
          <w:lang w:val="en-US"/>
        </w:rPr>
        <w:t xml:space="preserve">not </w:t>
      </w:r>
      <w:r w:rsidR="00B40B35">
        <w:rPr>
          <w:lang w:val="en-US"/>
        </w:rPr>
        <w:t xml:space="preserve">clinically </w:t>
      </w:r>
      <w:r w:rsidR="00BD1E3C">
        <w:rPr>
          <w:lang w:val="en-US"/>
        </w:rPr>
        <w:t>evaluated for ASD</w:t>
      </w:r>
      <w:bookmarkEnd w:id="49"/>
      <w:r w:rsidR="00525C96">
        <w:rPr>
          <w:lang w:val="en-US"/>
        </w:rPr>
        <w:t xml:space="preserve"> (</w:t>
      </w:r>
      <w:r w:rsidR="00382B7E">
        <w:rPr>
          <w:lang w:val="en-US"/>
        </w:rPr>
        <w:t>as is done in</w:t>
      </w:r>
      <w:r w:rsidR="006E5A69">
        <w:rPr>
          <w:lang w:val="en-US"/>
        </w:rPr>
        <w:t xml:space="preserve"> </w:t>
      </w:r>
      <w:r w:rsidR="00525C96">
        <w:rPr>
          <w:lang w:val="en-US"/>
        </w:rPr>
        <w:t>population diagnostic survey</w:t>
      </w:r>
      <w:r w:rsidR="006E5A69">
        <w:rPr>
          <w:lang w:val="en-US"/>
        </w:rPr>
        <w:t>s</w:t>
      </w:r>
      <w:r w:rsidR="00525C96">
        <w:rPr>
          <w:lang w:val="en-US"/>
        </w:rPr>
        <w:t>)</w:t>
      </w:r>
      <w:r w:rsidR="00BD1E3C">
        <w:rPr>
          <w:lang w:val="en-US"/>
        </w:rPr>
        <w:t xml:space="preserve">, this method </w:t>
      </w:r>
      <w:r w:rsidR="006E5A69">
        <w:rPr>
          <w:lang w:val="en-US"/>
        </w:rPr>
        <w:t xml:space="preserve">can </w:t>
      </w:r>
      <w:r w:rsidR="0084711C">
        <w:rPr>
          <w:lang w:val="en-US"/>
        </w:rPr>
        <w:t>overestimate</w:t>
      </w:r>
      <w:r w:rsidR="00BD1E3C">
        <w:rPr>
          <w:lang w:val="en-US"/>
        </w:rPr>
        <w:t xml:space="preserve"> the prevalence of ASD. </w:t>
      </w:r>
    </w:p>
    <w:p w14:paraId="4BB4DB1D" w14:textId="3F8A1D65" w:rsidR="00611C39" w:rsidRDefault="00F440F4" w:rsidP="00F77EBE">
      <w:pPr>
        <w:spacing w:line="480" w:lineRule="auto"/>
      </w:pPr>
      <w:r w:rsidRPr="00D23FF3">
        <w:t>The prevalence and</w:t>
      </w:r>
      <w:r w:rsidR="0060036B">
        <w:t xml:space="preserve"> DALYs</w:t>
      </w:r>
      <w:r w:rsidRPr="00D23FF3">
        <w:t xml:space="preserve"> </w:t>
      </w:r>
      <w:r w:rsidR="00B10425">
        <w:t>attributable to</w:t>
      </w:r>
      <w:r w:rsidR="00B10425" w:rsidRPr="00D23FF3">
        <w:t xml:space="preserve"> </w:t>
      </w:r>
      <w:r w:rsidRPr="00D23FF3">
        <w:t xml:space="preserve">ASD </w:t>
      </w:r>
      <w:r w:rsidR="00351D20">
        <w:t xml:space="preserve">in GBD 2021 </w:t>
      </w:r>
      <w:r w:rsidR="00B10425">
        <w:t>were</w:t>
      </w:r>
      <w:r w:rsidR="00B10425" w:rsidRPr="00D23FF3">
        <w:t xml:space="preserve"> </w:t>
      </w:r>
      <w:r w:rsidRPr="00D23FF3">
        <w:t>higher in males than in females</w:t>
      </w:r>
      <w:r w:rsidR="00B10425">
        <w:t>,</w:t>
      </w:r>
      <w:r w:rsidRPr="00D23FF3">
        <w:t xml:space="preserve"> with a</w:t>
      </w:r>
      <w:r w:rsidR="001A49E2">
        <w:t xml:space="preserve"> global</w:t>
      </w:r>
      <w:r w:rsidRPr="00D23FF3">
        <w:t xml:space="preserve"> age-standardised sex ratio of </w:t>
      </w:r>
      <w:r>
        <w:t>2</w:t>
      </w:r>
      <w:r w:rsidRPr="00D23FF3">
        <w:t>.</w:t>
      </w:r>
      <w:r>
        <w:t xml:space="preserve">1 to </w:t>
      </w:r>
      <w:r w:rsidRPr="00D23FF3">
        <w:t>1.</w:t>
      </w:r>
      <w:r>
        <w:t xml:space="preserve"> </w:t>
      </w:r>
      <w:r w:rsidR="00012010">
        <w:t xml:space="preserve">The removal of prevalence data relying on passive case finding resulted in a </w:t>
      </w:r>
      <w:r w:rsidR="00735C6F">
        <w:t>substantial</w:t>
      </w:r>
      <w:r w:rsidR="00012010">
        <w:t xml:space="preserve"> decrease in the estimated sex ratio. This</w:t>
      </w:r>
      <w:r w:rsidR="008B4A05">
        <w:t xml:space="preserve"> </w:t>
      </w:r>
      <w:r w:rsidR="00012010">
        <w:t xml:space="preserve">was </w:t>
      </w:r>
      <w:r w:rsidR="00EE3A58">
        <w:t xml:space="preserve">consistent with </w:t>
      </w:r>
      <w:r>
        <w:t xml:space="preserve">a </w:t>
      </w:r>
      <w:r w:rsidR="003D33D4">
        <w:t xml:space="preserve">previous </w:t>
      </w:r>
      <w:r>
        <w:t>meta-analysis</w:t>
      </w:r>
      <w:r w:rsidR="003D33D4">
        <w:t xml:space="preserve"> </w:t>
      </w:r>
      <w:r w:rsidR="00BE2295">
        <w:t xml:space="preserve">finding </w:t>
      </w:r>
      <w:r w:rsidR="003D33D4">
        <w:t xml:space="preserve"> that studies reporting registry / administrative prevalence</w:t>
      </w:r>
      <w:r w:rsidR="003D33D4" w:rsidDel="00EE3A58">
        <w:t xml:space="preserve"> </w:t>
      </w:r>
      <w:r w:rsidR="00BE2295">
        <w:t xml:space="preserve">produced a </w:t>
      </w:r>
      <w:r w:rsidR="003D33D4">
        <w:t>substantially larger sex ratio than studies relying on active case finding.</w:t>
      </w:r>
      <w:r>
        <w:fldChar w:fldCharType="begin"/>
      </w:r>
      <w:r w:rsidR="00FC2919">
        <w:instrText xml:space="preserve"> ADDIN EN.CITE &lt;EndNote&gt;&lt;Cite&gt;&lt;Author&gt;Loomes&lt;/Author&gt;&lt;Year&gt;2017&lt;/Year&gt;&lt;RecNum&gt;9716&lt;/RecNum&gt;&lt;DisplayText&gt;&lt;style face="superscript"&gt;28&lt;/style&gt;&lt;/DisplayText&gt;&lt;record&gt;&lt;rec-number&gt;9716&lt;/rec-number&gt;&lt;foreign-keys&gt;&lt;key app="EN" db-id="r200fza2nx0w25edvr2xsx5qzz52stzztex0" timestamp="1531813787"&gt;9716&lt;/key&gt;&lt;/foreign-keys&gt;&lt;ref-type name="Journal Article"&gt;17&lt;/ref-type&gt;&lt;contributors&gt;&lt;authors&gt;&lt;author&gt;Loomes, R.&lt;/author&gt;&lt;author&gt;Hull, L.&lt;/author&gt;&lt;author&gt;Mandy, W. P. L.&lt;/author&gt;&lt;/authors&gt;&lt;/contributors&gt;&lt;auth-address&gt;University College London, UK.&amp;#xD;University College London, UK. Electronic address: w.mandy@ucl.ac.uk.&lt;/auth-address&gt;&lt;titles&gt;&lt;title&gt;What Is the Male-to-Female Ratio in Autism Spectrum Disorder? A Systematic Review and Meta-Analysis&lt;/title&gt;&lt;secondary-title&gt;J Am Acad Child Adolesc Psychiatry&lt;/secondary-title&gt;&lt;alt-title&gt;Journal of the American Academy of Child and Adolescent Psychiatry&lt;/alt-title&gt;&lt;/titles&gt;&lt;pages&gt;466-474&lt;/pages&gt;&lt;volume&gt;56&lt;/volume&gt;&lt;number&gt;6&lt;/number&gt;&lt;edition&gt;2017/05/27&lt;/edition&gt;&lt;dates&gt;&lt;year&gt;2017&lt;/year&gt;&lt;pub-dates&gt;&lt;date&gt;Jun&lt;/date&gt;&lt;/pub-dates&gt;&lt;/dates&gt;&lt;isbn&gt;0890-8567&lt;/isbn&gt;&lt;accession-num&gt;28545751&lt;/accession-num&gt;&lt;urls&gt;&lt;/urls&gt;&lt;electronic-resource-num&gt;10.1016/j.jaac.2017.03.013&lt;/electronic-resource-num&gt;&lt;remote-database-provider&gt;NLM&lt;/remote-database-provider&gt;&lt;language&gt;eng&lt;/language&gt;&lt;/record&gt;&lt;/Cite&gt;&lt;/EndNote&gt;</w:instrText>
      </w:r>
      <w:r>
        <w:fldChar w:fldCharType="separate"/>
      </w:r>
      <w:r w:rsidR="00FC2919" w:rsidRPr="00FC2919">
        <w:rPr>
          <w:noProof/>
          <w:vertAlign w:val="superscript"/>
        </w:rPr>
        <w:t>28</w:t>
      </w:r>
      <w:r>
        <w:fldChar w:fldCharType="end"/>
      </w:r>
      <w:r>
        <w:t xml:space="preserve"> Their finding illustrated a potential sex bias for receiving diagnoses of ASD, and together with </w:t>
      </w:r>
      <w:r w:rsidR="00A61533">
        <w:t xml:space="preserve">our </w:t>
      </w:r>
      <w:r>
        <w:t xml:space="preserve">findings, highlights the need for </w:t>
      </w:r>
      <w:r w:rsidR="00013224">
        <w:t xml:space="preserve">more consideration </w:t>
      </w:r>
      <w:r w:rsidR="00BE2295">
        <w:t xml:space="preserve">into </w:t>
      </w:r>
      <w:r w:rsidR="00A70183">
        <w:t>how</w:t>
      </w:r>
      <w:r w:rsidR="00822732">
        <w:t xml:space="preserve"> </w:t>
      </w:r>
      <w:r>
        <w:t>screening</w:t>
      </w:r>
      <w:r w:rsidR="00032950">
        <w:t xml:space="preserve"> </w:t>
      </w:r>
      <w:r w:rsidR="000D041A">
        <w:t>procedures</w:t>
      </w:r>
      <w:r w:rsidR="0033330E">
        <w:t xml:space="preserve"> </w:t>
      </w:r>
      <w:r w:rsidR="00032950">
        <w:t xml:space="preserve">and </w:t>
      </w:r>
      <w:r w:rsidR="00A70183">
        <w:t>services</w:t>
      </w:r>
      <w:r>
        <w:t xml:space="preserve"> </w:t>
      </w:r>
      <w:r w:rsidR="00822732">
        <w:t>can</w:t>
      </w:r>
      <w:r w:rsidR="000D041A">
        <w:t xml:space="preserve"> be altered to</w:t>
      </w:r>
      <w:r w:rsidR="00A70183">
        <w:t xml:space="preserve"> </w:t>
      </w:r>
      <w:r w:rsidR="00AA6113">
        <w:t xml:space="preserve">ensure that </w:t>
      </w:r>
      <w:r w:rsidR="0033330E">
        <w:t xml:space="preserve">both </w:t>
      </w:r>
      <w:r w:rsidR="00AA6113">
        <w:t>autistic females and males</w:t>
      </w:r>
      <w:r w:rsidR="0033330E">
        <w:t xml:space="preserve"> receive support</w:t>
      </w:r>
      <w:r>
        <w:t>.</w:t>
      </w:r>
      <w:r w:rsidR="00965090">
        <w:t xml:space="preserve"> T</w:t>
      </w:r>
      <w:r w:rsidR="00735C6F">
        <w:t>here are caveats to the age-</w:t>
      </w:r>
      <w:r w:rsidR="00735C6F">
        <w:lastRenderedPageBreak/>
        <w:t xml:space="preserve">standardised global sex ratio estimated by </w:t>
      </w:r>
      <w:proofErr w:type="spellStart"/>
      <w:r w:rsidR="00735C6F">
        <w:t>DisMod</w:t>
      </w:r>
      <w:proofErr w:type="spellEnd"/>
      <w:r w:rsidR="00735C6F">
        <w:t>-MR 2.1</w:t>
      </w:r>
      <w:r w:rsidR="00965090">
        <w:t>, however</w:t>
      </w:r>
      <w:r w:rsidR="00735C6F">
        <w:t xml:space="preserve">. </w:t>
      </w:r>
      <w:r w:rsidR="00BE2295">
        <w:t xml:space="preserve">Data rich </w:t>
      </w:r>
      <w:r w:rsidR="00735C6F">
        <w:t>regions tended to have larger sex ratios than regions with minimal or no data informing</w:t>
      </w:r>
      <w:r w:rsidR="00751911">
        <w:t xml:space="preserve"> prevalence</w:t>
      </w:r>
      <w:r w:rsidR="00735C6F">
        <w:t xml:space="preserve">. </w:t>
      </w:r>
      <w:bookmarkStart w:id="50" w:name="_Hlk177979357"/>
      <w:r w:rsidR="00735C6F">
        <w:t>For data-sparce locations</w:t>
      </w:r>
      <w:r w:rsidR="005B308A">
        <w:t xml:space="preserve"> (e.g. in sub-Saharan Africa)</w:t>
      </w:r>
      <w:r w:rsidR="00735C6F">
        <w:t xml:space="preserve">, </w:t>
      </w:r>
      <w:bookmarkEnd w:id="50"/>
      <w:r w:rsidR="00965090">
        <w:t>the sex ratio in prevalence was more conservative</w:t>
      </w:r>
      <w:r w:rsidR="00735C6F">
        <w:t xml:space="preserve">, </w:t>
      </w:r>
      <w:r w:rsidR="00257898">
        <w:t xml:space="preserve">contributing </w:t>
      </w:r>
      <w:r w:rsidR="00735C6F">
        <w:t>to a smaller sex ratio. This is an area of ongoing review as more sex-specific prevalence estimates across more geographical locations become available.</w:t>
      </w:r>
      <w:r w:rsidR="00A61533">
        <w:t xml:space="preserve"> </w:t>
      </w:r>
    </w:p>
    <w:p w14:paraId="4751FB8A" w14:textId="5633FE06" w:rsidR="009C4641" w:rsidRDefault="00674B98" w:rsidP="00C37C77">
      <w:pPr>
        <w:spacing w:line="480" w:lineRule="auto"/>
      </w:pPr>
      <w:r w:rsidRPr="00674B98">
        <w:t xml:space="preserve">Prevalence varied substantially by region, from one in </w:t>
      </w:r>
      <w:r w:rsidR="00354353">
        <w:t>163</w:t>
      </w:r>
      <w:r w:rsidR="00354353" w:rsidRPr="00674B98">
        <w:t xml:space="preserve"> </w:t>
      </w:r>
      <w:r w:rsidRPr="00674B98">
        <w:t xml:space="preserve">persons in </w:t>
      </w:r>
      <w:r w:rsidR="00354353">
        <w:t>Tropical Latin America</w:t>
      </w:r>
      <w:r w:rsidRPr="00674B98">
        <w:t xml:space="preserve"> to one in </w:t>
      </w:r>
      <w:r w:rsidR="00F53C32">
        <w:t>65</w:t>
      </w:r>
      <w:r w:rsidR="00F53C32" w:rsidRPr="00674B98">
        <w:t xml:space="preserve"> </w:t>
      </w:r>
      <w:r w:rsidRPr="00674B98">
        <w:t>persons in High-income</w:t>
      </w:r>
      <w:r w:rsidR="00354353">
        <w:t xml:space="preserve"> Asia Pacific</w:t>
      </w:r>
      <w:r w:rsidR="00DB4913" w:rsidRPr="008B2464">
        <w:t>.</w:t>
      </w:r>
      <w:r w:rsidR="00DB4913">
        <w:t xml:space="preserve"> </w:t>
      </w:r>
      <w:r w:rsidR="003571BD">
        <w:t xml:space="preserve">The high prevalence in High-income Asia Pacific </w:t>
      </w:r>
      <w:r w:rsidR="007F335F">
        <w:t xml:space="preserve">was </w:t>
      </w:r>
      <w:r w:rsidR="003571BD">
        <w:t>driven by</w:t>
      </w:r>
      <w:r w:rsidR="001E28F2">
        <w:t xml:space="preserve"> </w:t>
      </w:r>
      <w:r w:rsidR="003571BD">
        <w:t>high</w:t>
      </w:r>
      <w:r w:rsidR="00A61533">
        <w:t>-</w:t>
      </w:r>
      <w:r w:rsidR="001E28F2">
        <w:t>quality</w:t>
      </w:r>
      <w:r w:rsidR="003571BD">
        <w:t xml:space="preserve"> </w:t>
      </w:r>
      <w:r w:rsidR="00A61533">
        <w:t>data</w:t>
      </w:r>
      <w:r w:rsidR="003571BD">
        <w:t xml:space="preserve"> from South Korea and Japan</w:t>
      </w:r>
      <w:r w:rsidR="00A61533">
        <w:t xml:space="preserve"> </w:t>
      </w:r>
      <w:r w:rsidR="003571BD">
        <w:t>indicat</w:t>
      </w:r>
      <w:r w:rsidR="00D11475">
        <w:t>ing</w:t>
      </w:r>
      <w:r w:rsidR="003571BD">
        <w:t xml:space="preserve"> higher prevalence </w:t>
      </w:r>
      <w:r w:rsidR="00D11475">
        <w:t>in this region</w:t>
      </w:r>
      <w:r w:rsidR="003571BD">
        <w:t>.</w:t>
      </w:r>
      <w:r w:rsidR="00E17845">
        <w:fldChar w:fldCharType="begin">
          <w:fldData xml:space="preserve">PEVuZE5vdGU+PENpdGU+PEF1dGhvcj5LYW1pbzwvQXV0aG9yPjxZZWFyPjIwMTQ8L1llYXI+PFJl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=
</w:fldData>
        </w:fldChar>
      </w:r>
      <w:r w:rsidR="00FC2919">
        <w:instrText xml:space="preserve"> ADDIN EN.CITE </w:instrText>
      </w:r>
      <w:r w:rsidR="00FC2919">
        <w:fldChar w:fldCharType="begin">
          <w:fldData xml:space="preserve">PEVuZE5vdGU+PENpdGU+PEF1dGhvcj5LYW1pbzwvQXV0aG9yPjxZZWFyPjIwMTQ8L1llYXI+PFJl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=
</w:fldData>
        </w:fldChar>
      </w:r>
      <w:r w:rsidR="00FC2919">
        <w:instrText xml:space="preserve"> ADDIN EN.CITE.DATA </w:instrText>
      </w:r>
      <w:r w:rsidR="00FC2919">
        <w:fldChar w:fldCharType="end"/>
      </w:r>
      <w:r w:rsidR="00E17845">
        <w:fldChar w:fldCharType="separate"/>
      </w:r>
      <w:r w:rsidR="00FC2919" w:rsidRPr="00FC2919">
        <w:rPr>
          <w:noProof/>
          <w:vertAlign w:val="superscript"/>
        </w:rPr>
        <w:t>12,13,29,30</w:t>
      </w:r>
      <w:r w:rsidR="00E17845">
        <w:fldChar w:fldCharType="end"/>
      </w:r>
      <w:r w:rsidR="003571BD">
        <w:t xml:space="preserve"> </w:t>
      </w:r>
      <w:bookmarkStart w:id="51" w:name="_Hlk178928830"/>
      <w:r w:rsidR="00BE2295">
        <w:t>T</w:t>
      </w:r>
      <w:r w:rsidR="00B0649F">
        <w:t xml:space="preserve">here are many factors contributing to the geographical variation in prevalence, including varying exposure to risk factors, cultural </w:t>
      </w:r>
      <w:r w:rsidR="00B90F2D">
        <w:t xml:space="preserve">variation </w:t>
      </w:r>
      <w:r w:rsidR="008636C4">
        <w:t>in behavioural norms</w:t>
      </w:r>
      <w:r w:rsidR="00462FA6">
        <w:t>,</w:t>
      </w:r>
      <w:r w:rsidR="00B0649F">
        <w:t xml:space="preserve"> </w:t>
      </w:r>
      <w:r w:rsidR="002F7E57">
        <w:t xml:space="preserve">validity </w:t>
      </w:r>
      <w:r w:rsidR="00313217">
        <w:t xml:space="preserve">and choice </w:t>
      </w:r>
      <w:r w:rsidR="002F7E57">
        <w:t xml:space="preserve">of </w:t>
      </w:r>
      <w:r w:rsidR="00313217">
        <w:t xml:space="preserve">screening and </w:t>
      </w:r>
      <w:r w:rsidR="002F7E57">
        <w:t>diagnostic tools</w:t>
      </w:r>
      <w:r w:rsidR="00462FA6">
        <w:t>, participants’ responses to survey questions, or even their choice to participate</w:t>
      </w:r>
      <w:r w:rsidR="00C37C77">
        <w:t>.</w:t>
      </w:r>
      <w:bookmarkEnd w:id="51"/>
      <w:r w:rsidR="00C37C77">
        <w:fldChar w:fldCharType="begin">
          <w:fldData xml:space="preserve">PEVuZE5vdGU+PENpdGU+PEF1dGhvcj5TdW48L0F1dGhvcj48WWVhcj4yMDEzPC9ZZWFyPjxSZWNO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</w:fldData>
        </w:fldChar>
      </w:r>
      <w:r w:rsidR="00152036">
        <w:instrText xml:space="preserve"> ADDIN EN.CITE </w:instrText>
      </w:r>
      <w:r w:rsidR="00152036">
        <w:fldChar w:fldCharType="begin">
          <w:fldData xml:space="preserve">PEVuZE5vdGU+PENpdGU+PEF1dGhvcj5TdW48L0F1dGhvcj48WWVhcj4yMDEzPC9ZZWFyPjxSZWNO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</w:fldData>
        </w:fldChar>
      </w:r>
      <w:r w:rsidR="00152036">
        <w:instrText xml:space="preserve"> ADDIN EN.CITE.DATA </w:instrText>
      </w:r>
      <w:r w:rsidR="00152036">
        <w:fldChar w:fldCharType="end"/>
      </w:r>
      <w:r w:rsidR="00C37C77">
        <w:fldChar w:fldCharType="separate"/>
      </w:r>
      <w:r w:rsidR="00152036" w:rsidRPr="00152036">
        <w:rPr>
          <w:noProof/>
          <w:vertAlign w:val="superscript"/>
        </w:rPr>
        <w:t>31,32</w:t>
      </w:r>
      <w:r w:rsidR="00C37C77">
        <w:fldChar w:fldCharType="end"/>
      </w:r>
      <w:r w:rsidR="00C37C77">
        <w:t xml:space="preserve"> </w:t>
      </w:r>
    </w:p>
    <w:p w14:paraId="30FA6172" w14:textId="36E0EB2A" w:rsidR="006C2931" w:rsidRDefault="00D44FD2" w:rsidP="0050060B">
      <w:pPr>
        <w:spacing w:line="480" w:lineRule="auto"/>
      </w:pPr>
      <w:r>
        <w:t>Prevalence</w:t>
      </w:r>
      <w:r w:rsidR="0068575F">
        <w:t xml:space="preserve"> did not vary substantially over time. </w:t>
      </w:r>
      <w:r w:rsidR="009E44F4">
        <w:t>Studies report</w:t>
      </w:r>
      <w:r w:rsidR="00BE2295">
        <w:t>ing</w:t>
      </w:r>
      <w:r w:rsidR="009E44F4">
        <w:t xml:space="preserve"> an increase in the prevalence of the autism spectrum have often relied on registries or administrative records to determine prevalence. </w:t>
      </w:r>
      <w:r w:rsidR="00462FA6">
        <w:t>S</w:t>
      </w:r>
      <w:r w:rsidR="009E44F4">
        <w:t>tudies using random sampling or consistent active case finding</w:t>
      </w:r>
      <w:r w:rsidR="00E77151">
        <w:t xml:space="preserve"> did not show this trend</w:t>
      </w:r>
      <w:r w:rsidR="009E44F4">
        <w:t xml:space="preserve">. </w:t>
      </w:r>
      <w:r w:rsidR="00430C36">
        <w:t xml:space="preserve">This </w:t>
      </w:r>
      <w:r w:rsidR="00E77151">
        <w:t xml:space="preserve">aligns with </w:t>
      </w:r>
      <w:r w:rsidR="00430C36">
        <w:t xml:space="preserve">previous work suggesting autistic characteristics in the population have remained stable over time despite </w:t>
      </w:r>
      <w:r w:rsidR="00E77151">
        <w:t>a rise</w:t>
      </w:r>
      <w:r w:rsidR="00430C36">
        <w:t xml:space="preserve"> in registered diagnoses.</w:t>
      </w:r>
      <w:r w:rsidR="00430C36">
        <w:fldChar w:fldCharType="begin">
          <w:fldData xml:space="preserve">PEVuZE5vdGU+PENpdGU+PEF1dGhvcj5MdW5kc3Ryw7ZtPC9BdXRob3I+PFllYXI+MjAxNTwvWWVh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</w:fldData>
        </w:fldChar>
      </w:r>
      <w:r w:rsidR="00152036">
        <w:instrText xml:space="preserve"> ADDIN EN.CITE </w:instrText>
      </w:r>
      <w:r w:rsidR="00152036">
        <w:fldChar w:fldCharType="begin">
          <w:fldData xml:space="preserve">PEVuZE5vdGU+PENpdGU+PEF1dGhvcj5MdW5kc3Ryw7ZtPC9BdXRob3I+PFllYXI+MjAxNTwvWWVh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</w:fldData>
        </w:fldChar>
      </w:r>
      <w:r w:rsidR="00152036">
        <w:instrText xml:space="preserve"> ADDIN EN.CITE.DATA </w:instrText>
      </w:r>
      <w:r w:rsidR="00152036">
        <w:fldChar w:fldCharType="end"/>
      </w:r>
      <w:r w:rsidR="00430C36">
        <w:fldChar w:fldCharType="separate"/>
      </w:r>
      <w:r w:rsidR="00152036" w:rsidRPr="00152036">
        <w:rPr>
          <w:noProof/>
          <w:vertAlign w:val="superscript"/>
        </w:rPr>
        <w:t>33</w:t>
      </w:r>
      <w:r w:rsidR="00430C36">
        <w:fldChar w:fldCharType="end"/>
      </w:r>
      <w:r w:rsidR="00D07AA9">
        <w:t xml:space="preserve"> </w:t>
      </w:r>
      <w:r w:rsidR="00462FA6">
        <w:t>Nonetheless, the absence of temporal trends in our analysis should be interpreted with caution as we relied on a 15 year time window (reduced from 25 years) to model prevalence data</w:t>
      </w:r>
      <w:r w:rsidR="00F94734">
        <w:t>.</w:t>
      </w:r>
      <w:r w:rsidR="00462FA6">
        <w:t xml:space="preserve"> This time window may have limited our ability to explore temporal </w:t>
      </w:r>
      <w:r w:rsidR="00F94734">
        <w:t>trends,</w:t>
      </w:r>
      <w:r w:rsidR="00462FA6">
        <w:t xml:space="preserve"> but a further reduction was not possible </w:t>
      </w:r>
      <w:r w:rsidR="00BA6354">
        <w:t>due to data sparsity</w:t>
      </w:r>
      <w:r w:rsidR="00462FA6">
        <w:t>.</w:t>
      </w:r>
      <w:r w:rsidR="00BA6354">
        <w:t xml:space="preserve"> </w:t>
      </w:r>
    </w:p>
    <w:p w14:paraId="431E64FB" w14:textId="67E04E13" w:rsidR="007D4FB2" w:rsidRDefault="001E1969" w:rsidP="0068575F">
      <w:pPr>
        <w:spacing w:line="480" w:lineRule="auto"/>
      </w:pPr>
      <w:r>
        <w:t>ASD</w:t>
      </w:r>
      <w:r w:rsidR="00BE2295">
        <w:t xml:space="preserve"> </w:t>
      </w:r>
      <w:r w:rsidR="004638E3">
        <w:t>ranked within</w:t>
      </w:r>
      <w:r w:rsidR="005E6380">
        <w:t xml:space="preserve"> the top ten</w:t>
      </w:r>
      <w:r w:rsidR="00BE2295">
        <w:t xml:space="preserve"> causes of</w:t>
      </w:r>
      <w:r w:rsidR="004638E3">
        <w:t xml:space="preserve"> </w:t>
      </w:r>
      <w:r w:rsidR="00A67191">
        <w:t xml:space="preserve">non-fatal health burden </w:t>
      </w:r>
      <w:r>
        <w:t xml:space="preserve">for </w:t>
      </w:r>
      <w:r w:rsidR="00B772CF">
        <w:t xml:space="preserve">youths under </w:t>
      </w:r>
      <w:r w:rsidR="005E6380">
        <w:t>20 years</w:t>
      </w:r>
      <w:r>
        <w:t>,</w:t>
      </w:r>
      <w:r w:rsidR="000C20AE">
        <w:t xml:space="preserve"> </w:t>
      </w:r>
      <w:r w:rsidR="009A7C6F">
        <w:t xml:space="preserve">emphasising </w:t>
      </w:r>
      <w:r w:rsidR="000C20AE">
        <w:t xml:space="preserve">the need for early detection and </w:t>
      </w:r>
      <w:r w:rsidR="00AB09AD">
        <w:t xml:space="preserve">developmental support </w:t>
      </w:r>
      <w:r w:rsidR="000C20AE">
        <w:t>for</w:t>
      </w:r>
      <w:r w:rsidR="005E6380">
        <w:t xml:space="preserve"> autistic</w:t>
      </w:r>
      <w:r w:rsidR="000C20AE">
        <w:t xml:space="preserve"> persons.</w:t>
      </w:r>
      <w:r w:rsidR="000C20AE">
        <w:fldChar w:fldCharType="begin">
          <w:fldData xml:space="preserve">PEVuZE5vdGU+PENpdGU+PEF1dGhvcj5Fc3RlczwvQXV0aG9yPjxZZWFyPjIwMTU8L1llYXI+PFJl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</w:fldData>
        </w:fldChar>
      </w:r>
      <w:r w:rsidR="00152036">
        <w:instrText xml:space="preserve"> ADDIN EN.CITE </w:instrText>
      </w:r>
      <w:r w:rsidR="00152036">
        <w:fldChar w:fldCharType="begin">
          <w:fldData xml:space="preserve">PEVuZE5vdGU+PENpdGU+PEF1dGhvcj5Fc3RlczwvQXV0aG9yPjxZZWFyPjIwMTU8L1llYXI+PFJl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</w:fldData>
        </w:fldChar>
      </w:r>
      <w:r w:rsidR="00152036">
        <w:instrText xml:space="preserve"> ADDIN EN.CITE.DATA </w:instrText>
      </w:r>
      <w:r w:rsidR="00152036">
        <w:fldChar w:fldCharType="end"/>
      </w:r>
      <w:r w:rsidR="000C20AE">
        <w:fldChar w:fldCharType="separate"/>
      </w:r>
      <w:r w:rsidR="00152036" w:rsidRPr="00152036">
        <w:rPr>
          <w:noProof/>
          <w:vertAlign w:val="superscript"/>
        </w:rPr>
        <w:t>3,4,34</w:t>
      </w:r>
      <w:r w:rsidR="000C20AE">
        <w:fldChar w:fldCharType="end"/>
      </w:r>
      <w:r w:rsidR="000C20AE">
        <w:t xml:space="preserve"> </w:t>
      </w:r>
      <w:r w:rsidR="00175B36">
        <w:t xml:space="preserve">However, </w:t>
      </w:r>
      <w:r w:rsidR="000320B4">
        <w:t>m</w:t>
      </w:r>
      <w:r w:rsidR="00175B36" w:rsidRPr="00175B36">
        <w:t xml:space="preserve">ost </w:t>
      </w:r>
      <w:r w:rsidR="000320B4">
        <w:t xml:space="preserve">epidemiological investigations into the autism spectrum </w:t>
      </w:r>
      <w:r w:rsidR="00175B36" w:rsidRPr="00175B36">
        <w:t xml:space="preserve">have been predominantly </w:t>
      </w:r>
      <w:r w:rsidR="000320B4" w:rsidRPr="00175B36">
        <w:t>centred</w:t>
      </w:r>
      <w:r w:rsidR="00175B36" w:rsidRPr="00175B36">
        <w:t xml:space="preserve"> on children and adolescents, leaving a gap in our understanding </w:t>
      </w:r>
      <w:r w:rsidR="000320B4">
        <w:t xml:space="preserve">of the autism spectrum </w:t>
      </w:r>
      <w:r w:rsidR="00175B36" w:rsidRPr="00175B36">
        <w:t>in adults</w:t>
      </w:r>
      <w:r w:rsidR="00C137D7">
        <w:t xml:space="preserve">. </w:t>
      </w:r>
      <w:r w:rsidR="00B772CF">
        <w:t>T</w:t>
      </w:r>
      <w:r w:rsidR="000320B4" w:rsidRPr="00F00DB9">
        <w:t xml:space="preserve">he </w:t>
      </w:r>
      <w:r w:rsidRPr="00F00DB9">
        <w:t xml:space="preserve">prevalence and </w:t>
      </w:r>
      <w:r w:rsidR="005E6380" w:rsidRPr="00F00DB9">
        <w:t xml:space="preserve">health </w:t>
      </w:r>
      <w:r w:rsidRPr="00F00DB9">
        <w:t xml:space="preserve">burden of ASD </w:t>
      </w:r>
      <w:r w:rsidR="00E46832" w:rsidRPr="00F00DB9">
        <w:t xml:space="preserve">persisted </w:t>
      </w:r>
      <w:r w:rsidR="000B7B1A" w:rsidRPr="00F00DB9">
        <w:t>across the lifespan</w:t>
      </w:r>
      <w:r w:rsidR="005E6380" w:rsidRPr="00F00DB9">
        <w:t xml:space="preserve">, </w:t>
      </w:r>
      <w:r w:rsidR="000320B4" w:rsidRPr="00F00DB9">
        <w:t xml:space="preserve">beginning to </w:t>
      </w:r>
      <w:r w:rsidR="005E6380" w:rsidRPr="00F00DB9">
        <w:t>decline</w:t>
      </w:r>
      <w:r w:rsidR="000320B4" w:rsidRPr="00F00DB9">
        <w:t xml:space="preserve"> </w:t>
      </w:r>
      <w:r w:rsidR="005E6380" w:rsidRPr="00F00DB9">
        <w:t>from 60 years</w:t>
      </w:r>
      <w:bookmarkStart w:id="52" w:name="_Hlk178851376"/>
      <w:r w:rsidR="00CE0ACA" w:rsidRPr="00F00DB9">
        <w:t xml:space="preserve">. </w:t>
      </w:r>
      <w:bookmarkStart w:id="53" w:name="_Hlk178063067"/>
      <w:r w:rsidR="007637D9">
        <w:t>With most of our raw prevalence data limited to younger cohorts</w:t>
      </w:r>
      <w:r w:rsidR="00CE0ACA" w:rsidRPr="00F00DB9">
        <w:t xml:space="preserve"> this age pattern </w:t>
      </w:r>
      <w:r w:rsidR="00CE0ACA" w:rsidRPr="00F00DB9">
        <w:lastRenderedPageBreak/>
        <w:t xml:space="preserve">was informed by </w:t>
      </w:r>
      <w:r w:rsidR="005E6380" w:rsidRPr="00F00DB9">
        <w:t>excess mortality</w:t>
      </w:r>
      <w:r w:rsidR="00CE0ACA" w:rsidRPr="00F00DB9">
        <w:t xml:space="preserve"> modelled by </w:t>
      </w:r>
      <w:proofErr w:type="spellStart"/>
      <w:r w:rsidR="00CE0ACA" w:rsidRPr="00F00DB9">
        <w:t>DisMod</w:t>
      </w:r>
      <w:proofErr w:type="spellEnd"/>
      <w:r w:rsidR="00CE0ACA" w:rsidRPr="00F00DB9">
        <w:t>-MR 2.1 due to limited available prevalence data in adulthood</w:t>
      </w:r>
      <w:r w:rsidR="000B7B1A" w:rsidRPr="00F00DB9">
        <w:t xml:space="preserve">. </w:t>
      </w:r>
      <w:r w:rsidR="009A7C6F">
        <w:t>D</w:t>
      </w:r>
      <w:r w:rsidR="005B219A" w:rsidRPr="00F00DB9">
        <w:t xml:space="preserve">ue to limited data availability, </w:t>
      </w:r>
      <w:r w:rsidR="00B772CF">
        <w:t xml:space="preserve">these </w:t>
      </w:r>
      <w:r w:rsidR="005B219A" w:rsidRPr="00F00DB9">
        <w:t>mortality estimates rel</w:t>
      </w:r>
      <w:r w:rsidR="00B772CF">
        <w:t xml:space="preserve">ied </w:t>
      </w:r>
      <w:r w:rsidR="005B219A" w:rsidRPr="00F00DB9">
        <w:t>on passive case finding (e.g., from administrative records). This may overestimate excess mortality for all autistic persons, lead</w:t>
      </w:r>
      <w:r w:rsidR="00B772CF">
        <w:t>ing</w:t>
      </w:r>
      <w:r w:rsidR="005B219A" w:rsidRPr="00F00DB9">
        <w:t xml:space="preserve"> to an underestimation of prevalence in adulthood. </w:t>
      </w:r>
      <w:bookmarkEnd w:id="53"/>
    </w:p>
    <w:bookmarkEnd w:id="52"/>
    <w:p w14:paraId="0A427628" w14:textId="39DAAD51" w:rsidR="00EA7216" w:rsidRDefault="00094983" w:rsidP="0068575F">
      <w:pPr>
        <w:spacing w:line="480" w:lineRule="auto"/>
      </w:pPr>
      <w:r>
        <w:t>The s</w:t>
      </w:r>
      <w:r w:rsidR="00EE1A97">
        <w:t xml:space="preserve">ervice needs </w:t>
      </w:r>
      <w:r>
        <w:t xml:space="preserve">of autistic individuals </w:t>
      </w:r>
      <w:r w:rsidR="00516EA2">
        <w:t xml:space="preserve">change with </w:t>
      </w:r>
      <w:r w:rsidR="00CA4B59">
        <w:t>age and</w:t>
      </w:r>
      <w:r w:rsidR="009F035F">
        <w:t xml:space="preserve"> mus</w:t>
      </w:r>
      <w:r w:rsidR="00FE4BEC">
        <w:t>t</w:t>
      </w:r>
      <w:r w:rsidR="009F035F">
        <w:t xml:space="preserve"> </w:t>
      </w:r>
      <w:r w:rsidR="00257898">
        <w:t xml:space="preserve">also </w:t>
      </w:r>
      <w:r w:rsidR="009F035F">
        <w:t>consider caregivers</w:t>
      </w:r>
      <w:r w:rsidR="00634AF9">
        <w:t xml:space="preserve">. </w:t>
      </w:r>
      <w:r w:rsidR="00D97013">
        <w:t>C</w:t>
      </w:r>
      <w:r w:rsidR="00A61B9F">
        <w:t xml:space="preserve">aregivers </w:t>
      </w:r>
      <w:r w:rsidR="00634AF9">
        <w:t>can be</w:t>
      </w:r>
      <w:r w:rsidR="00A61B9F">
        <w:t xml:space="preserve"> supported by working closely with </w:t>
      </w:r>
      <w:r w:rsidR="001C07E9">
        <w:t>health professionals</w:t>
      </w:r>
      <w:r w:rsidR="00942366">
        <w:t xml:space="preserve"> </w:t>
      </w:r>
      <w:r w:rsidR="00BD4867">
        <w:t xml:space="preserve">to </w:t>
      </w:r>
      <w:r w:rsidR="001C07E9">
        <w:t>monitor</w:t>
      </w:r>
      <w:r w:rsidR="00A61B9F">
        <w:t xml:space="preserve"> the development of the</w:t>
      </w:r>
      <w:r w:rsidR="00A623E2">
        <w:t>ir</w:t>
      </w:r>
      <w:r w:rsidR="00A61B9F">
        <w:t xml:space="preserve"> </w:t>
      </w:r>
      <w:r w:rsidR="001C07E9">
        <w:t xml:space="preserve">autistic </w:t>
      </w:r>
      <w:r w:rsidR="00A61B9F">
        <w:t>child</w:t>
      </w:r>
      <w:r w:rsidR="00976E33">
        <w:t xml:space="preserve"> to </w:t>
      </w:r>
      <w:r w:rsidR="005C4DDF">
        <w:t xml:space="preserve">jointly </w:t>
      </w:r>
      <w:r w:rsidR="005A0165">
        <w:t>identify</w:t>
      </w:r>
      <w:r w:rsidR="00FE4BEC">
        <w:t xml:space="preserve"> areas </w:t>
      </w:r>
      <w:r w:rsidR="005A0165">
        <w:t xml:space="preserve">where additional support </w:t>
      </w:r>
      <w:r w:rsidR="00916336">
        <w:t>is</w:t>
      </w:r>
      <w:r w:rsidR="005A0165">
        <w:t xml:space="preserve"> </w:t>
      </w:r>
      <w:r w:rsidR="00914126">
        <w:t>beneficial</w:t>
      </w:r>
      <w:r w:rsidR="00FE4BEC">
        <w:t xml:space="preserve">. </w:t>
      </w:r>
      <w:r w:rsidR="00DC0170">
        <w:t>E</w:t>
      </w:r>
      <w:r w:rsidR="003E3073">
        <w:t>arly intervention</w:t>
      </w:r>
      <w:r w:rsidR="0065002D">
        <w:t xml:space="preserve"> facilitating</w:t>
      </w:r>
      <w:r w:rsidR="008A7889">
        <w:t xml:space="preserve"> learning </w:t>
      </w:r>
      <w:r w:rsidR="00B878C0">
        <w:t>and behavioural support</w:t>
      </w:r>
      <w:r w:rsidR="00354CD3">
        <w:t xml:space="preserve"> for </w:t>
      </w:r>
      <w:r w:rsidR="00CC2C6A">
        <w:t>young</w:t>
      </w:r>
      <w:r w:rsidR="00354CD3">
        <w:t xml:space="preserve"> </w:t>
      </w:r>
      <w:r w:rsidR="00CC2C6A">
        <w:t xml:space="preserve">autistic </w:t>
      </w:r>
      <w:r w:rsidR="00354CD3">
        <w:t>child</w:t>
      </w:r>
      <w:r w:rsidR="00CC2C6A">
        <w:t>ren</w:t>
      </w:r>
      <w:r w:rsidR="008A7889">
        <w:t xml:space="preserve"> a</w:t>
      </w:r>
      <w:r w:rsidR="00354CD3">
        <w:t xml:space="preserve">s well as </w:t>
      </w:r>
      <w:r w:rsidR="006F45B6">
        <w:t xml:space="preserve">programs enhancing </w:t>
      </w:r>
      <w:r w:rsidR="008A7889">
        <w:t xml:space="preserve">parental understanding </w:t>
      </w:r>
      <w:r w:rsidR="0065002D">
        <w:t>are</w:t>
      </w:r>
      <w:r w:rsidR="003E3073">
        <w:t xml:space="preserve"> </w:t>
      </w:r>
      <w:r w:rsidR="00916336">
        <w:t>encouraged</w:t>
      </w:r>
      <w:r w:rsidR="00DC0170">
        <w:t>.</w:t>
      </w:r>
      <w:r w:rsidR="004D74E9">
        <w:t xml:space="preserve"> School-age autistic children and adolescents</w:t>
      </w:r>
      <w:r w:rsidR="0000164E">
        <w:t xml:space="preserve"> </w:t>
      </w:r>
      <w:r w:rsidR="00263914">
        <w:t xml:space="preserve">may </w:t>
      </w:r>
      <w:r w:rsidR="004D74E9">
        <w:t>benefit from programmes addressing social communication difficulties</w:t>
      </w:r>
      <w:r w:rsidR="0000164E">
        <w:t>,</w:t>
      </w:r>
      <w:r w:rsidR="004D74E9">
        <w:t xml:space="preserve"> social skills training, </w:t>
      </w:r>
      <w:r w:rsidR="00D860F6">
        <w:t xml:space="preserve">or </w:t>
      </w:r>
      <w:r w:rsidR="004D74E9">
        <w:t>technology-based augmentative communication systems</w:t>
      </w:r>
      <w:r w:rsidR="00FA7605">
        <w:t xml:space="preserve">. </w:t>
      </w:r>
      <w:bookmarkStart w:id="54" w:name="_Hlk177981221"/>
      <w:r w:rsidR="00B71C29">
        <w:t xml:space="preserve">Autistic adults may benefit from </w:t>
      </w:r>
      <w:r w:rsidR="001E0E45">
        <w:t>programs</w:t>
      </w:r>
      <w:r w:rsidR="00A71096">
        <w:t xml:space="preserve"> </w:t>
      </w:r>
      <w:r w:rsidR="00893CF5">
        <w:t>enhancing</w:t>
      </w:r>
      <w:r w:rsidR="00A71096">
        <w:t xml:space="preserve"> </w:t>
      </w:r>
      <w:r w:rsidR="00BA10A6">
        <w:t>independence</w:t>
      </w:r>
      <w:r w:rsidR="00A04DA7">
        <w:t xml:space="preserve"> such as life s</w:t>
      </w:r>
      <w:r w:rsidR="000D15F9">
        <w:t>k</w:t>
      </w:r>
      <w:r w:rsidR="00A04DA7">
        <w:t xml:space="preserve">ills and employment </w:t>
      </w:r>
      <w:proofErr w:type="gramStart"/>
      <w:r w:rsidR="00B71C29">
        <w:t>training</w:t>
      </w:r>
      <w:proofErr w:type="gramEnd"/>
      <w:r w:rsidR="00B71C29">
        <w:t xml:space="preserve"> but more research is required to identify the full range of effective services during adulthood</w:t>
      </w:r>
      <w:r w:rsidR="00F94734">
        <w:t>.</w:t>
      </w:r>
      <w:r w:rsidR="00B71C29">
        <w:t xml:space="preserve"> </w:t>
      </w:r>
      <w:bookmarkEnd w:id="54"/>
      <w:r w:rsidR="00C6598E">
        <w:t xml:space="preserve">Despite their availability, </w:t>
      </w:r>
      <w:r w:rsidR="00C31343">
        <w:t xml:space="preserve">many </w:t>
      </w:r>
      <w:r w:rsidR="00C6598E">
        <w:t xml:space="preserve">autistic persons </w:t>
      </w:r>
      <w:r w:rsidR="00336E5E">
        <w:t xml:space="preserve">and their care-givers </w:t>
      </w:r>
      <w:r w:rsidR="00067220">
        <w:t xml:space="preserve">residing in high-income settings </w:t>
      </w:r>
      <w:r w:rsidR="000B5E36">
        <w:t>can</w:t>
      </w:r>
      <w:r w:rsidR="00C31343">
        <w:t xml:space="preserve">not </w:t>
      </w:r>
      <w:r w:rsidR="000B5E36">
        <w:t xml:space="preserve">access </w:t>
      </w:r>
      <w:r w:rsidR="00067220">
        <w:t xml:space="preserve"> services in a</w:t>
      </w:r>
      <w:r w:rsidR="00C31343">
        <w:t xml:space="preserve"> </w:t>
      </w:r>
      <w:r w:rsidR="00AB09AD">
        <w:t>timely</w:t>
      </w:r>
      <w:r w:rsidR="00257898">
        <w:t>,</w:t>
      </w:r>
      <w:r w:rsidR="00B3409B">
        <w:t xml:space="preserve"> </w:t>
      </w:r>
      <w:r w:rsidR="00257898">
        <w:t>or</w:t>
      </w:r>
      <w:r w:rsidR="00252017">
        <w:t xml:space="preserve"> </w:t>
      </w:r>
      <w:r w:rsidR="00257898">
        <w:t xml:space="preserve">sustained </w:t>
      </w:r>
      <w:r w:rsidR="00252017">
        <w:t>manner</w:t>
      </w:r>
      <w:r w:rsidR="009C632C">
        <w:t xml:space="preserve"> </w:t>
      </w:r>
      <w:r w:rsidR="006121EB">
        <w:t>a</w:t>
      </w:r>
      <w:r w:rsidR="000E5C20">
        <w:t>nd</w:t>
      </w:r>
      <w:r w:rsidR="00EA17CA">
        <w:t xml:space="preserve"> </w:t>
      </w:r>
      <w:r w:rsidR="009E780C">
        <w:t>many</w:t>
      </w:r>
      <w:r w:rsidR="000E5C20">
        <w:t xml:space="preserve"> residing in</w:t>
      </w:r>
      <w:r w:rsidR="009E780C">
        <w:t xml:space="preserve"> </w:t>
      </w:r>
      <w:r w:rsidR="00EA17CA">
        <w:t>low and middle-income settings cannot access these services</w:t>
      </w:r>
      <w:r w:rsidR="009E780C">
        <w:t xml:space="preserve"> entirely</w:t>
      </w:r>
      <w:r w:rsidR="00DA543C">
        <w:t>.</w:t>
      </w:r>
      <w:r w:rsidR="00C31343">
        <w:fldChar w:fldCharType="begin">
          <w:fldData xml:space="preserve">PEVuZE5vdGU+PENpdGU+PEF1dGhvcj5Ib2RnZXR0czwvQXV0aG9yPjxZZWFyPjIwMTU8L1llYXI+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</w:fldData>
        </w:fldChar>
      </w:r>
      <w:r w:rsidR="00152036">
        <w:instrText xml:space="preserve"> ADDIN EN.CITE </w:instrText>
      </w:r>
      <w:r w:rsidR="00152036">
        <w:fldChar w:fldCharType="begin">
          <w:fldData xml:space="preserve">PEVuZE5vdGU+PENpdGU+PEF1dGhvcj5Ib2RnZXR0czwvQXV0aG9yPjxZZWFyPjIwMTU8L1llYXI+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</w:fldData>
        </w:fldChar>
      </w:r>
      <w:r w:rsidR="00152036">
        <w:instrText xml:space="preserve"> ADDIN EN.CITE.DATA </w:instrText>
      </w:r>
      <w:r w:rsidR="00152036">
        <w:fldChar w:fldCharType="end"/>
      </w:r>
      <w:r w:rsidR="00C31343">
        <w:fldChar w:fldCharType="separate"/>
      </w:r>
      <w:r w:rsidR="00152036" w:rsidRPr="00152036">
        <w:rPr>
          <w:noProof/>
          <w:vertAlign w:val="superscript"/>
        </w:rPr>
        <w:t>4,35,36</w:t>
      </w:r>
      <w:r w:rsidR="00C31343">
        <w:fldChar w:fldCharType="end"/>
      </w:r>
      <w:r w:rsidR="006651DC">
        <w:t xml:space="preserve"> </w:t>
      </w:r>
      <w:r w:rsidR="000E22CF">
        <w:t xml:space="preserve">We hope that </w:t>
      </w:r>
      <w:r w:rsidR="00CD2E42">
        <w:t>our</w:t>
      </w:r>
      <w:r w:rsidR="000E22CF">
        <w:t xml:space="preserve"> work can</w:t>
      </w:r>
      <w:r w:rsidR="00CE1219">
        <w:t xml:space="preserve"> </w:t>
      </w:r>
      <w:r w:rsidR="00F83DF0">
        <w:t xml:space="preserve">contribute to the global discourse to </w:t>
      </w:r>
      <w:r w:rsidR="00CE1219">
        <w:t>a</w:t>
      </w:r>
      <w:r w:rsidR="0059494B">
        <w:t>chieve</w:t>
      </w:r>
      <w:r w:rsidR="00CE1219">
        <w:t xml:space="preserve"> </w:t>
      </w:r>
      <w:r w:rsidR="00185363">
        <w:t xml:space="preserve">a </w:t>
      </w:r>
      <w:r w:rsidR="00CD2E42">
        <w:t xml:space="preserve">better </w:t>
      </w:r>
      <w:r w:rsidR="00D35B38">
        <w:t xml:space="preserve">service </w:t>
      </w:r>
      <w:r w:rsidR="003B3972">
        <w:t xml:space="preserve">response for </w:t>
      </w:r>
      <w:r w:rsidR="00D35B38">
        <w:t>autistic</w:t>
      </w:r>
      <w:r w:rsidR="00026848">
        <w:t xml:space="preserve"> </w:t>
      </w:r>
      <w:r w:rsidR="00185363">
        <w:t>persons</w:t>
      </w:r>
      <w:r w:rsidR="00F43772">
        <w:t>.</w:t>
      </w:r>
    </w:p>
    <w:p w14:paraId="0E162EAB" w14:textId="2B679338" w:rsidR="00D62237" w:rsidRDefault="00CD2E42" w:rsidP="00840ADA">
      <w:pPr>
        <w:spacing w:line="480" w:lineRule="auto"/>
      </w:pPr>
      <w:bookmarkStart w:id="55" w:name="_Hlk178067090"/>
      <w:r>
        <w:t>T</w:t>
      </w:r>
      <w:r w:rsidR="00D62237">
        <w:t>here are</w:t>
      </w:r>
      <w:r>
        <w:t xml:space="preserve"> several</w:t>
      </w:r>
      <w:r w:rsidR="00D62237">
        <w:t xml:space="preserve"> limitations</w:t>
      </w:r>
      <w:r>
        <w:t xml:space="preserve"> to our estimation process</w:t>
      </w:r>
      <w:r w:rsidR="00D62237">
        <w:t xml:space="preserve"> that need be considered. First, </w:t>
      </w:r>
      <w:r w:rsidR="0006164D">
        <w:t>we were not able to capture all variation within the prevalence and burden of ASD across countries</w:t>
      </w:r>
      <w:r w:rsidR="00DE4710">
        <w:t xml:space="preserve"> </w:t>
      </w:r>
      <w:r w:rsidR="00DE4710">
        <w:rPr>
          <w:rFonts w:ascii="Calibri" w:hAnsi="Calibri" w:cs="Calibri"/>
        </w:rPr>
        <w:t>which were often presented within large and overlapping bounds of uncertainty</w:t>
      </w:r>
      <w:r w:rsidR="0006164D">
        <w:t xml:space="preserve">. Our analyses were informed by epidemiological data from </w:t>
      </w:r>
      <w:r w:rsidR="00D62237">
        <w:t xml:space="preserve">34 countries (out of </w:t>
      </w:r>
      <w:r w:rsidR="004E4385">
        <w:t>204</w:t>
      </w:r>
      <w:r w:rsidR="00D62237">
        <w:t>) across 12 (out of 21) GBD regions</w:t>
      </w:r>
      <w:bookmarkEnd w:id="55"/>
      <w:r w:rsidR="00D62237">
        <w:t xml:space="preserve">. Despite additional data from </w:t>
      </w:r>
      <w:r w:rsidR="009C632C">
        <w:t>the</w:t>
      </w:r>
      <w:r w:rsidR="00D62237">
        <w:t xml:space="preserve"> review update, this</w:t>
      </w:r>
      <w:r w:rsidR="0006164D">
        <w:t xml:space="preserve"> </w:t>
      </w:r>
      <w:r w:rsidR="00D62237">
        <w:t xml:space="preserve">reflects a small drop in </w:t>
      </w:r>
      <w:r w:rsidR="00E46832">
        <w:t xml:space="preserve">the </w:t>
      </w:r>
      <w:r w:rsidR="00D62237">
        <w:t xml:space="preserve">geographical coverage from </w:t>
      </w:r>
      <w:r w:rsidR="009E1034">
        <w:t xml:space="preserve">the </w:t>
      </w:r>
      <w:r w:rsidR="00D62237">
        <w:t xml:space="preserve">GBD 2019 </w:t>
      </w:r>
      <w:r w:rsidR="009E1034">
        <w:t xml:space="preserve">Study </w:t>
      </w:r>
      <w:r w:rsidR="00D62237">
        <w:t xml:space="preserve">due to the removal of </w:t>
      </w:r>
      <w:r w:rsidR="00B21EB6">
        <w:t>estimates relying on passive case finding</w:t>
      </w:r>
      <w:r w:rsidR="00D62237">
        <w:t xml:space="preserve">. </w:t>
      </w:r>
      <w:bookmarkStart w:id="56" w:name="_Hlk164689419"/>
      <w:r w:rsidR="00D62237">
        <w:t xml:space="preserve">Including </w:t>
      </w:r>
      <w:r w:rsidR="003431B2">
        <w:t xml:space="preserve">estimates relying on passive case finding </w:t>
      </w:r>
      <w:r w:rsidR="00D62237">
        <w:t xml:space="preserve">would improve geographical coverage, however, </w:t>
      </w:r>
      <w:r w:rsidR="00840ADA">
        <w:t xml:space="preserve">accurately quantifying the bias </w:t>
      </w:r>
      <w:r>
        <w:t xml:space="preserve">within </w:t>
      </w:r>
      <w:r w:rsidR="00840ADA">
        <w:t>these estimates remains challenging</w:t>
      </w:r>
      <w:r w:rsidR="00D62237">
        <w:t xml:space="preserve"> due temporal and geographical </w:t>
      </w:r>
      <w:r w:rsidR="00D62237">
        <w:lastRenderedPageBreak/>
        <w:t>heterogeneity in</w:t>
      </w:r>
      <w:r w:rsidR="00D62237" w:rsidRPr="008B2464">
        <w:t xml:space="preserve"> </w:t>
      </w:r>
      <w:r w:rsidR="00D62237" w:rsidRPr="00DE0F69">
        <w:t xml:space="preserve">autism </w:t>
      </w:r>
      <w:r w:rsidR="00D62237">
        <w:t xml:space="preserve">spectrum </w:t>
      </w:r>
      <w:r w:rsidR="00D62237" w:rsidRPr="00DE0F69">
        <w:t>awareness, service coverage, referral pathways, and diagnostic practices</w:t>
      </w:r>
      <w:bookmarkEnd w:id="56"/>
      <w:r w:rsidR="00D62237">
        <w:t>.</w:t>
      </w:r>
      <w:r w:rsidR="00D62237" w:rsidRPr="008B2464">
        <w:fldChar w:fldCharType="begin">
          <w:fldData xml:space="preserve">PEVuZE5vdGU+PENpdGU+PEF1dGhvcj5Jc2Frc2VuPC9BdXRob3I+PFllYXI+MjAxMzwvWWVhcj48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</w:fldData>
        </w:fldChar>
      </w:r>
      <w:r w:rsidR="00152036">
        <w:instrText xml:space="preserve"> ADDIN EN.CITE </w:instrText>
      </w:r>
      <w:r w:rsidR="00152036">
        <w:fldChar w:fldCharType="begin">
          <w:fldData xml:space="preserve">PEVuZE5vdGU+PENpdGU+PEF1dGhvcj5Jc2Frc2VuPC9BdXRob3I+PFllYXI+MjAxMzwvWWVhcj48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</w:fldData>
        </w:fldChar>
      </w:r>
      <w:r w:rsidR="00152036">
        <w:instrText xml:space="preserve"> ADDIN EN.CITE.DATA </w:instrText>
      </w:r>
      <w:r w:rsidR="00152036">
        <w:fldChar w:fldCharType="end"/>
      </w:r>
      <w:r w:rsidR="00D62237" w:rsidRPr="008B2464">
        <w:fldChar w:fldCharType="separate"/>
      </w:r>
      <w:r w:rsidR="00152036" w:rsidRPr="00152036">
        <w:rPr>
          <w:noProof/>
          <w:vertAlign w:val="superscript"/>
        </w:rPr>
        <w:t>37,38</w:t>
      </w:r>
      <w:r w:rsidR="00D62237" w:rsidRPr="008B2464">
        <w:fldChar w:fldCharType="end"/>
      </w:r>
      <w:r w:rsidR="00D62237">
        <w:t xml:space="preserve"> </w:t>
      </w:r>
      <w:r w:rsidR="00814598">
        <w:t>W</w:t>
      </w:r>
      <w:r w:rsidR="00AC7C18">
        <w:t>e strongly encourage researchers</w:t>
      </w:r>
      <w:r w:rsidR="002A1D6A">
        <w:t xml:space="preserve"> and other stakeholders</w:t>
      </w:r>
      <w:r w:rsidR="00AC7C18">
        <w:t xml:space="preserve"> to initiate population-representative diagnostic surveys</w:t>
      </w:r>
      <w:r w:rsidR="00B564C9">
        <w:t xml:space="preserve"> and</w:t>
      </w:r>
      <w:r w:rsidR="00A304FE">
        <w:t xml:space="preserve"> active case finding methodology</w:t>
      </w:r>
      <w:r w:rsidR="00AC7C18">
        <w:t xml:space="preserve"> to investigate the prevalence of ASD</w:t>
      </w:r>
      <w:r w:rsidR="00D35036">
        <w:t xml:space="preserve">; </w:t>
      </w:r>
      <w:bookmarkStart w:id="57" w:name="_Hlk177981416"/>
      <w:r w:rsidR="00D35036">
        <w:t xml:space="preserve">and to </w:t>
      </w:r>
      <w:r w:rsidR="00311BF0">
        <w:t xml:space="preserve">not </w:t>
      </w:r>
      <w:r w:rsidR="00D35036">
        <w:t>rel</w:t>
      </w:r>
      <w:r w:rsidR="00311BF0">
        <w:t>y solely</w:t>
      </w:r>
      <w:r w:rsidR="00D35036">
        <w:t xml:space="preserve"> on passive case finding methods which </w:t>
      </w:r>
      <w:r w:rsidR="00F102CA">
        <w:t>we found</w:t>
      </w:r>
      <w:r w:rsidR="00DB3D65">
        <w:t xml:space="preserve"> can</w:t>
      </w:r>
      <w:r w:rsidR="00F102CA">
        <w:t xml:space="preserve"> underestimate </w:t>
      </w:r>
      <w:r w:rsidR="00311BF0">
        <w:t xml:space="preserve">the </w:t>
      </w:r>
      <w:r w:rsidR="00F102CA">
        <w:t>prevalence of ASD within the population</w:t>
      </w:r>
      <w:bookmarkEnd w:id="57"/>
      <w:r w:rsidR="00814598">
        <w:t xml:space="preserve">. These surveys should also investigate what proportion of autistic persons are represented </w:t>
      </w:r>
      <w:r w:rsidR="00840ADA">
        <w:t>by</w:t>
      </w:r>
      <w:r w:rsidR="00814598">
        <w:t xml:space="preserve"> passive case finding methods to help inform methods to incorporate existing data derived from passive case finding.</w:t>
      </w:r>
    </w:p>
    <w:p w14:paraId="04090C4C" w14:textId="543ACACC" w:rsidR="00D62237" w:rsidRDefault="00D62237" w:rsidP="00D62237">
      <w:pPr>
        <w:spacing w:line="480" w:lineRule="auto"/>
      </w:pPr>
      <w:r>
        <w:t xml:space="preserve">Second, it was </w:t>
      </w:r>
      <w:r w:rsidRPr="008B2464">
        <w:t xml:space="preserve">difficult to </w:t>
      </w:r>
      <w:r>
        <w:t xml:space="preserve">quantify the amount of </w:t>
      </w:r>
      <w:r w:rsidRPr="008B2464">
        <w:t xml:space="preserve">variation due to true </w:t>
      </w:r>
      <w:r w:rsidR="00237AC4">
        <w:t xml:space="preserve">differences </w:t>
      </w:r>
      <w:r w:rsidRPr="008B2464">
        <w:t xml:space="preserve">in prevalence or due to other methodological </w:t>
      </w:r>
      <w:r>
        <w:t>differences between studies</w:t>
      </w:r>
      <w:r w:rsidRPr="008B2464">
        <w:t xml:space="preserve">. </w:t>
      </w:r>
      <w:r w:rsidR="00237AC4">
        <w:t xml:space="preserve">We </w:t>
      </w:r>
      <w:r>
        <w:t>adjust</w:t>
      </w:r>
      <w:r w:rsidR="00237AC4">
        <w:t>ed</w:t>
      </w:r>
      <w:r w:rsidRPr="008B2464">
        <w:t xml:space="preserve"> for differences in </w:t>
      </w:r>
      <w:r>
        <w:t>case definition and sampling</w:t>
      </w:r>
      <w:r w:rsidRPr="008B2464">
        <w:t xml:space="preserve"> methodology</w:t>
      </w:r>
      <w:r>
        <w:t xml:space="preserve"> </w:t>
      </w:r>
      <w:r w:rsidR="00237AC4">
        <w:t>through bias corrections but</w:t>
      </w:r>
      <w:r w:rsidRPr="008B2464">
        <w:t xml:space="preserve"> acknowledge that </w:t>
      </w:r>
      <w:r>
        <w:t>these represent a small sample of the between-study variation in methodology</w:t>
      </w:r>
      <w:r w:rsidRPr="008B2464">
        <w:t xml:space="preserve">. </w:t>
      </w:r>
      <w:r>
        <w:t>Studies differed</w:t>
      </w:r>
      <w:r w:rsidRPr="008B2464">
        <w:t xml:space="preserve"> in screening and diagnostic tools used, tool thresholds, and methods for accounting for nonresponse</w:t>
      </w:r>
      <w:r>
        <w:t xml:space="preserve">. These are avenues for future work </w:t>
      </w:r>
      <w:r w:rsidR="004D65D0">
        <w:t>to</w:t>
      </w:r>
      <w:r w:rsidR="00A40F82">
        <w:t xml:space="preserve"> better respond to </w:t>
      </w:r>
      <w:r w:rsidR="00237AC4">
        <w:t xml:space="preserve">remaining </w:t>
      </w:r>
      <w:r w:rsidR="00A40F82">
        <w:t xml:space="preserve">biases </w:t>
      </w:r>
      <w:r w:rsidR="00237AC4">
        <w:t>within the epidemiological data</w:t>
      </w:r>
      <w:r w:rsidR="00EB6592">
        <w:t xml:space="preserve">. </w:t>
      </w:r>
    </w:p>
    <w:p w14:paraId="33E596C9" w14:textId="4439A89B" w:rsidR="0068599E" w:rsidRDefault="00F43873" w:rsidP="00D25E5A">
      <w:pPr>
        <w:spacing w:line="480" w:lineRule="auto"/>
      </w:pPr>
      <w:bookmarkStart w:id="58" w:name="_Hlk178071900"/>
      <w:r>
        <w:t xml:space="preserve">Third, </w:t>
      </w:r>
      <w:r w:rsidR="0030592D">
        <w:t>disability weights in GBD</w:t>
      </w:r>
      <w:r w:rsidR="00D90C69">
        <w:t xml:space="preserve"> do not vary by location and</w:t>
      </w:r>
      <w:r w:rsidR="0030592D">
        <w:t xml:space="preserve"> </w:t>
      </w:r>
      <w:r w:rsidR="00507DCD">
        <w:t>are</w:t>
      </w:r>
      <w:r w:rsidR="0030592D">
        <w:t xml:space="preserve"> generated by survey participants</w:t>
      </w:r>
      <w:r w:rsidR="005569ED">
        <w:t>’</w:t>
      </w:r>
      <w:r w:rsidR="0030592D">
        <w:t xml:space="preserve"> reacti</w:t>
      </w:r>
      <w:r w:rsidR="005569ED">
        <w:t>ons</w:t>
      </w:r>
      <w:r w:rsidR="0030592D">
        <w:t xml:space="preserve"> to lay descriptions of </w:t>
      </w:r>
      <w:r w:rsidR="0034575E">
        <w:t xml:space="preserve">relevant </w:t>
      </w:r>
      <w:r w:rsidR="0030592D">
        <w:t xml:space="preserve">health states. </w:t>
      </w:r>
      <w:r w:rsidR="00507DCD">
        <w:rPr>
          <w:rFonts w:ascii="Calibri" w:hAnsi="Calibri" w:cs="Calibri"/>
        </w:rPr>
        <w:t xml:space="preserve">A separate analysis of </w:t>
      </w:r>
      <w:r w:rsidR="0034575E">
        <w:rPr>
          <w:rFonts w:ascii="Calibri" w:hAnsi="Calibri" w:cs="Calibri"/>
        </w:rPr>
        <w:t xml:space="preserve">GBD </w:t>
      </w:r>
      <w:r w:rsidR="00507DCD">
        <w:rPr>
          <w:rFonts w:ascii="Calibri" w:hAnsi="Calibri" w:cs="Calibri"/>
        </w:rPr>
        <w:t>disability weights indicated they remained relatively stable across locations however this work was limited to the nine countries where disability weights surveys were conducted.</w:t>
      </w:r>
      <w:r w:rsidR="00647EC7">
        <w:rPr>
          <w:rFonts w:ascii="Calibri" w:hAnsi="Calibri" w:cs="Calibri"/>
        </w:rPr>
        <w:fldChar w:fldCharType="begin">
          <w:fldData xml:space="preserve">PEVuZE5vdGU+PENpdGU+PEF1dGhvcj5TYWxvbW9uPC9BdXRob3I+PFllYXI+MjAxMjwvWWVhcj48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</w:fldData>
        </w:fldChar>
      </w:r>
      <w:r w:rsidR="00FC2919">
        <w:rPr>
          <w:rFonts w:ascii="Calibri" w:hAnsi="Calibri" w:cs="Calibri"/>
        </w:rPr>
        <w:instrText xml:space="preserve"> ADDIN EN.CITE </w:instrText>
      </w:r>
      <w:r w:rsidR="00FC2919">
        <w:rPr>
          <w:rFonts w:ascii="Calibri" w:hAnsi="Calibri" w:cs="Calibri"/>
        </w:rPr>
        <w:fldChar w:fldCharType="begin">
          <w:fldData xml:space="preserve">PEVuZE5vdGU+PENpdGU+PEF1dGhvcj5TYWxvbW9uPC9BdXRob3I+PFllYXI+MjAxMjwvWWVhcj48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</w:fldData>
        </w:fldChar>
      </w:r>
      <w:r w:rsidR="00FC2919">
        <w:rPr>
          <w:rFonts w:ascii="Calibri" w:hAnsi="Calibri" w:cs="Calibri"/>
        </w:rPr>
        <w:instrText xml:space="preserve"> ADDIN EN.CITE.DATA </w:instrText>
      </w:r>
      <w:r w:rsidR="00FC2919">
        <w:rPr>
          <w:rFonts w:ascii="Calibri" w:hAnsi="Calibri" w:cs="Calibri"/>
        </w:rPr>
      </w:r>
      <w:r w:rsidR="00FC2919">
        <w:rPr>
          <w:rFonts w:ascii="Calibri" w:hAnsi="Calibri" w:cs="Calibri"/>
        </w:rPr>
        <w:fldChar w:fldCharType="end"/>
      </w:r>
      <w:r w:rsidR="00647EC7">
        <w:rPr>
          <w:rFonts w:ascii="Calibri" w:hAnsi="Calibri" w:cs="Calibri"/>
        </w:rPr>
      </w:r>
      <w:r w:rsidR="00647EC7">
        <w:rPr>
          <w:rFonts w:ascii="Calibri" w:hAnsi="Calibri" w:cs="Calibri"/>
        </w:rPr>
        <w:fldChar w:fldCharType="separate"/>
      </w:r>
      <w:r w:rsidR="00FC2919" w:rsidRPr="00FC2919">
        <w:rPr>
          <w:rFonts w:ascii="Calibri" w:hAnsi="Calibri" w:cs="Calibri"/>
          <w:noProof/>
          <w:vertAlign w:val="superscript"/>
        </w:rPr>
        <w:t>25,26</w:t>
      </w:r>
      <w:r w:rsidR="00647EC7">
        <w:rPr>
          <w:rFonts w:ascii="Calibri" w:hAnsi="Calibri" w:cs="Calibri"/>
        </w:rPr>
        <w:fldChar w:fldCharType="end"/>
      </w:r>
      <w:r w:rsidR="00507DCD">
        <w:rPr>
          <w:rFonts w:ascii="Calibri" w:hAnsi="Calibri" w:cs="Calibri"/>
        </w:rPr>
        <w:t xml:space="preserve"> </w:t>
      </w:r>
      <w:bookmarkEnd w:id="58"/>
      <w:r w:rsidR="00507DCD">
        <w:rPr>
          <w:rFonts w:ascii="Calibri" w:hAnsi="Calibri" w:cs="Calibri"/>
        </w:rPr>
        <w:t xml:space="preserve">Additionally, </w:t>
      </w:r>
      <w:r w:rsidR="00507DCD">
        <w:t>f</w:t>
      </w:r>
      <w:r w:rsidR="0030592D">
        <w:t xml:space="preserve">or the autism spectrum, the lay descriptions used in these surveys </w:t>
      </w:r>
      <w:r w:rsidR="005569ED">
        <w:t xml:space="preserve">may be considered </w:t>
      </w:r>
      <w:r w:rsidR="0030592D">
        <w:t>simplistic, incomplete, and potentially stigmati</w:t>
      </w:r>
      <w:r w:rsidR="007E18FE">
        <w:t>s</w:t>
      </w:r>
      <w:r w:rsidR="0030592D">
        <w:t>ing</w:t>
      </w:r>
      <w:r w:rsidR="000823B9">
        <w:t xml:space="preserve"> for autistic persons</w:t>
      </w:r>
      <w:r w:rsidR="0030592D">
        <w:t>.</w:t>
      </w:r>
      <w:r w:rsidR="003343A8">
        <w:fldChar w:fldCharType="begin"/>
      </w:r>
      <w:r w:rsidR="00152036">
        <w:instrText xml:space="preserve"> ADDIN EN.CITE &lt;EndNote&gt;&lt;Cite&gt;&lt;Author&gt;Han&lt;/Author&gt;&lt;Year&gt;2022&lt;/Year&gt;&lt;RecNum&gt;9760&lt;/RecNum&gt;&lt;DisplayText&gt;&lt;style face="superscript"&gt;39&lt;/style&gt;&lt;/DisplayText&gt;&lt;record&gt;&lt;rec-number&gt;9760&lt;/rec-number&gt;&lt;foreign-keys&gt;&lt;key app="EN" db-id="r200fza2nx0w25edvr2xsx5qzz52stzztex0" timestamp="1689313730"&gt;9760&lt;/key&gt;&lt;/foreign-keys&gt;&lt;ref-type name="Journal Article"&gt;17&lt;/ref-type&gt;&lt;contributors&gt;&lt;authors&gt;&lt;author&gt;Han, E.&lt;/author&gt;&lt;author&gt;Scior, K.&lt;/author&gt;&lt;author&gt;Avramides, K.&lt;/author&gt;&lt;author&gt;Crane, L.&lt;/author&gt;&lt;/authors&gt;&lt;/contributors&gt;&lt;auth-address&gt;Centre for Research in Autism and Education (CRAE), UCL Institute of Education, London, UK.&amp;#xD;Research Department of Clinical, Educational and Health Psychology, UCL Division of Psychology and Language Sciences, London, UK.&amp;#xD;Department of Psychology and Human Development, UCL Institute of Education, London, UK.&lt;/auth-address&gt;&lt;titles&gt;&lt;title&gt;A systematic review on autistic people&amp;apos;s experiences of stigma and coping strategies&lt;/title&gt;&lt;secondary-title&gt;Autism Res&lt;/secondary-title&gt;&lt;/titles&gt;&lt;pages&gt;12-26&lt;/pages&gt;&lt;volume&gt;15&lt;/volume&gt;&lt;number&gt;1&lt;/number&gt;&lt;edition&gt;20211208&lt;/edition&gt;&lt;dates&gt;&lt;year&gt;2022&lt;/year&gt;&lt;pub-dates&gt;&lt;date&gt;Jan&lt;/date&gt;&lt;/pub-dates&gt;&lt;/dates&gt;&lt;isbn&gt;1939-3806&lt;/isbn&gt;&lt;accession-num&gt;34881514&lt;/accession-num&gt;&lt;urls&gt;&lt;/urls&gt;&lt;electronic-resource-num&gt;10.1002/aur.2652&lt;/electronic-resource-num&gt;&lt;remote-database-provider&gt;NLM&lt;/remote-database-provider&gt;&lt;language&gt;eng&lt;/language&gt;&lt;/record&gt;&lt;/Cite&gt;&lt;/EndNote&gt;</w:instrText>
      </w:r>
      <w:r w:rsidR="003343A8">
        <w:fldChar w:fldCharType="separate"/>
      </w:r>
      <w:r w:rsidR="00152036" w:rsidRPr="00152036">
        <w:rPr>
          <w:noProof/>
          <w:vertAlign w:val="superscript"/>
        </w:rPr>
        <w:t>39</w:t>
      </w:r>
      <w:r w:rsidR="003343A8">
        <w:fldChar w:fldCharType="end"/>
      </w:r>
      <w:r w:rsidR="0030592D">
        <w:t xml:space="preserve"> </w:t>
      </w:r>
      <w:r w:rsidR="007E18FE">
        <w:t xml:space="preserve">Many autistic persons may </w:t>
      </w:r>
      <w:r w:rsidR="000823B9">
        <w:t xml:space="preserve">embrace their diagnosis as an essential </w:t>
      </w:r>
      <w:r w:rsidR="005569ED">
        <w:t xml:space="preserve">part of their identity </w:t>
      </w:r>
      <w:bookmarkStart w:id="59" w:name="_Hlk177983872"/>
      <w:r w:rsidR="005569ED">
        <w:t>and object to the</w:t>
      </w:r>
      <w:r w:rsidR="007E18FE">
        <w:t xml:space="preserve"> view </w:t>
      </w:r>
      <w:r w:rsidR="005569ED">
        <w:t xml:space="preserve">that </w:t>
      </w:r>
      <w:r w:rsidR="007E18FE">
        <w:t xml:space="preserve">their diagnosis </w:t>
      </w:r>
      <w:r w:rsidR="00DA4CA5">
        <w:t>i</w:t>
      </w:r>
      <w:r w:rsidR="007E18FE">
        <w:t>s a disability or disorder</w:t>
      </w:r>
      <w:bookmarkEnd w:id="59"/>
      <w:r w:rsidR="007E18FE">
        <w:t xml:space="preserve">. </w:t>
      </w:r>
      <w:r w:rsidR="00840ADA">
        <w:t>Regardless</w:t>
      </w:r>
      <w:r w:rsidR="007E18FE">
        <w:t>,</w:t>
      </w:r>
      <w:r w:rsidR="000823B9">
        <w:t xml:space="preserve"> many autistic persons still require support and services</w:t>
      </w:r>
      <w:r w:rsidR="009C0D76">
        <w:t>,</w:t>
      </w:r>
      <w:r w:rsidR="00E46832">
        <w:t xml:space="preserve"> which are frequently delayed or unavailable</w:t>
      </w:r>
      <w:r w:rsidR="009C0D76">
        <w:t>.</w:t>
      </w:r>
      <w:r w:rsidR="009C0D76">
        <w:fldChar w:fldCharType="begin">
          <w:fldData xml:space="preserve">PEVuZE5vdGU+PENpdGU+PEF1dGhvcj5Ib2RnZXR0czwvQXV0aG9yPjxZZWFyPjIwMTU8L1llYXI+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</w:fldData>
        </w:fldChar>
      </w:r>
      <w:r w:rsidR="00152036">
        <w:instrText xml:space="preserve"> ADDIN EN.CITE </w:instrText>
      </w:r>
      <w:r w:rsidR="00152036">
        <w:fldChar w:fldCharType="begin">
          <w:fldData xml:space="preserve">PEVuZE5vdGU+PENpdGU+PEF1dGhvcj5Ib2RnZXR0czwvQXV0aG9yPjxZZWFyPjIwMTU8L1llYXI+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</w:fldData>
        </w:fldChar>
      </w:r>
      <w:r w:rsidR="00152036">
        <w:instrText xml:space="preserve"> ADDIN EN.CITE.DATA </w:instrText>
      </w:r>
      <w:r w:rsidR="00152036">
        <w:fldChar w:fldCharType="end"/>
      </w:r>
      <w:r w:rsidR="009C0D76">
        <w:fldChar w:fldCharType="separate"/>
      </w:r>
      <w:r w:rsidR="00152036" w:rsidRPr="00152036">
        <w:rPr>
          <w:noProof/>
          <w:vertAlign w:val="superscript"/>
        </w:rPr>
        <w:t>4,35</w:t>
      </w:r>
      <w:r w:rsidR="009C0D76">
        <w:fldChar w:fldCharType="end"/>
      </w:r>
      <w:r w:rsidR="009C0D76">
        <w:t xml:space="preserve"> </w:t>
      </w:r>
      <w:r w:rsidR="000823B9">
        <w:t xml:space="preserve">Without disability weights and subsequent DALY estimates, there is a risk of inadequate prioritisation of these essential resources for autistic persons. </w:t>
      </w:r>
      <w:r w:rsidR="002C4362">
        <w:t xml:space="preserve">Previous work suggests </w:t>
      </w:r>
      <w:r w:rsidR="00DB2679">
        <w:t xml:space="preserve">lay persons from the general public provide the most balanced responses when evaluating lay </w:t>
      </w:r>
      <w:r w:rsidR="00DB2679">
        <w:lastRenderedPageBreak/>
        <w:t>descriptions of health states as respondents’ tend to underestimate the disability of their health states.</w:t>
      </w:r>
      <w:r w:rsidR="00052726">
        <w:fldChar w:fldCharType="begin">
          <w:fldData xml:space="preserve">PEVuZE5vdGU+PENpdGU+PEF1dGhvcj5TYWxvbW9uPC9BdXRob3I+PFllYXI+MjAxMjwvWWVhcj48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==
</w:fldData>
        </w:fldChar>
      </w:r>
      <w:r w:rsidR="00FC2919">
        <w:instrText xml:space="preserve"> ADDIN EN.CITE </w:instrText>
      </w:r>
      <w:r w:rsidR="00FC2919">
        <w:fldChar w:fldCharType="begin">
          <w:fldData xml:space="preserve">PEVuZE5vdGU+PENpdGU+PEF1dGhvcj5TYWxvbW9uPC9BdXRob3I+PFllYXI+MjAxMjwvWWVhcj48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==
</w:fldData>
        </w:fldChar>
      </w:r>
      <w:r w:rsidR="00FC2919">
        <w:instrText xml:space="preserve"> ADDIN EN.CITE.DATA </w:instrText>
      </w:r>
      <w:r w:rsidR="00FC2919">
        <w:fldChar w:fldCharType="end"/>
      </w:r>
      <w:r w:rsidR="00052726">
        <w:fldChar w:fldCharType="separate"/>
      </w:r>
      <w:r w:rsidR="00FC2919" w:rsidRPr="00FC2919">
        <w:rPr>
          <w:noProof/>
          <w:vertAlign w:val="superscript"/>
        </w:rPr>
        <w:t>25</w:t>
      </w:r>
      <w:r w:rsidR="00052726">
        <w:fldChar w:fldCharType="end"/>
      </w:r>
      <w:r w:rsidR="00DB2679">
        <w:t xml:space="preserve"> </w:t>
      </w:r>
      <w:r w:rsidR="00840ADA">
        <w:t>Moreover</w:t>
      </w:r>
      <w:r w:rsidR="009305CF">
        <w:t>, f</w:t>
      </w:r>
      <w:r w:rsidR="00D25E5A">
        <w:t xml:space="preserve">uture </w:t>
      </w:r>
      <w:r w:rsidR="00320149">
        <w:t>disability weights surveys</w:t>
      </w:r>
      <w:r w:rsidR="00D25E5A">
        <w:t xml:space="preserve"> should </w:t>
      </w:r>
      <w:r w:rsidR="00320149">
        <w:t>consider</w:t>
      </w:r>
      <w:r w:rsidR="00D25E5A">
        <w:t xml:space="preserve"> generating lay descriptions and disability weights </w:t>
      </w:r>
      <w:r w:rsidR="00320149">
        <w:t xml:space="preserve">for the autism spectrum derived </w:t>
      </w:r>
      <w:r w:rsidR="00D25E5A">
        <w:t>in consultation with autistic persons to adequately capture the disability and service needs of this population</w:t>
      </w:r>
      <w:r w:rsidR="00320149">
        <w:t>.</w:t>
      </w:r>
      <w:r w:rsidR="000D2133">
        <w:t xml:space="preserve"> </w:t>
      </w:r>
      <w:bookmarkStart w:id="60" w:name="_Hlk176770273"/>
    </w:p>
    <w:p w14:paraId="3AF61EA4" w14:textId="3DA8DC8A" w:rsidR="00F43873" w:rsidRPr="002A066F" w:rsidRDefault="000D2133" w:rsidP="00D25E5A">
      <w:pPr>
        <w:spacing w:line="480" w:lineRule="auto"/>
      </w:pPr>
      <w:r>
        <w:t>Fourth,</w:t>
      </w:r>
      <w:r w:rsidR="00F670E5">
        <w:t xml:space="preserve"> the </w:t>
      </w:r>
      <w:r w:rsidR="000444F3">
        <w:t>levels of</w:t>
      </w:r>
      <w:r w:rsidR="00D90C69">
        <w:t xml:space="preserve"> </w:t>
      </w:r>
      <w:r w:rsidR="00F670E5">
        <w:t>severity within ASD w</w:t>
      </w:r>
      <w:r w:rsidR="000444F3">
        <w:t>ere</w:t>
      </w:r>
      <w:r w:rsidR="00F670E5">
        <w:t xml:space="preserve"> derived from a meta-analysis of studies capturing the proportion of autistic persons by level</w:t>
      </w:r>
      <w:r w:rsidR="006A2CB3">
        <w:t>s</w:t>
      </w:r>
      <w:r w:rsidR="00F670E5">
        <w:t xml:space="preserve"> of ID. This analysis </w:t>
      </w:r>
      <w:r w:rsidR="000444F3">
        <w:t>only</w:t>
      </w:r>
      <w:r w:rsidR="00F670E5">
        <w:t xml:space="preserve"> produce</w:t>
      </w:r>
      <w:r w:rsidR="00C109A6">
        <w:t>d</w:t>
      </w:r>
      <w:r w:rsidR="00F670E5">
        <w:t xml:space="preserve"> an overall pooled severity distribution, with insufficient data to explore variations by location, age, or sex.</w:t>
      </w:r>
      <w:r w:rsidR="000444F3">
        <w:t xml:space="preserve"> </w:t>
      </w:r>
      <w:r w:rsidR="00C109A6">
        <w:t>W</w:t>
      </w:r>
      <w:r w:rsidR="00C109A6" w:rsidRPr="006A2CB3">
        <w:rPr>
          <w:rFonts w:ascii="Calibri" w:hAnsi="Calibri" w:cs="Calibri"/>
        </w:rPr>
        <w:t>e</w:t>
      </w:r>
      <w:r w:rsidR="006A2CB3">
        <w:rPr>
          <w:rFonts w:ascii="Calibri" w:hAnsi="Calibri" w:cs="Calibri"/>
        </w:rPr>
        <w:t xml:space="preserve"> </w:t>
      </w:r>
      <w:r w:rsidR="00C109A6" w:rsidRPr="006A2CB3">
        <w:rPr>
          <w:rFonts w:ascii="Calibri" w:hAnsi="Calibri" w:cs="Calibri"/>
        </w:rPr>
        <w:t xml:space="preserve">expect to see variation in the severity of health loss experienced by </w:t>
      </w:r>
      <w:r w:rsidR="006A2CB3">
        <w:rPr>
          <w:rFonts w:ascii="Calibri" w:hAnsi="Calibri" w:cs="Calibri"/>
        </w:rPr>
        <w:t>autistic persons</w:t>
      </w:r>
      <w:r w:rsidR="00C109A6">
        <w:rPr>
          <w:rFonts w:ascii="Calibri" w:hAnsi="Calibri" w:cs="Calibri"/>
        </w:rPr>
        <w:t>, for instance</w:t>
      </w:r>
      <w:r w:rsidR="00C109A6" w:rsidRPr="006A2CB3">
        <w:rPr>
          <w:rFonts w:ascii="Calibri" w:hAnsi="Calibri" w:cs="Calibri"/>
        </w:rPr>
        <w:t xml:space="preserve"> depending on the quality and availability of care receive</w:t>
      </w:r>
      <w:r w:rsidR="006A2CB3">
        <w:rPr>
          <w:rFonts w:ascii="Calibri" w:hAnsi="Calibri" w:cs="Calibri"/>
        </w:rPr>
        <w:t>d</w:t>
      </w:r>
      <w:r w:rsidR="00C109A6" w:rsidRPr="006A2CB3">
        <w:rPr>
          <w:rFonts w:ascii="Calibri" w:hAnsi="Calibri" w:cs="Calibri"/>
        </w:rPr>
        <w:t>.</w:t>
      </w:r>
      <w:r w:rsidR="00C109A6">
        <w:rPr>
          <w:rFonts w:ascii="Calibri" w:hAnsi="Calibri" w:cs="Calibri"/>
        </w:rPr>
        <w:t xml:space="preserve"> </w:t>
      </w:r>
      <w:r w:rsidR="000444F3">
        <w:t xml:space="preserve">New processes are under-development within the GBD framework to incorporate variations in health care access globally within disease severity. We hope to apply this to ASD in future GBD cycles. </w:t>
      </w:r>
    </w:p>
    <w:p w14:paraId="24FD106F" w14:textId="702E28B5" w:rsidR="00321BDF" w:rsidRDefault="00D25E5A" w:rsidP="00262384">
      <w:pPr>
        <w:spacing w:line="480" w:lineRule="auto"/>
      </w:pPr>
      <w:bookmarkStart w:id="61" w:name="_Hlk178933629"/>
      <w:bookmarkStart w:id="62" w:name="_Hlk177984857"/>
      <w:bookmarkEnd w:id="60"/>
      <w:r>
        <w:t>F</w:t>
      </w:r>
      <w:r w:rsidR="000D2133">
        <w:t>ifth</w:t>
      </w:r>
      <w:r>
        <w:t xml:space="preserve">, </w:t>
      </w:r>
      <w:r w:rsidR="00197AEB">
        <w:t xml:space="preserve">GBD does not yet estimate prevalence and DALYs by gender (as opposed to sex). </w:t>
      </w:r>
      <w:r w:rsidR="00544A8D">
        <w:t xml:space="preserve">There is emerging evidence </w:t>
      </w:r>
      <w:r w:rsidR="00901BB8">
        <w:t xml:space="preserve">indicating </w:t>
      </w:r>
      <w:r w:rsidR="00901BB8" w:rsidRPr="006C1BE0">
        <w:rPr>
          <w:rFonts w:ascii="Calibri" w:hAnsi="Calibri" w:cs="Calibri"/>
        </w:rPr>
        <w:t xml:space="preserve">greater variation </w:t>
      </w:r>
      <w:r w:rsidR="00901BB8">
        <w:rPr>
          <w:rFonts w:ascii="Calibri" w:hAnsi="Calibri" w:cs="Calibri"/>
        </w:rPr>
        <w:t xml:space="preserve">in </w:t>
      </w:r>
      <w:r w:rsidR="00901BB8">
        <w:t xml:space="preserve">gender diversity and sexual orientation amongst </w:t>
      </w:r>
      <w:r w:rsidR="00F85D19">
        <w:t>a</w:t>
      </w:r>
      <w:r w:rsidR="00197AEB">
        <w:t>utistic persons.</w:t>
      </w:r>
      <w:r w:rsidR="002D0FFF">
        <w:fldChar w:fldCharType="begin"/>
      </w:r>
      <w:r w:rsidR="00152036">
        <w:instrText xml:space="preserve"> ADDIN EN.CITE &lt;EndNote&gt;&lt;Cite&gt;&lt;Author&gt;Sala&lt;/Author&gt;&lt;Year&gt;2020&lt;/Year&gt;&lt;RecNum&gt;9762&lt;/RecNum&gt;&lt;DisplayText&gt;&lt;style face="superscript"&gt;40&lt;/style&gt;&lt;/DisplayText&gt;&lt;record&gt;&lt;rec-number&gt;9762&lt;/rec-number&gt;&lt;foreign-keys&gt;&lt;key app="EN" db-id="r200fza2nx0w25edvr2xsx5qzz52stzztex0" timestamp="1689314545"&gt;9762&lt;/key&gt;&lt;/foreign-keys&gt;&lt;ref-type name="Journal Article"&gt;17&lt;/ref-type&gt;&lt;contributors&gt;&lt;authors&gt;&lt;author&gt;Sala, Giorgia&lt;/author&gt;&lt;author&gt;Pecora, Laura&lt;/author&gt;&lt;author&gt;Hooley, Merrilyn&lt;/author&gt;&lt;author&gt;Stokes, Mark A.&lt;/author&gt;&lt;/authors&gt;&lt;/contributors&gt;&lt;titles&gt;&lt;title&gt;As Diverse as the Spectrum Itself: Trends in Sexuality, Gender and Autism&lt;/title&gt;&lt;secondary-title&gt;Current Developmental Disorders Reports&lt;/secondary-title&gt;&lt;/titles&gt;&lt;pages&gt;59-68&lt;/pages&gt;&lt;volume&gt;7&lt;/volume&gt;&lt;number&gt;2&lt;/number&gt;&lt;dates&gt;&lt;year&gt;2020&lt;/year&gt;&lt;pub-dates&gt;&lt;date&gt;2020/06/01&lt;/date&gt;&lt;/pub-dates&gt;&lt;/dates&gt;&lt;isbn&gt;2196-2987&lt;/isbn&gt;&lt;urls&gt;&lt;related-urls&gt;&lt;url&gt;https://doi.org/10.1007/s40474-020-00190-1&lt;/url&gt;&lt;/related-urls&gt;&lt;/urls&gt;&lt;electronic-resource-num&gt;10.1007/s40474-020-00190-1&lt;/electronic-resource-num&gt;&lt;/record&gt;&lt;/Cite&gt;&lt;/EndNote&gt;</w:instrText>
      </w:r>
      <w:r w:rsidR="002D0FFF">
        <w:fldChar w:fldCharType="separate"/>
      </w:r>
      <w:r w:rsidR="00152036" w:rsidRPr="00152036">
        <w:rPr>
          <w:noProof/>
          <w:vertAlign w:val="superscript"/>
        </w:rPr>
        <w:t>40</w:t>
      </w:r>
      <w:r w:rsidR="002D0FFF">
        <w:fldChar w:fldCharType="end"/>
      </w:r>
      <w:r w:rsidR="000D2133">
        <w:t xml:space="preserve"> </w:t>
      </w:r>
      <w:r w:rsidR="00F85D19">
        <w:t>The implications of this on the service needs of autistic persons will not be reflected within our estimates and needs to be considered by service planners.</w:t>
      </w:r>
      <w:bookmarkEnd w:id="61"/>
    </w:p>
    <w:p w14:paraId="237E585F" w14:textId="6BF322FC" w:rsidR="00697215" w:rsidRPr="00EA72ED" w:rsidRDefault="000D2133" w:rsidP="002E7C6D">
      <w:pPr>
        <w:spacing w:line="480" w:lineRule="auto"/>
        <w:rPr>
          <w:rFonts w:cstheme="minorHAnsi"/>
        </w:rPr>
      </w:pPr>
      <w:bookmarkStart w:id="63" w:name="_Hlk178064924"/>
      <w:bookmarkEnd w:id="62"/>
      <w:r>
        <w:rPr>
          <w:rFonts w:cstheme="minorHAnsi"/>
        </w:rPr>
        <w:t>Sixth</w:t>
      </w:r>
      <w:r w:rsidR="00C65854" w:rsidRPr="00697215">
        <w:rPr>
          <w:rFonts w:cstheme="minorHAnsi"/>
        </w:rPr>
        <w:t>, i</w:t>
      </w:r>
      <w:r w:rsidR="00262384" w:rsidRPr="00697215">
        <w:rPr>
          <w:rFonts w:cstheme="minorHAnsi"/>
        </w:rPr>
        <w:t>t is important to consider the health burden experience</w:t>
      </w:r>
      <w:r w:rsidR="00C65854" w:rsidRPr="00697215">
        <w:rPr>
          <w:rFonts w:cstheme="minorHAnsi"/>
        </w:rPr>
        <w:t>d</w:t>
      </w:r>
      <w:r w:rsidR="00262384" w:rsidRPr="00697215">
        <w:rPr>
          <w:rFonts w:cstheme="minorHAnsi"/>
        </w:rPr>
        <w:t xml:space="preserve"> by autistic persons not captured in the GBD 2021 Study.</w:t>
      </w:r>
      <w:r w:rsidR="00B459F3">
        <w:rPr>
          <w:rFonts w:cstheme="minorHAnsi"/>
        </w:rPr>
        <w:t xml:space="preserve"> GBD’s comorbidity adjustment assumes</w:t>
      </w:r>
      <w:r w:rsidR="00B459F3" w:rsidRPr="00B459F3">
        <w:rPr>
          <w:rFonts w:cstheme="minorHAnsi"/>
        </w:rPr>
        <w:t xml:space="preserve"> </w:t>
      </w:r>
      <w:r w:rsidR="00B459F3">
        <w:rPr>
          <w:rFonts w:cstheme="minorHAnsi"/>
        </w:rPr>
        <w:t>‘</w:t>
      </w:r>
      <w:r w:rsidR="00B459F3" w:rsidRPr="00B459F3">
        <w:rPr>
          <w:rFonts w:cstheme="minorHAnsi"/>
        </w:rPr>
        <w:t>independent comorbidity</w:t>
      </w:r>
      <w:r w:rsidR="00B459F3">
        <w:rPr>
          <w:rFonts w:cstheme="minorHAnsi"/>
        </w:rPr>
        <w:t xml:space="preserve">’ which </w:t>
      </w:r>
      <w:r w:rsidR="00B459F3" w:rsidRPr="00B459F3">
        <w:rPr>
          <w:rFonts w:cstheme="minorHAnsi"/>
        </w:rPr>
        <w:t xml:space="preserve">underestimates the comorbidity between </w:t>
      </w:r>
      <w:r w:rsidR="00B459F3">
        <w:rPr>
          <w:rFonts w:cstheme="minorHAnsi"/>
        </w:rPr>
        <w:t xml:space="preserve">mental disorders </w:t>
      </w:r>
      <w:r w:rsidR="00B459F3" w:rsidRPr="00B459F3">
        <w:rPr>
          <w:rFonts w:cstheme="minorHAnsi"/>
        </w:rPr>
        <w:t xml:space="preserve">where the comorbidity distribution </w:t>
      </w:r>
      <w:r w:rsidR="00B459F3">
        <w:rPr>
          <w:rFonts w:cstheme="minorHAnsi"/>
        </w:rPr>
        <w:t xml:space="preserve">changes depending </w:t>
      </w:r>
      <w:r w:rsidR="00B459F3" w:rsidRPr="00B459F3">
        <w:rPr>
          <w:rFonts w:cstheme="minorHAnsi"/>
        </w:rPr>
        <w:t>on the</w:t>
      </w:r>
      <w:r w:rsidR="00B459F3">
        <w:rPr>
          <w:rFonts w:cstheme="minorHAnsi"/>
        </w:rPr>
        <w:t xml:space="preserve"> combination of</w:t>
      </w:r>
      <w:r w:rsidR="00B459F3" w:rsidRPr="00B459F3">
        <w:rPr>
          <w:rFonts w:cstheme="minorHAnsi"/>
        </w:rPr>
        <w:t xml:space="preserve"> disorders experienced</w:t>
      </w:r>
      <w:bookmarkEnd w:id="63"/>
      <w:r w:rsidR="00B459F3">
        <w:rPr>
          <w:rFonts w:cstheme="minorHAnsi"/>
        </w:rPr>
        <w:t xml:space="preserve">. </w:t>
      </w:r>
      <w:r w:rsidR="00697215" w:rsidRPr="002E7C6D">
        <w:rPr>
          <w:rFonts w:cstheme="minorHAnsi"/>
        </w:rPr>
        <w:t>Autistic individuals are often at an increased risk of experiencing a range of other mental and physical health conditions.</w:t>
      </w:r>
      <w:r w:rsidR="008C49F3">
        <w:rPr>
          <w:rFonts w:cstheme="minorHAnsi"/>
        </w:rPr>
        <w:fldChar w:fldCharType="begin"/>
      </w:r>
      <w:r w:rsidR="00152036">
        <w:rPr>
          <w:rFonts w:cstheme="minorHAnsi"/>
        </w:rPr>
        <w:instrText xml:space="preserve"> ADDIN EN.CITE &lt;EndNote&gt;&lt;Cite&gt;&lt;Author&gt;Lord&lt;/Author&gt;&lt;Year&gt;2020&lt;/Year&gt;&lt;RecNum&gt;9769&lt;/RecNum&gt;&lt;DisplayText&gt;&lt;style face="superscript"&gt;36&lt;/style&gt;&lt;/DisplayText&gt;&lt;record&gt;&lt;rec-number&gt;9769&lt;/rec-number&gt;&lt;foreign-keys&gt;&lt;key app="EN" db-id="r200fza2nx0w25edvr2xsx5qzz52stzztex0" timestamp="1718610071"&gt;9769&lt;/key&gt;&lt;/foreign-keys&gt;&lt;ref-type name="Journal Article"&gt;17&lt;/ref-type&gt;&lt;contributors&gt;&lt;authors&gt;&lt;author&gt;Lord, Catherine&lt;/author&gt;&lt;author&gt;Brugha, Traolach S.&lt;/author&gt;&lt;author&gt;Charman, Tony&lt;/author&gt;&lt;author&gt;Cusack, James&lt;/author&gt;&lt;author&gt;Dumas, Guillaume&lt;/author&gt;&lt;author&gt;Frazier, Thomas&lt;/author&gt;&lt;author&gt;Jones, Emily J. H.&lt;/author&gt;&lt;author&gt;Jones, Rebecca M.&lt;/author&gt;&lt;author&gt;Pickles, Andrew&lt;/author&gt;&lt;author&gt;State, Matthew W.&lt;/author&gt;&lt;author&gt;Taylor, Julie Lounds&lt;/author&gt;&lt;author&gt;Veenstra-VanderWeele, Jeremy&lt;/author&gt;&lt;/authors&gt;&lt;/contributors&gt;&lt;titles&gt;&lt;title&gt;Autism spectrum disorder&lt;/title&gt;&lt;secondary-title&gt;Nature Reviews Disease Primers&lt;/secondary-title&gt;&lt;/titles&gt;&lt;pages&gt;5&lt;/pages&gt;&lt;volume&gt;6&lt;/volume&gt;&lt;number&gt;1&lt;/number&gt;&lt;dates&gt;&lt;year&gt;2020&lt;/year&gt;&lt;pub-dates&gt;&lt;date&gt;2020/01/16&lt;/date&gt;&lt;/pub-dates&gt;&lt;/dates&gt;&lt;isbn&gt;2056-676X&lt;/isbn&gt;&lt;urls&gt;&lt;related-urls&gt;&lt;url&gt;https://doi.org/10.1038/s41572-019-0138-4&lt;/url&gt;&lt;/related-urls&gt;&lt;/urls&gt;&lt;electronic-resource-num&gt;10.1038/s41572-019-0138-4&lt;/electronic-resource-num&gt;&lt;/record&gt;&lt;/Cite&gt;&lt;/EndNote&gt;</w:instrText>
      </w:r>
      <w:r w:rsidR="008C49F3">
        <w:rPr>
          <w:rFonts w:cstheme="minorHAnsi"/>
        </w:rPr>
        <w:fldChar w:fldCharType="separate"/>
      </w:r>
      <w:r w:rsidR="00152036" w:rsidRPr="00152036">
        <w:rPr>
          <w:rFonts w:cstheme="minorHAnsi"/>
          <w:noProof/>
          <w:vertAlign w:val="superscript"/>
        </w:rPr>
        <w:t>36</w:t>
      </w:r>
      <w:r w:rsidR="008C49F3">
        <w:rPr>
          <w:rFonts w:cstheme="minorHAnsi"/>
        </w:rPr>
        <w:fldChar w:fldCharType="end"/>
      </w:r>
      <w:r w:rsidR="00697215" w:rsidRPr="002E7C6D">
        <w:rPr>
          <w:rFonts w:cstheme="minorHAnsi"/>
        </w:rPr>
        <w:t xml:space="preserve"> </w:t>
      </w:r>
      <w:r w:rsidR="00B76C07">
        <w:rPr>
          <w:rFonts w:cstheme="minorHAnsi"/>
        </w:rPr>
        <w:t xml:space="preserve">For instance, </w:t>
      </w:r>
      <w:r w:rsidR="00B76C07">
        <w:t xml:space="preserve">a large proportion of autistic persons experience elevated rates of depressive and anxiety </w:t>
      </w:r>
      <w:r w:rsidR="00B76C07" w:rsidRPr="00F87CCB">
        <w:rPr>
          <w:rFonts w:cstheme="minorHAnsi"/>
        </w:rPr>
        <w:t>disorders</w:t>
      </w:r>
      <w:r w:rsidR="006220F0" w:rsidRPr="00F87CCB">
        <w:rPr>
          <w:rFonts w:cstheme="minorHAnsi"/>
        </w:rPr>
        <w:t xml:space="preserve"> as well as </w:t>
      </w:r>
      <w:r w:rsidR="008C6FA3" w:rsidRPr="00F87CCB">
        <w:rPr>
          <w:rFonts w:cstheme="minorHAnsi"/>
          <w:color w:val="212121"/>
          <w:shd w:val="clear" w:color="auto" w:fill="FFFFFF"/>
        </w:rPr>
        <w:t>diabetes</w:t>
      </w:r>
      <w:r w:rsidR="00B76C07" w:rsidRPr="00F87CCB">
        <w:rPr>
          <w:rFonts w:cstheme="minorHAnsi"/>
        </w:rPr>
        <w:t xml:space="preserve"> compared to non-autistic persons.</w:t>
      </w:r>
      <w:r w:rsidR="00B76C07" w:rsidRPr="00F87CCB">
        <w:rPr>
          <w:rFonts w:cstheme="minorHAnsi"/>
        </w:rPr>
        <w:fldChar w:fldCharType="begin">
          <w:fldData xml:space="preserve">PEVuZE5vdGU+PENpdGU+PEF1dGhvcj5Ib2xsb2NrczwvQXV0aG9yPjxZZWFyPjIwMTk8L1llYXI+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</w:fldData>
        </w:fldChar>
      </w:r>
      <w:r w:rsidR="00152036">
        <w:rPr>
          <w:rFonts w:cstheme="minorHAnsi"/>
        </w:rPr>
        <w:instrText xml:space="preserve"> ADDIN EN.CITE </w:instrText>
      </w:r>
      <w:r w:rsidR="00152036">
        <w:rPr>
          <w:rFonts w:cstheme="minorHAnsi"/>
        </w:rPr>
        <w:fldChar w:fldCharType="begin">
          <w:fldData xml:space="preserve">PEVuZE5vdGU+PENpdGU+PEF1dGhvcj5Ib2xsb2NrczwvQXV0aG9yPjxZZWFyPjIwMTk8L1llYXI+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</w:fldData>
        </w:fldChar>
      </w:r>
      <w:r w:rsidR="00152036">
        <w:rPr>
          <w:rFonts w:cstheme="minorHAnsi"/>
        </w:rPr>
        <w:instrText xml:space="preserve"> ADDIN EN.CITE.DATA </w:instrText>
      </w:r>
      <w:r w:rsidR="00152036">
        <w:rPr>
          <w:rFonts w:cstheme="minorHAnsi"/>
        </w:rPr>
      </w:r>
      <w:r w:rsidR="00152036">
        <w:rPr>
          <w:rFonts w:cstheme="minorHAnsi"/>
        </w:rPr>
        <w:fldChar w:fldCharType="end"/>
      </w:r>
      <w:r w:rsidR="00B76C07" w:rsidRPr="00F87CCB">
        <w:rPr>
          <w:rFonts w:cstheme="minorHAnsi"/>
        </w:rPr>
      </w:r>
      <w:r w:rsidR="00B76C07" w:rsidRPr="00F87CCB">
        <w:rPr>
          <w:rFonts w:cstheme="minorHAnsi"/>
        </w:rPr>
        <w:fldChar w:fldCharType="separate"/>
      </w:r>
      <w:r w:rsidR="00152036" w:rsidRPr="00152036">
        <w:rPr>
          <w:rFonts w:cstheme="minorHAnsi"/>
          <w:noProof/>
          <w:vertAlign w:val="superscript"/>
        </w:rPr>
        <w:t>41-44</w:t>
      </w:r>
      <w:r w:rsidR="00B76C07" w:rsidRPr="00F87CCB">
        <w:rPr>
          <w:rFonts w:cstheme="minorHAnsi"/>
        </w:rPr>
        <w:fldChar w:fldCharType="end"/>
      </w:r>
      <w:r w:rsidR="00B76C07" w:rsidRPr="00F87CCB">
        <w:rPr>
          <w:rFonts w:cstheme="minorHAnsi"/>
        </w:rPr>
        <w:t xml:space="preserve"> </w:t>
      </w:r>
      <w:r w:rsidR="009153E3" w:rsidRPr="00F87CCB">
        <w:rPr>
          <w:rFonts w:cstheme="minorHAnsi"/>
        </w:rPr>
        <w:t>A</w:t>
      </w:r>
      <w:r w:rsidR="009A0DD6" w:rsidRPr="00F87CCB">
        <w:rPr>
          <w:rFonts w:cstheme="minorHAnsi"/>
        </w:rPr>
        <w:t>dditionally, a</w:t>
      </w:r>
      <w:r w:rsidR="004F33C7" w:rsidRPr="00F87CCB">
        <w:rPr>
          <w:rFonts w:cstheme="minorHAnsi"/>
        </w:rPr>
        <w:t xml:space="preserve">lthough YLLs </w:t>
      </w:r>
      <w:r w:rsidR="00C85303" w:rsidRPr="00F87CCB">
        <w:rPr>
          <w:rFonts w:cstheme="minorHAnsi"/>
        </w:rPr>
        <w:t>for</w:t>
      </w:r>
      <w:r w:rsidR="004F33C7" w:rsidRPr="00F87CCB">
        <w:rPr>
          <w:rFonts w:cstheme="minorHAnsi"/>
        </w:rPr>
        <w:t xml:space="preserve"> ASD could not be estimated via GBD methods, </w:t>
      </w:r>
      <w:r w:rsidR="008C49F3">
        <w:rPr>
          <w:rFonts w:cstheme="minorHAnsi"/>
        </w:rPr>
        <w:t>there is strong evidence of</w:t>
      </w:r>
      <w:r w:rsidR="00697215" w:rsidRPr="00F87CCB">
        <w:rPr>
          <w:rFonts w:cstheme="minorHAnsi"/>
        </w:rPr>
        <w:t xml:space="preserve"> an</w:t>
      </w:r>
      <w:r w:rsidR="00697215" w:rsidRPr="002E7C6D">
        <w:rPr>
          <w:rFonts w:cstheme="minorHAnsi"/>
        </w:rPr>
        <w:t xml:space="preserve"> elevated risk of premature mortality within autistics p</w:t>
      </w:r>
      <w:r w:rsidR="004B6E4E">
        <w:rPr>
          <w:rFonts w:cstheme="minorHAnsi"/>
        </w:rPr>
        <w:t>ersons</w:t>
      </w:r>
      <w:r w:rsidR="00697215" w:rsidRPr="002E7C6D">
        <w:rPr>
          <w:rFonts w:cstheme="minorHAnsi"/>
        </w:rPr>
        <w:t xml:space="preserve">, with an increased risk of self-harm and suicide compared to the general population. </w:t>
      </w:r>
      <w:bookmarkStart w:id="64" w:name="_Hlk177985557"/>
      <w:r w:rsidR="008C20D6">
        <w:rPr>
          <w:rFonts w:cstheme="minorHAnsi"/>
        </w:rPr>
        <w:t xml:space="preserve">In a </w:t>
      </w:r>
      <w:r w:rsidR="006D6F54">
        <w:rPr>
          <w:rFonts w:cstheme="minorHAnsi"/>
        </w:rPr>
        <w:t>separate</w:t>
      </w:r>
      <w:r w:rsidR="008C20D6">
        <w:rPr>
          <w:rFonts w:cstheme="minorHAnsi"/>
        </w:rPr>
        <w:t xml:space="preserve"> analysis to GBD 2021, we explored</w:t>
      </w:r>
      <w:r w:rsidR="00697215" w:rsidRPr="002E7C6D">
        <w:rPr>
          <w:rFonts w:cstheme="minorHAnsi"/>
        </w:rPr>
        <w:t xml:space="preserve"> the</w:t>
      </w:r>
      <w:r w:rsidR="00152036">
        <w:rPr>
          <w:rFonts w:cstheme="minorHAnsi"/>
        </w:rPr>
        <w:t xml:space="preserve"> fatal</w:t>
      </w:r>
      <w:r w:rsidR="00697215" w:rsidRPr="002E7C6D">
        <w:rPr>
          <w:rFonts w:cstheme="minorHAnsi"/>
        </w:rPr>
        <w:t xml:space="preserve"> burden attributable to </w:t>
      </w:r>
      <w:r w:rsidR="00152036">
        <w:rPr>
          <w:rFonts w:cstheme="minorHAnsi"/>
        </w:rPr>
        <w:lastRenderedPageBreak/>
        <w:t>the elevated risk of suicide among autistic persons</w:t>
      </w:r>
      <w:r w:rsidR="008C20D6">
        <w:rPr>
          <w:rFonts w:cstheme="minorHAnsi"/>
        </w:rPr>
        <w:t xml:space="preserve">. </w:t>
      </w:r>
      <w:r w:rsidR="006D6F54">
        <w:rPr>
          <w:rFonts w:cstheme="minorHAnsi"/>
        </w:rPr>
        <w:t xml:space="preserve">We </w:t>
      </w:r>
      <w:r w:rsidR="008C20D6">
        <w:rPr>
          <w:rFonts w:cstheme="minorHAnsi"/>
        </w:rPr>
        <w:t xml:space="preserve">estimated </w:t>
      </w:r>
      <w:r w:rsidR="002D0FFF">
        <w:rPr>
          <w:rFonts w:cstheme="minorHAnsi"/>
        </w:rPr>
        <w:t>1</w:t>
      </w:r>
      <w:r w:rsidR="008C20D6" w:rsidRPr="008C20D6">
        <w:rPr>
          <w:rFonts w:cstheme="minorHAnsi"/>
        </w:rPr>
        <w:t>3</w:t>
      </w:r>
      <w:r w:rsidR="002D0FFF">
        <w:rPr>
          <w:rFonts w:cstheme="minorHAnsi"/>
        </w:rPr>
        <w:t xml:space="preserve"> </w:t>
      </w:r>
      <w:r w:rsidR="008C20D6" w:rsidRPr="008C20D6">
        <w:rPr>
          <w:rFonts w:cstheme="minorHAnsi"/>
        </w:rPr>
        <w:t>400 excess suicide deaths among autistic persons</w:t>
      </w:r>
      <w:r w:rsidR="008C20D6">
        <w:rPr>
          <w:rFonts w:cstheme="minorHAnsi"/>
        </w:rPr>
        <w:t xml:space="preserve"> globally in 2021, equivalent to </w:t>
      </w:r>
      <w:r w:rsidR="008C20D6" w:rsidRPr="008C20D6">
        <w:rPr>
          <w:rFonts w:cstheme="minorHAnsi"/>
        </w:rPr>
        <w:t>1·8% of all suicide deaths and 621</w:t>
      </w:r>
      <w:r w:rsidR="002D0FFF">
        <w:rPr>
          <w:rFonts w:cstheme="minorHAnsi"/>
        </w:rPr>
        <w:t xml:space="preserve"> </w:t>
      </w:r>
      <w:r w:rsidR="008C20D6" w:rsidRPr="008C20D6">
        <w:rPr>
          <w:rFonts w:cstheme="minorHAnsi"/>
        </w:rPr>
        <w:t>000 excess YLLs</w:t>
      </w:r>
      <w:r w:rsidR="008C20D6">
        <w:rPr>
          <w:rFonts w:cstheme="minorHAnsi"/>
        </w:rPr>
        <w:t xml:space="preserve"> attributable to ASD</w:t>
      </w:r>
      <w:r w:rsidR="008C20D6" w:rsidRPr="008C20D6">
        <w:rPr>
          <w:rFonts w:cstheme="minorHAnsi"/>
        </w:rPr>
        <w:t>.</w:t>
      </w:r>
      <w:r w:rsidR="002D0FFF">
        <w:rPr>
          <w:rFonts w:cstheme="minorHAnsi"/>
        </w:rPr>
        <w:fldChar w:fldCharType="begin">
          <w:fldData xml:space="preserve">PEVuZE5vdGU+PENpdGU+PEF1dGhvcj5TYW50b21hdXJvPC9BdXRob3I+PFllYXI+MjAyNDwvWWVh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</w:fldData>
        </w:fldChar>
      </w:r>
      <w:r w:rsidR="00152036">
        <w:rPr>
          <w:rFonts w:cstheme="minorHAnsi"/>
        </w:rPr>
        <w:instrText xml:space="preserve"> ADDIN EN.CITE </w:instrText>
      </w:r>
      <w:r w:rsidR="00152036">
        <w:rPr>
          <w:rFonts w:cstheme="minorHAnsi"/>
        </w:rPr>
        <w:fldChar w:fldCharType="begin">
          <w:fldData xml:space="preserve">PEVuZE5vdGU+PENpdGU+PEF1dGhvcj5TYW50b21hdXJvPC9BdXRob3I+PFllYXI+MjAyNDwvWWVh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</w:fldData>
        </w:fldChar>
      </w:r>
      <w:r w:rsidR="00152036">
        <w:rPr>
          <w:rFonts w:cstheme="minorHAnsi"/>
        </w:rPr>
        <w:instrText xml:space="preserve"> ADDIN EN.CITE.DATA </w:instrText>
      </w:r>
      <w:r w:rsidR="00152036">
        <w:rPr>
          <w:rFonts w:cstheme="minorHAnsi"/>
        </w:rPr>
      </w:r>
      <w:r w:rsidR="00152036">
        <w:rPr>
          <w:rFonts w:cstheme="minorHAnsi"/>
        </w:rPr>
        <w:fldChar w:fldCharType="end"/>
      </w:r>
      <w:r w:rsidR="002D0FFF">
        <w:rPr>
          <w:rFonts w:cstheme="minorHAnsi"/>
        </w:rPr>
      </w:r>
      <w:r w:rsidR="002D0FFF">
        <w:rPr>
          <w:rFonts w:cstheme="minorHAnsi"/>
        </w:rPr>
        <w:fldChar w:fldCharType="separate"/>
      </w:r>
      <w:r w:rsidR="00152036" w:rsidRPr="00152036">
        <w:rPr>
          <w:rFonts w:cstheme="minorHAnsi"/>
          <w:noProof/>
          <w:vertAlign w:val="superscript"/>
        </w:rPr>
        <w:t>45</w:t>
      </w:r>
      <w:r w:rsidR="002D0FFF">
        <w:rPr>
          <w:rFonts w:cstheme="minorHAnsi"/>
        </w:rPr>
        <w:fldChar w:fldCharType="end"/>
      </w:r>
      <w:r w:rsidR="008C20D6" w:rsidRPr="002E7C6D" w:rsidDel="008C20D6">
        <w:rPr>
          <w:rFonts w:cstheme="minorHAnsi"/>
        </w:rPr>
        <w:t xml:space="preserve"> </w:t>
      </w:r>
      <w:bookmarkEnd w:id="64"/>
      <w:r w:rsidR="00697215" w:rsidRPr="002E7C6D">
        <w:rPr>
          <w:rFonts w:cstheme="minorHAnsi"/>
        </w:rPr>
        <w:t xml:space="preserve">Collectively, the presence of comorbid conditions and elevated risk of mortality </w:t>
      </w:r>
      <w:r w:rsidR="0052310E">
        <w:rPr>
          <w:rFonts w:cstheme="minorHAnsi"/>
        </w:rPr>
        <w:t>impact negatively on the</w:t>
      </w:r>
      <w:r w:rsidR="00697215" w:rsidRPr="00EA72ED">
        <w:rPr>
          <w:rFonts w:cstheme="minorHAnsi"/>
        </w:rPr>
        <w:t xml:space="preserve"> </w:t>
      </w:r>
      <w:r w:rsidR="00602AE1">
        <w:rPr>
          <w:rFonts w:cstheme="minorHAnsi"/>
        </w:rPr>
        <w:t xml:space="preserve">health of </w:t>
      </w:r>
      <w:r w:rsidR="00697215" w:rsidRPr="00EA72ED">
        <w:rPr>
          <w:rFonts w:cstheme="minorHAnsi"/>
        </w:rPr>
        <w:t xml:space="preserve">autistic individuals, in ways which </w:t>
      </w:r>
      <w:r w:rsidR="006D6F54">
        <w:rPr>
          <w:rFonts w:cstheme="minorHAnsi"/>
        </w:rPr>
        <w:t xml:space="preserve">GBD 2021 burden </w:t>
      </w:r>
      <w:r w:rsidR="00697215" w:rsidRPr="00EA72ED">
        <w:rPr>
          <w:rFonts w:cstheme="minorHAnsi"/>
        </w:rPr>
        <w:t>estimates cannot yet quantify.</w:t>
      </w:r>
      <w:r w:rsidR="00A02BE1">
        <w:rPr>
          <w:rFonts w:cstheme="minorHAnsi"/>
        </w:rPr>
        <w:t xml:space="preserve"> This need</w:t>
      </w:r>
      <w:r w:rsidR="006D6F54">
        <w:rPr>
          <w:rFonts w:cstheme="minorHAnsi"/>
        </w:rPr>
        <w:t>s</w:t>
      </w:r>
      <w:r w:rsidR="00697215" w:rsidRPr="00EA72ED">
        <w:rPr>
          <w:rFonts w:cstheme="minorHAnsi"/>
        </w:rPr>
        <w:t xml:space="preserve"> to be addressed </w:t>
      </w:r>
      <w:r w:rsidR="00545642">
        <w:rPr>
          <w:rFonts w:cstheme="minorHAnsi"/>
        </w:rPr>
        <w:t>by future research and more importantly</w:t>
      </w:r>
      <w:r w:rsidR="00160252">
        <w:rPr>
          <w:rFonts w:cstheme="minorHAnsi"/>
        </w:rPr>
        <w:t>,</w:t>
      </w:r>
      <w:r w:rsidR="00545642">
        <w:rPr>
          <w:rFonts w:cstheme="minorHAnsi"/>
        </w:rPr>
        <w:t xml:space="preserve"> t</w:t>
      </w:r>
      <w:r w:rsidR="00C402F4">
        <w:rPr>
          <w:rFonts w:cstheme="minorHAnsi"/>
        </w:rPr>
        <w:t>hroug</w:t>
      </w:r>
      <w:r w:rsidR="004763B1">
        <w:rPr>
          <w:rFonts w:cstheme="minorHAnsi"/>
        </w:rPr>
        <w:t>h</w:t>
      </w:r>
      <w:r w:rsidR="00697215" w:rsidRPr="00EA72ED">
        <w:rPr>
          <w:rFonts w:cstheme="minorHAnsi"/>
        </w:rPr>
        <w:t xml:space="preserve"> </w:t>
      </w:r>
      <w:r w:rsidR="00471746">
        <w:rPr>
          <w:rFonts w:cstheme="minorHAnsi"/>
        </w:rPr>
        <w:t xml:space="preserve">increased use of </w:t>
      </w:r>
      <w:r w:rsidR="002C1E00">
        <w:rPr>
          <w:rFonts w:cstheme="minorHAnsi"/>
        </w:rPr>
        <w:t xml:space="preserve">prevention, early </w:t>
      </w:r>
      <w:r w:rsidR="001F38E3">
        <w:rPr>
          <w:rFonts w:cstheme="minorHAnsi"/>
        </w:rPr>
        <w:t xml:space="preserve">identification, and management </w:t>
      </w:r>
      <w:r w:rsidR="00697215" w:rsidRPr="00EA72ED">
        <w:rPr>
          <w:rFonts w:cstheme="minorHAnsi"/>
        </w:rPr>
        <w:t>strategies</w:t>
      </w:r>
      <w:r w:rsidR="004763B1">
        <w:rPr>
          <w:rFonts w:cstheme="minorHAnsi"/>
        </w:rPr>
        <w:t xml:space="preserve"> </w:t>
      </w:r>
      <w:r w:rsidR="002C1E00">
        <w:rPr>
          <w:rFonts w:cstheme="minorHAnsi"/>
        </w:rPr>
        <w:t>that can</w:t>
      </w:r>
      <w:r w:rsidR="001F38E3">
        <w:rPr>
          <w:rFonts w:cstheme="minorHAnsi"/>
        </w:rPr>
        <w:t xml:space="preserve"> mitigate the </w:t>
      </w:r>
      <w:r w:rsidR="00697215" w:rsidRPr="00EA72ED">
        <w:rPr>
          <w:rFonts w:cstheme="minorHAnsi"/>
        </w:rPr>
        <w:t>impact of comorbid health conditions</w:t>
      </w:r>
      <w:r w:rsidR="00DF2ECE">
        <w:rPr>
          <w:rFonts w:cstheme="minorHAnsi"/>
        </w:rPr>
        <w:t xml:space="preserve"> and reduce the risk of mortality amongst </w:t>
      </w:r>
      <w:r w:rsidR="00697215" w:rsidRPr="00EA72ED">
        <w:rPr>
          <w:rFonts w:cstheme="minorHAnsi"/>
        </w:rPr>
        <w:t xml:space="preserve">autistic </w:t>
      </w:r>
      <w:r w:rsidR="00DF2ECE">
        <w:rPr>
          <w:rFonts w:cstheme="minorHAnsi"/>
        </w:rPr>
        <w:t>persons</w:t>
      </w:r>
      <w:r w:rsidR="00697215" w:rsidRPr="00EA72ED">
        <w:rPr>
          <w:rFonts w:cstheme="minorHAnsi"/>
        </w:rPr>
        <w:t xml:space="preserve">. </w:t>
      </w:r>
    </w:p>
    <w:p w14:paraId="42FAC618" w14:textId="0B1F607A" w:rsidR="00B072B5" w:rsidRDefault="00B072B5" w:rsidP="0058635B">
      <w:pPr>
        <w:pStyle w:val="Heading2"/>
      </w:pPr>
      <w:r>
        <w:t>Conclusion</w:t>
      </w:r>
    </w:p>
    <w:p w14:paraId="5DC044A0" w14:textId="1963F012" w:rsidR="00856093" w:rsidRPr="00B072B5" w:rsidRDefault="003E2BA0" w:rsidP="008D0789">
      <w:pPr>
        <w:spacing w:line="480" w:lineRule="auto"/>
      </w:pPr>
      <w:r w:rsidRPr="00091B18">
        <w:rPr>
          <w:rFonts w:cstheme="minorHAnsi"/>
        </w:rPr>
        <w:t xml:space="preserve">GBD 2021 </w:t>
      </w:r>
      <w:r w:rsidR="00686BFB">
        <w:rPr>
          <w:rFonts w:cstheme="minorHAnsi"/>
        </w:rPr>
        <w:t xml:space="preserve">underlined </w:t>
      </w:r>
      <w:r w:rsidR="005E6173" w:rsidRPr="00091B18">
        <w:rPr>
          <w:rFonts w:cstheme="minorHAnsi"/>
        </w:rPr>
        <w:t>several c</w:t>
      </w:r>
      <w:r w:rsidR="009B6E6A">
        <w:rPr>
          <w:rFonts w:cstheme="minorHAnsi"/>
        </w:rPr>
        <w:t xml:space="preserve">onsiderations </w:t>
      </w:r>
      <w:r w:rsidR="009B6E6A" w:rsidRPr="00D15EFF">
        <w:rPr>
          <w:rFonts w:cstheme="minorHAnsi"/>
        </w:rPr>
        <w:t xml:space="preserve">for </w:t>
      </w:r>
      <w:r w:rsidR="00543D00" w:rsidRPr="00D15EFF">
        <w:rPr>
          <w:rFonts w:cstheme="minorHAnsi"/>
          <w:color w:val="000000"/>
        </w:rPr>
        <w:t xml:space="preserve">researchers, policymakers, and communities alike </w:t>
      </w:r>
      <w:r w:rsidR="00AB0D4E" w:rsidRPr="00D15EFF">
        <w:rPr>
          <w:rFonts w:cstheme="minorHAnsi"/>
          <w:color w:val="000000"/>
        </w:rPr>
        <w:t>as they</w:t>
      </w:r>
      <w:r w:rsidR="002E3281" w:rsidRPr="00D15EFF">
        <w:rPr>
          <w:rFonts w:cstheme="minorHAnsi"/>
          <w:color w:val="000000"/>
        </w:rPr>
        <w:t xml:space="preserve"> respond to the health burden </w:t>
      </w:r>
      <w:r w:rsidR="002A1EF4">
        <w:rPr>
          <w:rFonts w:cstheme="minorHAnsi"/>
          <w:color w:val="000000"/>
        </w:rPr>
        <w:t>experienced by autistic persons</w:t>
      </w:r>
      <w:r w:rsidR="005E6173" w:rsidRPr="00091B18">
        <w:rPr>
          <w:rFonts w:cstheme="minorHAnsi"/>
          <w:color w:val="000000"/>
        </w:rPr>
        <w:t>.</w:t>
      </w:r>
      <w:r w:rsidR="009826CA">
        <w:rPr>
          <w:rFonts w:cstheme="minorHAnsi"/>
          <w:color w:val="000000"/>
        </w:rPr>
        <w:t xml:space="preserve"> </w:t>
      </w:r>
      <w:r w:rsidR="00CE7D0D">
        <w:t>We estimated o</w:t>
      </w:r>
      <w:r w:rsidR="00C65854">
        <w:t>ne</w:t>
      </w:r>
      <w:r w:rsidR="00EC2847">
        <w:t xml:space="preserve"> in 127 </w:t>
      </w:r>
      <w:r w:rsidR="001E3470">
        <w:t>individuals worldwide in 2021</w:t>
      </w:r>
      <w:r w:rsidR="00EC2847">
        <w:t xml:space="preserve"> was autistic</w:t>
      </w:r>
      <w:r w:rsidR="00C65854">
        <w:t xml:space="preserve">, placing </w:t>
      </w:r>
      <w:r w:rsidR="004638E3">
        <w:t xml:space="preserve">the autism spectrum within the top ten </w:t>
      </w:r>
      <w:r w:rsidR="00C65854">
        <w:t xml:space="preserve">causes </w:t>
      </w:r>
      <w:r w:rsidR="004638E3" w:rsidRPr="004638E3">
        <w:t>for non-fatal health burden for children</w:t>
      </w:r>
      <w:r w:rsidR="00CE7D0D">
        <w:t xml:space="preserve"> and</w:t>
      </w:r>
      <w:r w:rsidR="004638E3" w:rsidRPr="004638E3">
        <w:t xml:space="preserve"> adolescents under 20 years</w:t>
      </w:r>
      <w:r w:rsidR="00C65854">
        <w:t>.</w:t>
      </w:r>
      <w:r w:rsidR="008250EC" w:rsidRPr="00791C68">
        <w:rPr>
          <w:rFonts w:ascii="Calibri" w:hAnsi="Calibri" w:cs="Calibri"/>
        </w:rPr>
        <w:t xml:space="preserve"> </w:t>
      </w:r>
      <w:r w:rsidR="001C0476">
        <w:rPr>
          <w:rFonts w:cstheme="minorHAnsi"/>
        </w:rPr>
        <w:t>While t</w:t>
      </w:r>
      <w:r w:rsidR="00A310E5">
        <w:rPr>
          <w:rFonts w:cstheme="minorHAnsi"/>
          <w:color w:val="000000"/>
        </w:rPr>
        <w:t>he importance of e</w:t>
      </w:r>
      <w:r w:rsidR="00D00455" w:rsidRPr="00735B53">
        <w:rPr>
          <w:rFonts w:cstheme="minorHAnsi"/>
          <w:color w:val="000000"/>
        </w:rPr>
        <w:t xml:space="preserve">arly detection </w:t>
      </w:r>
      <w:r w:rsidR="00A310E5">
        <w:rPr>
          <w:rFonts w:cstheme="minorHAnsi"/>
          <w:color w:val="000000"/>
        </w:rPr>
        <w:t xml:space="preserve">and intervention </w:t>
      </w:r>
      <w:r w:rsidR="00D00455" w:rsidRPr="00735B53">
        <w:rPr>
          <w:rFonts w:cstheme="minorHAnsi"/>
          <w:color w:val="000000"/>
        </w:rPr>
        <w:t>cannot be overstated</w:t>
      </w:r>
      <w:r w:rsidR="008C49F3">
        <w:rPr>
          <w:rFonts w:cstheme="minorHAnsi"/>
          <w:color w:val="000000"/>
        </w:rPr>
        <w:t>,</w:t>
      </w:r>
      <w:r w:rsidR="005675BD" w:rsidRPr="00735B53">
        <w:rPr>
          <w:rFonts w:cstheme="minorHAnsi"/>
          <w:color w:val="000000"/>
        </w:rPr>
        <w:t xml:space="preserve"> we must </w:t>
      </w:r>
      <w:r w:rsidR="00BE2992">
        <w:rPr>
          <w:rFonts w:cstheme="minorHAnsi"/>
          <w:color w:val="000000"/>
        </w:rPr>
        <w:t>also re</w:t>
      </w:r>
      <w:r w:rsidR="00DC3AD2" w:rsidRPr="00735B53">
        <w:rPr>
          <w:rFonts w:cstheme="minorHAnsi"/>
          <w:color w:val="000000"/>
        </w:rPr>
        <w:t>consider how</w:t>
      </w:r>
      <w:r w:rsidR="00847AA5" w:rsidRPr="00735B53">
        <w:rPr>
          <w:rFonts w:cstheme="minorHAnsi"/>
          <w:color w:val="000000"/>
        </w:rPr>
        <w:t xml:space="preserve"> </w:t>
      </w:r>
      <w:r w:rsidR="005675BD" w:rsidRPr="00735B53">
        <w:rPr>
          <w:rFonts w:cstheme="minorHAnsi"/>
          <w:color w:val="000000"/>
        </w:rPr>
        <w:t xml:space="preserve">the </w:t>
      </w:r>
      <w:r w:rsidR="00847AA5" w:rsidRPr="00735B53">
        <w:rPr>
          <w:rFonts w:cstheme="minorHAnsi"/>
          <w:color w:val="000000"/>
        </w:rPr>
        <w:t xml:space="preserve">service needs </w:t>
      </w:r>
      <w:r w:rsidR="005675BD" w:rsidRPr="00735B53">
        <w:rPr>
          <w:rFonts w:cstheme="minorHAnsi"/>
          <w:color w:val="000000"/>
        </w:rPr>
        <w:t xml:space="preserve">of autistic persons evolve </w:t>
      </w:r>
      <w:r w:rsidR="00791C68" w:rsidRPr="00735B53">
        <w:rPr>
          <w:rFonts w:cstheme="minorHAnsi"/>
          <w:color w:val="000000"/>
        </w:rPr>
        <w:t>across the lifespan</w:t>
      </w:r>
      <w:r w:rsidR="001D4863">
        <w:t>.</w:t>
      </w:r>
      <w:r w:rsidR="00B8102D">
        <w:t xml:space="preserve"> </w:t>
      </w:r>
      <w:r w:rsidR="00F45078">
        <w:t>I</w:t>
      </w:r>
      <w:r w:rsidR="001E3470">
        <w:t xml:space="preserve">t </w:t>
      </w:r>
      <w:r w:rsidR="00F45078">
        <w:t xml:space="preserve">is </w:t>
      </w:r>
      <w:r w:rsidR="001E3470">
        <w:t>imperative to address not only the needs of autistic children and adolescents, but also of adults, who often remain under-represented in research and service provision.</w:t>
      </w:r>
      <w:r w:rsidR="001E3470" w:rsidRPr="001E3470">
        <w:t xml:space="preserve"> With epidemiological data</w:t>
      </w:r>
      <w:r w:rsidR="0075441D">
        <w:t xml:space="preserve"> only</w:t>
      </w:r>
      <w:r w:rsidR="001E3470" w:rsidRPr="001E3470">
        <w:t xml:space="preserve"> available for </w:t>
      </w:r>
      <w:r w:rsidR="0075441D">
        <w:t>a limited number</w:t>
      </w:r>
      <w:r w:rsidR="001E3470" w:rsidRPr="001E3470">
        <w:t xml:space="preserve"> of global regions and countries, we urge researchers to initiate </w:t>
      </w:r>
      <w:r w:rsidR="001E3470" w:rsidRPr="00E60816">
        <w:rPr>
          <w:rFonts w:cstheme="minorHAnsi"/>
        </w:rPr>
        <w:t xml:space="preserve">more </w:t>
      </w:r>
      <w:r w:rsidR="00E60816" w:rsidRPr="00E60816">
        <w:rPr>
          <w:rFonts w:cstheme="minorHAnsi"/>
          <w:color w:val="000000"/>
        </w:rPr>
        <w:t>inclusiv</w:t>
      </w:r>
      <w:r w:rsidR="00BB4E24">
        <w:rPr>
          <w:rFonts w:cstheme="minorHAnsi"/>
          <w:color w:val="000000"/>
        </w:rPr>
        <w:t xml:space="preserve">e population </w:t>
      </w:r>
      <w:r w:rsidR="00E60816" w:rsidRPr="00E60816">
        <w:rPr>
          <w:rFonts w:cstheme="minorHAnsi"/>
          <w:color w:val="000000"/>
        </w:rPr>
        <w:t>representative diagnostic surveys with active case finding</w:t>
      </w:r>
      <w:r w:rsidR="00BB4E24">
        <w:rPr>
          <w:rFonts w:cstheme="minorHAnsi"/>
          <w:color w:val="000000"/>
        </w:rPr>
        <w:t xml:space="preserve"> </w:t>
      </w:r>
      <w:r w:rsidR="001E3470" w:rsidRPr="00E60816">
        <w:rPr>
          <w:rFonts w:cstheme="minorHAnsi"/>
        </w:rPr>
        <w:t xml:space="preserve">to enhance geographical coverage. </w:t>
      </w:r>
      <w:r w:rsidR="0075441D" w:rsidRPr="00E60816">
        <w:rPr>
          <w:rFonts w:cstheme="minorHAnsi"/>
        </w:rPr>
        <w:t>We hope that this study provides a foundation for future research</w:t>
      </w:r>
      <w:r w:rsidR="0075441D">
        <w:t xml:space="preserve"> and policy interventions, </w:t>
      </w:r>
      <w:r w:rsidR="00856093">
        <w:t xml:space="preserve">so that key stakeholders work to </w:t>
      </w:r>
      <w:r w:rsidR="0075441D">
        <w:t xml:space="preserve">ensure that the unique needs of all autistic persons are met, </w:t>
      </w:r>
      <w:r w:rsidR="0075441D" w:rsidRPr="0075441D">
        <w:t>contributing to a better, more inclusive</w:t>
      </w:r>
      <w:r w:rsidR="005571C7">
        <w:t>,</w:t>
      </w:r>
      <w:r w:rsidR="00CC0EA2">
        <w:t xml:space="preserve"> and understanding</w:t>
      </w:r>
      <w:r w:rsidR="0075441D" w:rsidRPr="0075441D">
        <w:t xml:space="preserve"> future.</w:t>
      </w:r>
    </w:p>
    <w:bookmarkEnd w:id="45"/>
    <w:p w14:paraId="559E6A10" w14:textId="51948C38" w:rsidR="00E82447" w:rsidRDefault="00E82447" w:rsidP="0058635B">
      <w:pPr>
        <w:pStyle w:val="Heading1"/>
      </w:pPr>
      <w:r>
        <w:t>Author contributions</w:t>
      </w:r>
    </w:p>
    <w:p w14:paraId="5EC20DF5" w14:textId="00949F72" w:rsidR="00E82447" w:rsidRPr="00E82447" w:rsidRDefault="00E82447" w:rsidP="006A1CE3">
      <w:pPr>
        <w:spacing w:line="480" w:lineRule="auto"/>
      </w:pPr>
      <w:r>
        <w:t>To be completed</w:t>
      </w:r>
      <w:r w:rsidR="00E838F7">
        <w:t xml:space="preserve"> on resubmission</w:t>
      </w:r>
    </w:p>
    <w:p w14:paraId="41B03D18" w14:textId="77777777" w:rsidR="00E82447" w:rsidRDefault="00E82447" w:rsidP="0058635B">
      <w:pPr>
        <w:pStyle w:val="Heading1"/>
      </w:pPr>
      <w:r w:rsidRPr="00E82447">
        <w:lastRenderedPageBreak/>
        <w:t>Declarations of interest</w:t>
      </w:r>
    </w:p>
    <w:p w14:paraId="212D1554" w14:textId="77777777" w:rsidR="00E838F7" w:rsidRPr="00E82447" w:rsidRDefault="00E838F7" w:rsidP="00E838F7">
      <w:pPr>
        <w:spacing w:line="480" w:lineRule="auto"/>
      </w:pPr>
      <w:r>
        <w:t>To be completed on resubmission</w:t>
      </w:r>
    </w:p>
    <w:p w14:paraId="481E6BCE" w14:textId="77777777" w:rsidR="00E82447" w:rsidRDefault="00E82447" w:rsidP="0058635B">
      <w:pPr>
        <w:pStyle w:val="Heading1"/>
      </w:pPr>
      <w:r w:rsidRPr="00E82447">
        <w:t>Acknowledgements</w:t>
      </w:r>
    </w:p>
    <w:p w14:paraId="087CA954" w14:textId="77D7D734" w:rsidR="006A1CE3" w:rsidRDefault="006A1CE3" w:rsidP="006A1CE3">
      <w:pPr>
        <w:spacing w:line="480" w:lineRule="auto"/>
        <w:rPr>
          <w:b/>
        </w:rPr>
      </w:pPr>
      <w:r w:rsidRPr="00772CBA">
        <w:t xml:space="preserve">DS, AF, HW, JS, and HE are affiliated with the Queensland Centre for Mental Health Research which receives core funding from the Department of Health, Queensland Government. </w:t>
      </w:r>
      <w:r>
        <w:t>GBD is funded by the Bill and Melinda Gates Foundation.</w:t>
      </w:r>
    </w:p>
    <w:p w14:paraId="79C034D6" w14:textId="77777777" w:rsidR="00C12BBE" w:rsidRDefault="00DE702A" w:rsidP="000B42EF">
      <w:pPr>
        <w:pStyle w:val="Heading1"/>
      </w:pPr>
      <w:r>
        <w:t>References</w:t>
      </w:r>
    </w:p>
    <w:p w14:paraId="2BCD23C7" w14:textId="77777777" w:rsidR="00152036" w:rsidRPr="00152036" w:rsidRDefault="00C12BBE" w:rsidP="00152036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152036" w:rsidRPr="00152036">
        <w:t>1.</w:t>
      </w:r>
      <w:r w:rsidR="00152036" w:rsidRPr="00152036">
        <w:tab/>
        <w:t>American Psychiatric Association. Diagnostic and statistical manual of mental disorders : DSM-5-TR (5th edition, text revision). Washington, DC: American Psychiatric Association Publishing; 2022.</w:t>
      </w:r>
    </w:p>
    <w:p w14:paraId="59C7E0A9" w14:textId="77777777" w:rsidR="00152036" w:rsidRPr="00152036" w:rsidRDefault="00152036" w:rsidP="00152036">
      <w:pPr>
        <w:pStyle w:val="EndNoteBibliography"/>
        <w:spacing w:after="0"/>
      </w:pPr>
      <w:r w:rsidRPr="00152036">
        <w:t>2.</w:t>
      </w:r>
      <w:r w:rsidRPr="00152036">
        <w:tab/>
        <w:t xml:space="preserve">Howlin P, Magiati I. Autism spectrum disorder: outcomes in adulthood. </w:t>
      </w:r>
      <w:r w:rsidRPr="00152036">
        <w:rPr>
          <w:i/>
        </w:rPr>
        <w:t>Curr Opin Psychiatry</w:t>
      </w:r>
      <w:r w:rsidRPr="00152036">
        <w:t xml:space="preserve"> 2017; </w:t>
      </w:r>
      <w:r w:rsidRPr="00152036">
        <w:rPr>
          <w:b/>
        </w:rPr>
        <w:t>30</w:t>
      </w:r>
      <w:r w:rsidRPr="00152036">
        <w:t>(2): 69-76.</w:t>
      </w:r>
    </w:p>
    <w:p w14:paraId="304B5C68" w14:textId="77777777" w:rsidR="00152036" w:rsidRPr="00152036" w:rsidRDefault="00152036" w:rsidP="00152036">
      <w:pPr>
        <w:pStyle w:val="EndNoteBibliography"/>
        <w:spacing w:after="0"/>
      </w:pPr>
      <w:r w:rsidRPr="00152036">
        <w:t>3.</w:t>
      </w:r>
      <w:r w:rsidRPr="00152036">
        <w:tab/>
        <w:t xml:space="preserve">Estes A, Munson J, Rogers SJ, Greenson J, Winter J, Dawson G. Long-Term Outcomes of Early Intervention in 6-Year-Old Children With Autism Spectrum Disorder. </w:t>
      </w:r>
      <w:r w:rsidRPr="00152036">
        <w:rPr>
          <w:i/>
        </w:rPr>
        <w:t>Journal of the American Academy of Child &amp; Adolescent Psychiatry</w:t>
      </w:r>
      <w:r w:rsidRPr="00152036">
        <w:t xml:space="preserve"> 2015; </w:t>
      </w:r>
      <w:r w:rsidRPr="00152036">
        <w:rPr>
          <w:b/>
        </w:rPr>
        <w:t>54</w:t>
      </w:r>
      <w:r w:rsidRPr="00152036">
        <w:t>(7): 580-7.</w:t>
      </w:r>
    </w:p>
    <w:p w14:paraId="5C91D0E2" w14:textId="77777777" w:rsidR="00152036" w:rsidRPr="00152036" w:rsidRDefault="00152036" w:rsidP="00152036">
      <w:pPr>
        <w:pStyle w:val="EndNoteBibliography"/>
        <w:spacing w:after="0"/>
      </w:pPr>
      <w:r w:rsidRPr="00152036">
        <w:t>4.</w:t>
      </w:r>
      <w:r w:rsidRPr="00152036">
        <w:tab/>
        <w:t xml:space="preserve">Lai JKY, Weiss JA. Priority service needs and receipt across the lifespan for individuals with autism spectrum disorder. </w:t>
      </w:r>
      <w:r w:rsidRPr="00152036">
        <w:rPr>
          <w:i/>
        </w:rPr>
        <w:t>Autism Res</w:t>
      </w:r>
      <w:r w:rsidRPr="00152036">
        <w:t xml:space="preserve"> 2017; </w:t>
      </w:r>
      <w:r w:rsidRPr="00152036">
        <w:rPr>
          <w:b/>
        </w:rPr>
        <w:t>10</w:t>
      </w:r>
      <w:r w:rsidRPr="00152036">
        <w:t>(8): 1436-47.</w:t>
      </w:r>
    </w:p>
    <w:p w14:paraId="41EF7F54" w14:textId="77777777" w:rsidR="00152036" w:rsidRPr="00152036" w:rsidRDefault="00152036" w:rsidP="00152036">
      <w:pPr>
        <w:pStyle w:val="EndNoteBibliography"/>
        <w:spacing w:after="0"/>
      </w:pPr>
      <w:r w:rsidRPr="00152036">
        <w:t>5.</w:t>
      </w:r>
      <w:r w:rsidRPr="00152036">
        <w:tab/>
        <w:t xml:space="preserve">Lord C, Charman T, Havdahl A, et al. The Lancet Commission on the future of care and clinical research in autism. </w:t>
      </w:r>
      <w:r w:rsidRPr="00152036">
        <w:rPr>
          <w:i/>
        </w:rPr>
        <w:t>Lancet</w:t>
      </w:r>
      <w:r w:rsidRPr="00152036">
        <w:t xml:space="preserve"> 2022; </w:t>
      </w:r>
      <w:r w:rsidRPr="00152036">
        <w:rPr>
          <w:b/>
        </w:rPr>
        <w:t>399</w:t>
      </w:r>
      <w:r w:rsidRPr="00152036">
        <w:t>(10321): 271-334.</w:t>
      </w:r>
    </w:p>
    <w:p w14:paraId="7E0A1141" w14:textId="77777777" w:rsidR="00152036" w:rsidRPr="00152036" w:rsidRDefault="00152036" w:rsidP="00152036">
      <w:pPr>
        <w:pStyle w:val="EndNoteBibliography"/>
        <w:spacing w:after="0"/>
      </w:pPr>
      <w:r w:rsidRPr="00152036">
        <w:t>6.</w:t>
      </w:r>
      <w:r w:rsidRPr="00152036">
        <w:tab/>
        <w:t xml:space="preserve">Sandbank M, Bottema-Beutel K, Crowley LaPoint S, et al. Autism intervention meta-analysis of early childhood studies (Project AIM): updated systematic review and secondary analysis. </w:t>
      </w:r>
      <w:r w:rsidRPr="00152036">
        <w:rPr>
          <w:i/>
        </w:rPr>
        <w:t>Bmj</w:t>
      </w:r>
      <w:r w:rsidRPr="00152036">
        <w:t xml:space="preserve"> 2023; </w:t>
      </w:r>
      <w:r w:rsidRPr="00152036">
        <w:rPr>
          <w:b/>
        </w:rPr>
        <w:t>383</w:t>
      </w:r>
      <w:r w:rsidRPr="00152036">
        <w:t>: e076733.</w:t>
      </w:r>
    </w:p>
    <w:p w14:paraId="55E7119B" w14:textId="77777777" w:rsidR="00152036" w:rsidRPr="00152036" w:rsidRDefault="00152036" w:rsidP="00152036">
      <w:pPr>
        <w:pStyle w:val="EndNoteBibliography"/>
        <w:spacing w:after="0"/>
      </w:pPr>
      <w:r w:rsidRPr="00152036">
        <w:t>7.</w:t>
      </w:r>
      <w:r w:rsidRPr="00152036">
        <w:tab/>
        <w:t xml:space="preserve">GBD 2021 Disease and Injuries Collaborators. Global incidence, prevalence, years lived with disability (YLDs), disability-adjusted life-years (DALYs), and healthy life expectancy (HALE) for 371 diseases and injuries in 204 countries and territories and 811 subnational locations, 1990–2021: a systematic analysis for the Global Burden of Disease Study 2021. </w:t>
      </w:r>
      <w:r w:rsidRPr="00152036">
        <w:rPr>
          <w:i/>
        </w:rPr>
        <w:t>The Lancet</w:t>
      </w:r>
      <w:r w:rsidRPr="00152036">
        <w:t xml:space="preserve"> 2024; </w:t>
      </w:r>
      <w:r w:rsidRPr="00152036">
        <w:rPr>
          <w:b/>
        </w:rPr>
        <w:t>403</w:t>
      </w:r>
      <w:r w:rsidRPr="00152036">
        <w:t>(10440): 2133-61.</w:t>
      </w:r>
    </w:p>
    <w:p w14:paraId="1A8974E0" w14:textId="77777777" w:rsidR="00152036" w:rsidRPr="00152036" w:rsidRDefault="00152036" w:rsidP="00152036">
      <w:pPr>
        <w:pStyle w:val="EndNoteBibliography"/>
        <w:spacing w:after="0"/>
      </w:pPr>
      <w:r w:rsidRPr="00152036">
        <w:t>8.</w:t>
      </w:r>
      <w:r w:rsidRPr="00152036">
        <w:tab/>
        <w:t xml:space="preserve">Kenny L, Hattersley C, Molins B, Buckley C, Povey C, Pellicano E. Which terms should be used to describe autism? Perspectives from the UK autism community. </w:t>
      </w:r>
      <w:r w:rsidRPr="00152036">
        <w:rPr>
          <w:i/>
        </w:rPr>
        <w:t>Autism</w:t>
      </w:r>
      <w:r w:rsidRPr="00152036">
        <w:t xml:space="preserve"> 2016; </w:t>
      </w:r>
      <w:r w:rsidRPr="00152036">
        <w:rPr>
          <w:b/>
        </w:rPr>
        <w:t>20</w:t>
      </w:r>
      <w:r w:rsidRPr="00152036">
        <w:t>(4): 442-62.</w:t>
      </w:r>
    </w:p>
    <w:p w14:paraId="58476CC6" w14:textId="77777777" w:rsidR="00152036" w:rsidRPr="00152036" w:rsidRDefault="00152036" w:rsidP="00152036">
      <w:pPr>
        <w:pStyle w:val="EndNoteBibliography"/>
        <w:spacing w:after="0"/>
      </w:pPr>
      <w:r w:rsidRPr="00152036">
        <w:t>9.</w:t>
      </w:r>
      <w:r w:rsidRPr="00152036">
        <w:tab/>
        <w:t xml:space="preserve">Bury SM, Jellett R, Spoor JR, Hedley D. "It Defines Who I Am" or "It's Something I Have": What Language Do [Autistic] Australian Adults [on the Autism Spectrum] Prefer? </w:t>
      </w:r>
      <w:r w:rsidRPr="00152036">
        <w:rPr>
          <w:i/>
        </w:rPr>
        <w:t>J Autism Dev Disord</w:t>
      </w:r>
      <w:r w:rsidRPr="00152036">
        <w:t xml:space="preserve"> 2023; </w:t>
      </w:r>
      <w:r w:rsidRPr="00152036">
        <w:rPr>
          <w:b/>
        </w:rPr>
        <w:t>53</w:t>
      </w:r>
      <w:r w:rsidRPr="00152036">
        <w:t>(2): 677-87.</w:t>
      </w:r>
    </w:p>
    <w:p w14:paraId="52BF0A30" w14:textId="77777777" w:rsidR="00152036" w:rsidRPr="00152036" w:rsidRDefault="00152036" w:rsidP="00152036">
      <w:pPr>
        <w:pStyle w:val="EndNoteBibliography"/>
        <w:spacing w:after="0"/>
      </w:pPr>
      <w:r w:rsidRPr="00152036">
        <w:t>10.</w:t>
      </w:r>
      <w:r w:rsidRPr="00152036">
        <w:tab/>
        <w:t xml:space="preserve">GBD 2019 Diseases and Injuries Collaborators. Global burden of 369 diseases and injuries in 204 countries and territories, 1990-2019: a systematic analysis for the Global Burden of Disease Study 2019. </w:t>
      </w:r>
      <w:r w:rsidRPr="00152036">
        <w:rPr>
          <w:i/>
        </w:rPr>
        <w:t>Lancet</w:t>
      </w:r>
      <w:r w:rsidRPr="00152036">
        <w:t xml:space="preserve"> 2020; </w:t>
      </w:r>
      <w:r w:rsidRPr="00152036">
        <w:rPr>
          <w:b/>
        </w:rPr>
        <w:t>396</w:t>
      </w:r>
      <w:r w:rsidRPr="00152036">
        <w:t>(10258): 1204-22.</w:t>
      </w:r>
    </w:p>
    <w:p w14:paraId="649E803D" w14:textId="77777777" w:rsidR="00152036" w:rsidRPr="00152036" w:rsidRDefault="00152036" w:rsidP="00152036">
      <w:pPr>
        <w:pStyle w:val="EndNoteBibliography"/>
        <w:spacing w:after="0"/>
      </w:pPr>
      <w:r w:rsidRPr="00152036">
        <w:t>11.</w:t>
      </w:r>
      <w:r w:rsidRPr="00152036">
        <w:tab/>
        <w:t xml:space="preserve">Brugha TS, Spiers N, Bankart J, et al. Epidemiology of autism in adults across age groups and ability levels. </w:t>
      </w:r>
      <w:r w:rsidRPr="00152036">
        <w:rPr>
          <w:i/>
        </w:rPr>
        <w:t>Br J Psychiatry</w:t>
      </w:r>
      <w:r w:rsidRPr="00152036">
        <w:t xml:space="preserve"> 2016; </w:t>
      </w:r>
      <w:r w:rsidRPr="00152036">
        <w:rPr>
          <w:b/>
        </w:rPr>
        <w:t>209</w:t>
      </w:r>
      <w:r w:rsidRPr="00152036">
        <w:t>(6): 498-503.</w:t>
      </w:r>
    </w:p>
    <w:p w14:paraId="0BEBE141" w14:textId="77777777" w:rsidR="00152036" w:rsidRPr="00152036" w:rsidRDefault="00152036" w:rsidP="00152036">
      <w:pPr>
        <w:pStyle w:val="EndNoteBibliography"/>
        <w:spacing w:after="0"/>
      </w:pPr>
      <w:r w:rsidRPr="00152036">
        <w:t>12.</w:t>
      </w:r>
      <w:r w:rsidRPr="00152036">
        <w:tab/>
        <w:t xml:space="preserve">Kim YS, Leventhal BL, Koh Y-J, et al. Prevalence of autism spectrum disorders in a total population sample. </w:t>
      </w:r>
      <w:r w:rsidRPr="00152036">
        <w:rPr>
          <w:i/>
        </w:rPr>
        <w:t>The American Journal of Psychiatry</w:t>
      </w:r>
      <w:r w:rsidRPr="00152036">
        <w:t xml:space="preserve"> 2011; </w:t>
      </w:r>
      <w:r w:rsidRPr="00152036">
        <w:rPr>
          <w:b/>
        </w:rPr>
        <w:t>168</w:t>
      </w:r>
      <w:r w:rsidRPr="00152036">
        <w:t>(9): 904-12.</w:t>
      </w:r>
    </w:p>
    <w:p w14:paraId="39E19AD9" w14:textId="77777777" w:rsidR="00152036" w:rsidRPr="00152036" w:rsidRDefault="00152036" w:rsidP="00152036">
      <w:pPr>
        <w:pStyle w:val="EndNoteBibliography"/>
        <w:spacing w:after="0"/>
      </w:pPr>
      <w:r w:rsidRPr="00152036">
        <w:lastRenderedPageBreak/>
        <w:t>13.</w:t>
      </w:r>
      <w:r w:rsidRPr="00152036">
        <w:tab/>
        <w:t xml:space="preserve">Saito M, Hirota T, Sakamoto Y, et al. Prevalence and cumulative incidence of autism spectrum disorders and the patterns of co-occurring neurodevelopmental disorders in a total population sample of 5-year-old children. </w:t>
      </w:r>
      <w:r w:rsidRPr="00152036">
        <w:rPr>
          <w:i/>
        </w:rPr>
        <w:t>Mol Autism</w:t>
      </w:r>
      <w:r w:rsidRPr="00152036">
        <w:t xml:space="preserve"> 2020; </w:t>
      </w:r>
      <w:r w:rsidRPr="00152036">
        <w:rPr>
          <w:b/>
        </w:rPr>
        <w:t>11</w:t>
      </w:r>
      <w:r w:rsidRPr="00152036">
        <w:t>(1): 35.</w:t>
      </w:r>
    </w:p>
    <w:p w14:paraId="73CF50D5" w14:textId="77777777" w:rsidR="00152036" w:rsidRPr="00152036" w:rsidRDefault="00152036" w:rsidP="00152036">
      <w:pPr>
        <w:pStyle w:val="EndNoteBibliography"/>
        <w:spacing w:after="0"/>
      </w:pPr>
      <w:r w:rsidRPr="00152036">
        <w:t>14.</w:t>
      </w:r>
      <w:r w:rsidRPr="00152036">
        <w:tab/>
        <w:t xml:space="preserve">Tromans S, Brugha T. Autism epidemiology: distinguishing between identification and prevalence. </w:t>
      </w:r>
      <w:r w:rsidRPr="00152036">
        <w:rPr>
          <w:i/>
        </w:rPr>
        <w:t>Progress in Neurology and Psychiatry</w:t>
      </w:r>
      <w:r w:rsidRPr="00152036">
        <w:t xml:space="preserve"> 2022; </w:t>
      </w:r>
      <w:r w:rsidRPr="00152036">
        <w:rPr>
          <w:b/>
        </w:rPr>
        <w:t>26</w:t>
      </w:r>
      <w:r w:rsidRPr="00152036">
        <w:t>(1): 4-6.</w:t>
      </w:r>
    </w:p>
    <w:p w14:paraId="5137D45C" w14:textId="6FF495C2" w:rsidR="00152036" w:rsidRPr="00152036" w:rsidRDefault="00152036" w:rsidP="00152036">
      <w:pPr>
        <w:pStyle w:val="EndNoteBibliography"/>
        <w:spacing w:after="0"/>
      </w:pPr>
      <w:r w:rsidRPr="00152036">
        <w:t>15.</w:t>
      </w:r>
      <w:r w:rsidRPr="00152036">
        <w:tab/>
        <w:t xml:space="preserve">Institute for Health Metrics and Evaluation. Global Burden of Diseseases, Injuries, and Risk Factors Study (GBD) Protocol. 2024. </w:t>
      </w:r>
      <w:hyperlink r:id="rId14" w:history="1">
        <w:r w:rsidRPr="00152036">
          <w:rPr>
            <w:rStyle w:val="Hyperlink"/>
          </w:rPr>
          <w:t>https://www.healthdata.org/research-analysis/about-gbd/protocol</w:t>
        </w:r>
      </w:hyperlink>
      <w:r w:rsidRPr="00152036">
        <w:t>.</w:t>
      </w:r>
    </w:p>
    <w:p w14:paraId="79ACBDE9" w14:textId="77777777" w:rsidR="00152036" w:rsidRPr="00152036" w:rsidRDefault="00152036" w:rsidP="00152036">
      <w:pPr>
        <w:pStyle w:val="EndNoteBibliography"/>
        <w:spacing w:after="0"/>
      </w:pPr>
      <w:r w:rsidRPr="00152036">
        <w:t>16.</w:t>
      </w:r>
      <w:r w:rsidRPr="00152036">
        <w:tab/>
        <w:t xml:space="preserve">Stevens GA, Alkema L, Black RE, et al. Guidelines for Accurate and Transparent Health Estimates Reporting: the GATHER statement. </w:t>
      </w:r>
      <w:r w:rsidRPr="00152036">
        <w:rPr>
          <w:i/>
        </w:rPr>
        <w:t>PLoS Med</w:t>
      </w:r>
      <w:r w:rsidRPr="00152036">
        <w:t xml:space="preserve"> 2016; </w:t>
      </w:r>
      <w:r w:rsidRPr="00152036">
        <w:rPr>
          <w:b/>
        </w:rPr>
        <w:t>13</w:t>
      </w:r>
      <w:r w:rsidRPr="00152036">
        <w:t>(e1002056): 1-8.</w:t>
      </w:r>
    </w:p>
    <w:p w14:paraId="196D8276" w14:textId="77777777" w:rsidR="00152036" w:rsidRPr="00152036" w:rsidRDefault="00152036" w:rsidP="00152036">
      <w:pPr>
        <w:pStyle w:val="EndNoteBibliography"/>
        <w:spacing w:after="0"/>
      </w:pPr>
      <w:r w:rsidRPr="00152036">
        <w:t>17.</w:t>
      </w:r>
      <w:r w:rsidRPr="00152036">
        <w:tab/>
        <w:t xml:space="preserve">Dicker D, Nguyen G, Abate D, et al. Global, regional, and national age-sex-specific mortality and life expectancy, 1950&amp;#x2013;2017: a systematic analysis for the Global Burden of Disease Study 2017. </w:t>
      </w:r>
      <w:r w:rsidRPr="00152036">
        <w:rPr>
          <w:i/>
        </w:rPr>
        <w:t>The Lancet</w:t>
      </w:r>
      <w:r w:rsidRPr="00152036">
        <w:t xml:space="preserve"> 2018; </w:t>
      </w:r>
      <w:r w:rsidRPr="00152036">
        <w:rPr>
          <w:b/>
        </w:rPr>
        <w:t>392</w:t>
      </w:r>
      <w:r w:rsidRPr="00152036">
        <w:t>(10159): 1684-735.</w:t>
      </w:r>
    </w:p>
    <w:p w14:paraId="452ED2F1" w14:textId="6CF2698A" w:rsidR="00152036" w:rsidRPr="00152036" w:rsidRDefault="00152036" w:rsidP="00152036">
      <w:pPr>
        <w:pStyle w:val="EndNoteBibliography"/>
        <w:spacing w:after="0"/>
      </w:pPr>
      <w:r w:rsidRPr="00152036">
        <w:t>18.</w:t>
      </w:r>
      <w:r w:rsidRPr="00152036">
        <w:tab/>
        <w:t xml:space="preserve">Institute for Health Metrics and Evaluation. Global Health Data Exchange (GHDx). 2019. </w:t>
      </w:r>
      <w:hyperlink r:id="rId15" w:history="1">
        <w:r w:rsidRPr="00152036">
          <w:rPr>
            <w:rStyle w:val="Hyperlink"/>
          </w:rPr>
          <w:t>http://ghdx.healthdata.org</w:t>
        </w:r>
      </w:hyperlink>
      <w:r w:rsidRPr="00152036">
        <w:t>.</w:t>
      </w:r>
    </w:p>
    <w:p w14:paraId="76CADC69" w14:textId="77777777" w:rsidR="00152036" w:rsidRPr="00152036" w:rsidRDefault="00152036" w:rsidP="00152036">
      <w:pPr>
        <w:pStyle w:val="EndNoteBibliography"/>
        <w:spacing w:after="0"/>
      </w:pPr>
      <w:r w:rsidRPr="00152036">
        <w:t>19.</w:t>
      </w:r>
      <w:r w:rsidRPr="00152036">
        <w:tab/>
        <w:t xml:space="preserve">Moher D, Liberati A, Tetzlaff J, Altman DG. Preferred reporting items for systematic reviews and meta-analyses: the PRISMA statement. </w:t>
      </w:r>
      <w:r w:rsidRPr="00152036">
        <w:rPr>
          <w:i/>
        </w:rPr>
        <w:t>Ann Intern Med</w:t>
      </w:r>
      <w:r w:rsidRPr="00152036">
        <w:t xml:space="preserve"> 2009; </w:t>
      </w:r>
      <w:r w:rsidRPr="00152036">
        <w:rPr>
          <w:b/>
        </w:rPr>
        <w:t>151</w:t>
      </w:r>
      <w:r w:rsidRPr="00152036">
        <w:t>(4): 264-9, w64.</w:t>
      </w:r>
    </w:p>
    <w:p w14:paraId="47D656A6" w14:textId="77777777" w:rsidR="00152036" w:rsidRPr="00152036" w:rsidRDefault="00152036" w:rsidP="00152036">
      <w:pPr>
        <w:pStyle w:val="EndNoteBibliography"/>
        <w:spacing w:after="0"/>
      </w:pPr>
      <w:r w:rsidRPr="00152036">
        <w:t>20.</w:t>
      </w:r>
      <w:r w:rsidRPr="00152036">
        <w:tab/>
        <w:t xml:space="preserve">Page MJ, McKenzie JE, Bossuyt PM, et al. The PRISMA 2020 statement: an updated guideline for reporting systematic reviews. </w:t>
      </w:r>
      <w:r w:rsidRPr="00152036">
        <w:rPr>
          <w:i/>
        </w:rPr>
        <w:t>Bmj</w:t>
      </w:r>
      <w:r w:rsidRPr="00152036">
        <w:t xml:space="preserve"> 2021; </w:t>
      </w:r>
      <w:r w:rsidRPr="00152036">
        <w:rPr>
          <w:b/>
        </w:rPr>
        <w:t>372</w:t>
      </w:r>
      <w:r w:rsidRPr="00152036">
        <w:t>: n71.</w:t>
      </w:r>
    </w:p>
    <w:p w14:paraId="5F897C5B" w14:textId="77777777" w:rsidR="00152036" w:rsidRPr="00152036" w:rsidRDefault="00152036" w:rsidP="00152036">
      <w:pPr>
        <w:pStyle w:val="EndNoteBibliography"/>
        <w:spacing w:after="0"/>
      </w:pPr>
      <w:r w:rsidRPr="00152036">
        <w:t>21.</w:t>
      </w:r>
      <w:r w:rsidRPr="00152036">
        <w:tab/>
        <w:t>Flaxman A, Vos T, Murray C, editors. An Integrative Metaregression Framework for Descriptive Epidemiology. 1st ed. Seattle: University of Washington Press; 2015.</w:t>
      </w:r>
    </w:p>
    <w:p w14:paraId="308CAB3E" w14:textId="77777777" w:rsidR="00152036" w:rsidRPr="00152036" w:rsidRDefault="00152036" w:rsidP="00152036">
      <w:pPr>
        <w:pStyle w:val="EndNoteBibliography"/>
        <w:spacing w:after="0"/>
      </w:pPr>
      <w:r w:rsidRPr="00152036">
        <w:t>22.</w:t>
      </w:r>
      <w:r w:rsidRPr="00152036">
        <w:tab/>
        <w:t xml:space="preserve">Zheng P, Barber R, Sorensen RJD, Murray CJL, Aravkin AY. Trimmed Constrained Mixed Effects Models: Formulations and Algorithms. </w:t>
      </w:r>
      <w:r w:rsidRPr="00152036">
        <w:rPr>
          <w:i/>
        </w:rPr>
        <w:t>Journal of Computational and Graphical Statistics</w:t>
      </w:r>
      <w:r w:rsidRPr="00152036">
        <w:t xml:space="preserve"> 2021; </w:t>
      </w:r>
      <w:r w:rsidRPr="00152036">
        <w:rPr>
          <w:b/>
        </w:rPr>
        <w:t>30</w:t>
      </w:r>
      <w:r w:rsidRPr="00152036">
        <w:t>(3): 544-56.</w:t>
      </w:r>
    </w:p>
    <w:p w14:paraId="38E81FBF" w14:textId="77777777" w:rsidR="00152036" w:rsidRPr="00152036" w:rsidRDefault="00152036" w:rsidP="00152036">
      <w:pPr>
        <w:pStyle w:val="EndNoteBibliography"/>
        <w:spacing w:after="0"/>
      </w:pPr>
      <w:r w:rsidRPr="00152036">
        <w:t>23.</w:t>
      </w:r>
      <w:r w:rsidRPr="00152036">
        <w:tab/>
        <w:t xml:space="preserve">Viechtbauer W. Conducting meta-analyses in R with the metafor package. </w:t>
      </w:r>
      <w:r w:rsidRPr="00152036">
        <w:rPr>
          <w:i/>
        </w:rPr>
        <w:t>Journal of Statistical Software</w:t>
      </w:r>
      <w:r w:rsidRPr="00152036">
        <w:t xml:space="preserve"> 2010; </w:t>
      </w:r>
      <w:r w:rsidRPr="00152036">
        <w:rPr>
          <w:b/>
        </w:rPr>
        <w:t>36</w:t>
      </w:r>
      <w:r w:rsidRPr="00152036">
        <w:t>(3): 1-48.</w:t>
      </w:r>
    </w:p>
    <w:p w14:paraId="50DDBC1E" w14:textId="77777777" w:rsidR="00152036" w:rsidRPr="00152036" w:rsidRDefault="00152036" w:rsidP="00152036">
      <w:pPr>
        <w:pStyle w:val="EndNoteBibliography"/>
        <w:spacing w:after="0"/>
      </w:pPr>
      <w:r w:rsidRPr="00152036">
        <w:t>24.</w:t>
      </w:r>
      <w:r w:rsidRPr="00152036">
        <w:tab/>
        <w:t>R Core Team. R: A Language and Environment for Statistical Computing. Vienna, Austria: R Foundation for Statistical Computing; 2017.</w:t>
      </w:r>
    </w:p>
    <w:p w14:paraId="23587530" w14:textId="77777777" w:rsidR="00152036" w:rsidRPr="00152036" w:rsidRDefault="00152036" w:rsidP="00152036">
      <w:pPr>
        <w:pStyle w:val="EndNoteBibliography"/>
        <w:spacing w:after="0"/>
      </w:pPr>
      <w:r w:rsidRPr="00152036">
        <w:t>25.</w:t>
      </w:r>
      <w:r w:rsidRPr="00152036">
        <w:tab/>
        <w:t xml:space="preserve">Salomon JA, Vos T, Hogan DR, et al. Common values in assessing health outcomes from disease and injury: disability weights measurement study for the Global Burden of Disease Study 2010. </w:t>
      </w:r>
      <w:r w:rsidRPr="00152036">
        <w:rPr>
          <w:i/>
        </w:rPr>
        <w:t>Lancet</w:t>
      </w:r>
      <w:r w:rsidRPr="00152036">
        <w:t xml:space="preserve"> 2012; </w:t>
      </w:r>
      <w:r w:rsidRPr="00152036">
        <w:rPr>
          <w:b/>
        </w:rPr>
        <w:t>380</w:t>
      </w:r>
      <w:r w:rsidRPr="00152036">
        <w:t>(9859): 2129-43.</w:t>
      </w:r>
    </w:p>
    <w:p w14:paraId="59FB32FB" w14:textId="77777777" w:rsidR="00152036" w:rsidRPr="00152036" w:rsidRDefault="00152036" w:rsidP="00152036">
      <w:pPr>
        <w:pStyle w:val="EndNoteBibliography"/>
        <w:spacing w:after="0"/>
      </w:pPr>
      <w:r w:rsidRPr="00152036">
        <w:t>26.</w:t>
      </w:r>
      <w:r w:rsidRPr="00152036">
        <w:tab/>
        <w:t xml:space="preserve">Salomon JA, Haagsma JA, Davis A, et al. Disability weights for the Global Burden of Disease 2013 study. </w:t>
      </w:r>
      <w:r w:rsidRPr="00152036">
        <w:rPr>
          <w:i/>
        </w:rPr>
        <w:t>Lancet Glob Health</w:t>
      </w:r>
      <w:r w:rsidRPr="00152036">
        <w:t xml:space="preserve"> 2015; </w:t>
      </w:r>
      <w:r w:rsidRPr="00152036">
        <w:rPr>
          <w:b/>
        </w:rPr>
        <w:t>3</w:t>
      </w:r>
      <w:r w:rsidRPr="00152036">
        <w:t>(11): e712-23.</w:t>
      </w:r>
    </w:p>
    <w:p w14:paraId="2459E06B" w14:textId="77777777" w:rsidR="00152036" w:rsidRPr="00152036" w:rsidRDefault="00152036" w:rsidP="00152036">
      <w:pPr>
        <w:pStyle w:val="EndNoteBibliography"/>
        <w:spacing w:after="0"/>
      </w:pPr>
      <w:r w:rsidRPr="00152036">
        <w:t>27.</w:t>
      </w:r>
      <w:r w:rsidRPr="00152036">
        <w:tab/>
        <w:t xml:space="preserve">Maenner MJ, Warren Z, Williams AR, et al. Prevalence and Characteristics of Autism Spectrum Disorder Among Children Aged 8 Years - Autism and Developmental Disabilities Monitoring Network, 11 Sites, United States, 2020. </w:t>
      </w:r>
      <w:r w:rsidRPr="00152036">
        <w:rPr>
          <w:i/>
        </w:rPr>
        <w:t>MMWR Surveill Summ</w:t>
      </w:r>
      <w:r w:rsidRPr="00152036">
        <w:t xml:space="preserve"> 2023; </w:t>
      </w:r>
      <w:r w:rsidRPr="00152036">
        <w:rPr>
          <w:b/>
        </w:rPr>
        <w:t>72</w:t>
      </w:r>
      <w:r w:rsidRPr="00152036">
        <w:t>(2): 1-14.</w:t>
      </w:r>
    </w:p>
    <w:p w14:paraId="40DE6BEA" w14:textId="77777777" w:rsidR="00152036" w:rsidRPr="00152036" w:rsidRDefault="00152036" w:rsidP="00152036">
      <w:pPr>
        <w:pStyle w:val="EndNoteBibliography"/>
        <w:spacing w:after="0"/>
      </w:pPr>
      <w:r w:rsidRPr="00152036">
        <w:t>28.</w:t>
      </w:r>
      <w:r w:rsidRPr="00152036">
        <w:tab/>
        <w:t xml:space="preserve">Loomes R, Hull L, Mandy WPL. What Is the Male-to-Female Ratio in Autism Spectrum Disorder? A Systematic Review and Meta-Analysis. </w:t>
      </w:r>
      <w:r w:rsidRPr="00152036">
        <w:rPr>
          <w:i/>
        </w:rPr>
        <w:t>J Am Acad Child Adolesc Psychiatry</w:t>
      </w:r>
      <w:r w:rsidRPr="00152036">
        <w:t xml:space="preserve"> 2017; </w:t>
      </w:r>
      <w:r w:rsidRPr="00152036">
        <w:rPr>
          <w:b/>
        </w:rPr>
        <w:t>56</w:t>
      </w:r>
      <w:r w:rsidRPr="00152036">
        <w:t>(6): 466-74.</w:t>
      </w:r>
    </w:p>
    <w:p w14:paraId="4D619465" w14:textId="77777777" w:rsidR="00152036" w:rsidRPr="00152036" w:rsidRDefault="00152036" w:rsidP="00152036">
      <w:pPr>
        <w:pStyle w:val="EndNoteBibliography"/>
        <w:spacing w:after="0"/>
      </w:pPr>
      <w:r w:rsidRPr="00152036">
        <w:t>29.</w:t>
      </w:r>
      <w:r w:rsidRPr="00152036">
        <w:tab/>
        <w:t xml:space="preserve">Kamio Y, Inada N, Koyama T, Inokuchi E, Tsuchiya K, Kuroda M. Effectiveness of using the Modified Checklist for Autism in Toddlers in two-stage screening of autism spectrum disorder at the 18-month health check-up in Japan. </w:t>
      </w:r>
      <w:r w:rsidRPr="00152036">
        <w:rPr>
          <w:i/>
        </w:rPr>
        <w:t>J Autism Dev Disord</w:t>
      </w:r>
      <w:r w:rsidRPr="00152036">
        <w:t xml:space="preserve"> 2014; </w:t>
      </w:r>
      <w:r w:rsidRPr="00152036">
        <w:rPr>
          <w:b/>
        </w:rPr>
        <w:t>44</w:t>
      </w:r>
      <w:r w:rsidRPr="00152036">
        <w:t>(1): 194-203.</w:t>
      </w:r>
    </w:p>
    <w:p w14:paraId="556C5DDE" w14:textId="77777777" w:rsidR="00152036" w:rsidRPr="00152036" w:rsidRDefault="00152036" w:rsidP="00152036">
      <w:pPr>
        <w:pStyle w:val="EndNoteBibliography"/>
        <w:spacing w:after="0"/>
      </w:pPr>
      <w:r w:rsidRPr="00152036">
        <w:t>30.</w:t>
      </w:r>
      <w:r w:rsidRPr="00152036">
        <w:tab/>
        <w:t xml:space="preserve">Sasayama D, Kudo T, Kaneko W, et al. Brief Report: Cumulative Incidence of Autism Spectrum Disorder Before School Entry in a Thoroughly Screened Population. </w:t>
      </w:r>
      <w:r w:rsidRPr="00152036">
        <w:rPr>
          <w:i/>
        </w:rPr>
        <w:t>J Autism Dev Disord</w:t>
      </w:r>
      <w:r w:rsidRPr="00152036">
        <w:t xml:space="preserve"> 2021; </w:t>
      </w:r>
      <w:r w:rsidRPr="00152036">
        <w:rPr>
          <w:b/>
        </w:rPr>
        <w:t>51</w:t>
      </w:r>
      <w:r w:rsidRPr="00152036">
        <w:t>(4): 1400-5.</w:t>
      </w:r>
    </w:p>
    <w:p w14:paraId="3CD82E3F" w14:textId="77777777" w:rsidR="00152036" w:rsidRPr="00152036" w:rsidRDefault="00152036" w:rsidP="00152036">
      <w:pPr>
        <w:pStyle w:val="EndNoteBibliography"/>
        <w:spacing w:after="0"/>
      </w:pPr>
      <w:r w:rsidRPr="00152036">
        <w:t>31.</w:t>
      </w:r>
      <w:r w:rsidRPr="00152036">
        <w:tab/>
        <w:t xml:space="preserve">Sun X, Allison C, Matthews FE, et al. Prevalence of autism in mainland China, Hong Kong and Taiwan: a systematic review and meta-analysis. </w:t>
      </w:r>
      <w:r w:rsidRPr="00152036">
        <w:rPr>
          <w:i/>
        </w:rPr>
        <w:t>Mol Autism</w:t>
      </w:r>
      <w:r w:rsidRPr="00152036">
        <w:t xml:space="preserve"> 2013; </w:t>
      </w:r>
      <w:r w:rsidRPr="00152036">
        <w:rPr>
          <w:b/>
        </w:rPr>
        <w:t>4</w:t>
      </w:r>
      <w:r w:rsidRPr="00152036">
        <w:t>(1): 7.</w:t>
      </w:r>
    </w:p>
    <w:p w14:paraId="4B72B7F3" w14:textId="77777777" w:rsidR="00152036" w:rsidRPr="00152036" w:rsidRDefault="00152036" w:rsidP="00152036">
      <w:pPr>
        <w:pStyle w:val="EndNoteBibliography"/>
        <w:spacing w:after="0"/>
      </w:pPr>
      <w:r w:rsidRPr="00152036">
        <w:t>32.</w:t>
      </w:r>
      <w:r w:rsidRPr="00152036">
        <w:tab/>
        <w:t xml:space="preserve">Matson JL, Matheis M, Burns CO, et al. Examining cross-cultural differences in autism spectrum disorder: A multinational comparison from Greece, Italy, Japan, Poland, and the United States. </w:t>
      </w:r>
      <w:r w:rsidRPr="00152036">
        <w:rPr>
          <w:i/>
        </w:rPr>
        <w:t>Eur Psychiatry</w:t>
      </w:r>
      <w:r w:rsidRPr="00152036">
        <w:t xml:space="preserve"> 2017; </w:t>
      </w:r>
      <w:r w:rsidRPr="00152036">
        <w:rPr>
          <w:b/>
        </w:rPr>
        <w:t>42</w:t>
      </w:r>
      <w:r w:rsidRPr="00152036">
        <w:t>: 70-6.</w:t>
      </w:r>
    </w:p>
    <w:p w14:paraId="0D4E5FA1" w14:textId="77777777" w:rsidR="00152036" w:rsidRPr="00152036" w:rsidRDefault="00152036" w:rsidP="00152036">
      <w:pPr>
        <w:pStyle w:val="EndNoteBibliography"/>
        <w:spacing w:after="0"/>
      </w:pPr>
      <w:r w:rsidRPr="00152036">
        <w:lastRenderedPageBreak/>
        <w:t>33.</w:t>
      </w:r>
      <w:r w:rsidRPr="00152036">
        <w:tab/>
        <w:t xml:space="preserve">Lundström S, Reichenberg A, Anckarsäter H, Lichtenstein P, Gillberg C. Autism phenotype versus registered diagnosis in Swedish children: prevalence trends over 10 years in general population samples. </w:t>
      </w:r>
      <w:r w:rsidRPr="00152036">
        <w:rPr>
          <w:i/>
        </w:rPr>
        <w:t>Bmj</w:t>
      </w:r>
      <w:r w:rsidRPr="00152036">
        <w:t xml:space="preserve"> 2015; </w:t>
      </w:r>
      <w:r w:rsidRPr="00152036">
        <w:rPr>
          <w:b/>
        </w:rPr>
        <w:t>350</w:t>
      </w:r>
      <w:r w:rsidRPr="00152036">
        <w:t>: h1961.</w:t>
      </w:r>
    </w:p>
    <w:p w14:paraId="068B99B4" w14:textId="77777777" w:rsidR="00152036" w:rsidRPr="00152036" w:rsidRDefault="00152036" w:rsidP="00152036">
      <w:pPr>
        <w:pStyle w:val="EndNoteBibliography"/>
        <w:spacing w:after="0"/>
      </w:pPr>
      <w:r w:rsidRPr="00152036">
        <w:t>34.</w:t>
      </w:r>
      <w:r w:rsidRPr="00152036">
        <w:tab/>
        <w:t xml:space="preserve">Peters-Scheffer N, Didden R, Korzilius H, Sturmey P. A meta-analytic study on the effectiveness of comprehensive ABA-based early intervention programs for children with autism spectrum disorders. </w:t>
      </w:r>
      <w:r w:rsidRPr="00152036">
        <w:rPr>
          <w:i/>
        </w:rPr>
        <w:t>Research in Autism Spectrum Disorders</w:t>
      </w:r>
      <w:r w:rsidRPr="00152036">
        <w:t xml:space="preserve"> 2011; </w:t>
      </w:r>
      <w:r w:rsidRPr="00152036">
        <w:rPr>
          <w:b/>
        </w:rPr>
        <w:t>5</w:t>
      </w:r>
      <w:r w:rsidRPr="00152036">
        <w:t>: 60-9.</w:t>
      </w:r>
    </w:p>
    <w:p w14:paraId="350086B8" w14:textId="77777777" w:rsidR="00152036" w:rsidRPr="00152036" w:rsidRDefault="00152036" w:rsidP="00152036">
      <w:pPr>
        <w:pStyle w:val="EndNoteBibliography"/>
        <w:spacing w:after="0"/>
      </w:pPr>
      <w:r w:rsidRPr="00152036">
        <w:t>35.</w:t>
      </w:r>
      <w:r w:rsidRPr="00152036">
        <w:tab/>
        <w:t xml:space="preserve">Hodgetts S, Zwaigenbaum L, Nicholas D. Profile and predictors of service needs for families of children with autism spectrum disorders. </w:t>
      </w:r>
      <w:r w:rsidRPr="00152036">
        <w:rPr>
          <w:i/>
        </w:rPr>
        <w:t>Autism</w:t>
      </w:r>
      <w:r w:rsidRPr="00152036">
        <w:t xml:space="preserve"> 2015; </w:t>
      </w:r>
      <w:r w:rsidRPr="00152036">
        <w:rPr>
          <w:b/>
        </w:rPr>
        <w:t>19</w:t>
      </w:r>
      <w:r w:rsidRPr="00152036">
        <w:t>(6): 673-83.</w:t>
      </w:r>
    </w:p>
    <w:p w14:paraId="4C6035BD" w14:textId="77777777" w:rsidR="00152036" w:rsidRPr="00152036" w:rsidRDefault="00152036" w:rsidP="00152036">
      <w:pPr>
        <w:pStyle w:val="EndNoteBibliography"/>
        <w:spacing w:after="0"/>
      </w:pPr>
      <w:r w:rsidRPr="00152036">
        <w:t>36.</w:t>
      </w:r>
      <w:r w:rsidRPr="00152036">
        <w:tab/>
        <w:t xml:space="preserve">Lord C, Brugha TS, Charman T, et al. Autism spectrum disorder. </w:t>
      </w:r>
      <w:r w:rsidRPr="00152036">
        <w:rPr>
          <w:i/>
        </w:rPr>
        <w:t>Nature Reviews Disease Primers</w:t>
      </w:r>
      <w:r w:rsidRPr="00152036">
        <w:t xml:space="preserve"> 2020; </w:t>
      </w:r>
      <w:r w:rsidRPr="00152036">
        <w:rPr>
          <w:b/>
        </w:rPr>
        <w:t>6</w:t>
      </w:r>
      <w:r w:rsidRPr="00152036">
        <w:t>(1): 5.</w:t>
      </w:r>
    </w:p>
    <w:p w14:paraId="228EF369" w14:textId="77777777" w:rsidR="00152036" w:rsidRPr="00152036" w:rsidRDefault="00152036" w:rsidP="00152036">
      <w:pPr>
        <w:pStyle w:val="EndNoteBibliography"/>
        <w:spacing w:after="0"/>
      </w:pPr>
      <w:r w:rsidRPr="00152036">
        <w:t>37.</w:t>
      </w:r>
      <w:r w:rsidRPr="00152036">
        <w:tab/>
        <w:t xml:space="preserve">Isaksen J, Diseth TH, Schjolberg S, Skjeldal OH. Autism spectrum disorders--are they really epidemic? </w:t>
      </w:r>
      <w:r w:rsidRPr="00152036">
        <w:rPr>
          <w:i/>
        </w:rPr>
        <w:t>Eur J Paediatr Neurol</w:t>
      </w:r>
      <w:r w:rsidRPr="00152036">
        <w:t xml:space="preserve"> 2013; </w:t>
      </w:r>
      <w:r w:rsidRPr="00152036">
        <w:rPr>
          <w:b/>
        </w:rPr>
        <w:t>17</w:t>
      </w:r>
      <w:r w:rsidRPr="00152036">
        <w:t>(4): 327-33.</w:t>
      </w:r>
    </w:p>
    <w:p w14:paraId="1F4BDBF2" w14:textId="77777777" w:rsidR="00152036" w:rsidRPr="00152036" w:rsidRDefault="00152036" w:rsidP="00152036">
      <w:pPr>
        <w:pStyle w:val="EndNoteBibliography"/>
        <w:spacing w:after="0"/>
      </w:pPr>
      <w:r w:rsidRPr="00152036">
        <w:t>38.</w:t>
      </w:r>
      <w:r w:rsidRPr="00152036">
        <w:tab/>
        <w:t>Hill AP, Zuckerman K, Fombonne E. Epidemiology of autism spectrum disorder. In: McDougle CJ, McDougle CJ, eds. Autism spectrum disorder. New York, NY, US: Oxford University Press; 2016: 181-204.</w:t>
      </w:r>
    </w:p>
    <w:p w14:paraId="4926E674" w14:textId="77777777" w:rsidR="00152036" w:rsidRPr="00152036" w:rsidRDefault="00152036" w:rsidP="00152036">
      <w:pPr>
        <w:pStyle w:val="EndNoteBibliography"/>
        <w:spacing w:after="0"/>
      </w:pPr>
      <w:r w:rsidRPr="00152036">
        <w:t>39.</w:t>
      </w:r>
      <w:r w:rsidRPr="00152036">
        <w:tab/>
        <w:t xml:space="preserve">Han E, Scior K, Avramides K, Crane L. A systematic review on autistic people's experiences of stigma and coping strategies. </w:t>
      </w:r>
      <w:r w:rsidRPr="00152036">
        <w:rPr>
          <w:i/>
        </w:rPr>
        <w:t>Autism Res</w:t>
      </w:r>
      <w:r w:rsidRPr="00152036">
        <w:t xml:space="preserve"> 2022; </w:t>
      </w:r>
      <w:r w:rsidRPr="00152036">
        <w:rPr>
          <w:b/>
        </w:rPr>
        <w:t>15</w:t>
      </w:r>
      <w:r w:rsidRPr="00152036">
        <w:t>(1): 12-26.</w:t>
      </w:r>
    </w:p>
    <w:p w14:paraId="3CDC3A48" w14:textId="77777777" w:rsidR="00152036" w:rsidRPr="00152036" w:rsidRDefault="00152036" w:rsidP="00152036">
      <w:pPr>
        <w:pStyle w:val="EndNoteBibliography"/>
        <w:spacing w:after="0"/>
      </w:pPr>
      <w:r w:rsidRPr="00152036">
        <w:t>40.</w:t>
      </w:r>
      <w:r w:rsidRPr="00152036">
        <w:tab/>
        <w:t xml:space="preserve">Sala G, Pecora L, Hooley M, Stokes MA. As Diverse as the Spectrum Itself: Trends in Sexuality, Gender and Autism. </w:t>
      </w:r>
      <w:r w:rsidRPr="00152036">
        <w:rPr>
          <w:i/>
        </w:rPr>
        <w:t>Current Developmental Disorders Reports</w:t>
      </w:r>
      <w:r w:rsidRPr="00152036">
        <w:t xml:space="preserve"> 2020; </w:t>
      </w:r>
      <w:r w:rsidRPr="00152036">
        <w:rPr>
          <w:b/>
        </w:rPr>
        <w:t>7</w:t>
      </w:r>
      <w:r w:rsidRPr="00152036">
        <w:t>(2): 59-68.</w:t>
      </w:r>
    </w:p>
    <w:p w14:paraId="188082CA" w14:textId="77777777" w:rsidR="00152036" w:rsidRPr="00152036" w:rsidRDefault="00152036" w:rsidP="00152036">
      <w:pPr>
        <w:pStyle w:val="EndNoteBibliography"/>
        <w:spacing w:after="0"/>
      </w:pPr>
      <w:r w:rsidRPr="00152036">
        <w:t>41.</w:t>
      </w:r>
      <w:r w:rsidRPr="00152036">
        <w:tab/>
        <w:t xml:space="preserve">Hollocks MJ, Lerh JW, Magiati I, Meiser-Stedman R, Brugha TS. Anxiety and depression in adults with autism spectrum disorder: a systematic review and meta-analysis. </w:t>
      </w:r>
      <w:r w:rsidRPr="00152036">
        <w:rPr>
          <w:i/>
        </w:rPr>
        <w:t>Psychol Med</w:t>
      </w:r>
      <w:r w:rsidRPr="00152036">
        <w:t xml:space="preserve"> 2019; </w:t>
      </w:r>
      <w:r w:rsidRPr="00152036">
        <w:rPr>
          <w:b/>
        </w:rPr>
        <w:t>49</w:t>
      </w:r>
      <w:r w:rsidRPr="00152036">
        <w:t>(4): 559-72.</w:t>
      </w:r>
    </w:p>
    <w:p w14:paraId="0DB0C131" w14:textId="77777777" w:rsidR="00152036" w:rsidRPr="00152036" w:rsidRDefault="00152036" w:rsidP="00152036">
      <w:pPr>
        <w:pStyle w:val="EndNoteBibliography"/>
        <w:spacing w:after="0"/>
      </w:pPr>
      <w:r w:rsidRPr="00152036">
        <w:t>42.</w:t>
      </w:r>
      <w:r w:rsidRPr="00152036">
        <w:tab/>
        <w:t xml:space="preserve">Hudson CC, Hall L, Harkness KL. Prevalence of Depressive Disorders in Individuals with Autism Spectrum Disorder: a Meta-Analysis. </w:t>
      </w:r>
      <w:r w:rsidRPr="00152036">
        <w:rPr>
          <w:i/>
        </w:rPr>
        <w:t>J Abnorm Child Psychol</w:t>
      </w:r>
      <w:r w:rsidRPr="00152036">
        <w:t xml:space="preserve"> 2019; </w:t>
      </w:r>
      <w:r w:rsidRPr="00152036">
        <w:rPr>
          <w:b/>
        </w:rPr>
        <w:t>47</w:t>
      </w:r>
      <w:r w:rsidRPr="00152036">
        <w:t>(1): 165-75.</w:t>
      </w:r>
    </w:p>
    <w:p w14:paraId="0FE98E42" w14:textId="77777777" w:rsidR="00152036" w:rsidRPr="00152036" w:rsidRDefault="00152036" w:rsidP="00152036">
      <w:pPr>
        <w:pStyle w:val="EndNoteBibliography"/>
        <w:spacing w:after="0"/>
      </w:pPr>
      <w:r w:rsidRPr="00152036">
        <w:t>43.</w:t>
      </w:r>
      <w:r w:rsidRPr="00152036">
        <w:tab/>
        <w:t xml:space="preserve">van Steensel FJ, Bogels SM, Perrin S. Anxiety disorders in children and adolescents with autistic spectrum disorders: a meta-analysis. </w:t>
      </w:r>
      <w:r w:rsidRPr="00152036">
        <w:rPr>
          <w:i/>
        </w:rPr>
        <w:t>Clin Child Fam Psychol Rev</w:t>
      </w:r>
      <w:r w:rsidRPr="00152036">
        <w:t xml:space="preserve"> 2011; </w:t>
      </w:r>
      <w:r w:rsidRPr="00152036">
        <w:rPr>
          <w:b/>
        </w:rPr>
        <w:t>14</w:t>
      </w:r>
      <w:r w:rsidRPr="00152036">
        <w:t>(3): 302-17.</w:t>
      </w:r>
    </w:p>
    <w:p w14:paraId="2D340508" w14:textId="77777777" w:rsidR="00152036" w:rsidRPr="00152036" w:rsidRDefault="00152036" w:rsidP="00152036">
      <w:pPr>
        <w:pStyle w:val="EndNoteBibliography"/>
        <w:spacing w:after="0"/>
      </w:pPr>
      <w:r w:rsidRPr="00152036">
        <w:t>44.</w:t>
      </w:r>
      <w:r w:rsidRPr="00152036">
        <w:tab/>
        <w:t xml:space="preserve">Dhanasekara CS, Ancona D, Cortes L, et al. Association Between Autism Spectrum Disorders and Cardiometabolic Diseases: A Systematic Review and Meta-analysis. </w:t>
      </w:r>
      <w:r w:rsidRPr="00152036">
        <w:rPr>
          <w:i/>
        </w:rPr>
        <w:t>JAMA Pediatr</w:t>
      </w:r>
      <w:r w:rsidRPr="00152036">
        <w:t xml:space="preserve"> 2023; </w:t>
      </w:r>
      <w:r w:rsidRPr="00152036">
        <w:rPr>
          <w:b/>
        </w:rPr>
        <w:t>177</w:t>
      </w:r>
      <w:r w:rsidRPr="00152036">
        <w:t>(3): 248-57.</w:t>
      </w:r>
    </w:p>
    <w:p w14:paraId="24EF422D" w14:textId="77777777" w:rsidR="00152036" w:rsidRPr="00152036" w:rsidRDefault="00152036" w:rsidP="00152036">
      <w:pPr>
        <w:pStyle w:val="EndNoteBibliography"/>
      </w:pPr>
      <w:r w:rsidRPr="00152036">
        <w:t>45.</w:t>
      </w:r>
      <w:r w:rsidRPr="00152036">
        <w:tab/>
        <w:t xml:space="preserve">Santomauro DF, Hedley D, Sahin E, et al. The global burden of suicide mortality among people on the autism spectrum: A systematic review, meta-analysis, and extension of estimates from the Global Burden of Disease Study 2021. </w:t>
      </w:r>
      <w:r w:rsidRPr="00152036">
        <w:rPr>
          <w:i/>
        </w:rPr>
        <w:t>Psychiatry Res</w:t>
      </w:r>
      <w:r w:rsidRPr="00152036">
        <w:t xml:space="preserve"> 2024; </w:t>
      </w:r>
      <w:r w:rsidRPr="00152036">
        <w:rPr>
          <w:b/>
        </w:rPr>
        <w:t>341</w:t>
      </w:r>
      <w:r w:rsidRPr="00152036">
        <w:t>: 116150.</w:t>
      </w:r>
    </w:p>
    <w:p w14:paraId="1F6CAFF1" w14:textId="22C61A64" w:rsidR="00DE7546" w:rsidRPr="00677E9A" w:rsidRDefault="00C12BBE" w:rsidP="000B42EF">
      <w:pPr>
        <w:spacing w:line="480" w:lineRule="auto"/>
      </w:pPr>
      <w:r>
        <w:fldChar w:fldCharType="end"/>
      </w:r>
      <w:bookmarkEnd w:id="0"/>
    </w:p>
    <w:sectPr w:rsidR="00DE7546" w:rsidRPr="00677E9A" w:rsidSect="00E838F7">
      <w:pgSz w:w="11906" w:h="16838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5476724F" w14:textId="77777777" w:rsidR="00527991" w:rsidRDefault="00527991">
      <w:pPr>
        <w:spacing w:after="0" w:line="240" w:lineRule="auto"/>
      </w:pPr>
      <w:r>
        <w:separator/>
      </w:r>
    </w:p>
  </w:endnote>
  <w:endnote w:type="continuationSeparator" w:id="0">
    <w:p w14:paraId="716DEEC1" w14:textId="77777777" w:rsidR="00527991" w:rsidRDefault="0052799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10488716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79ED4C6" w14:textId="42EE4320" w:rsidR="00933BCB" w:rsidRDefault="00933BCB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9D7A42">
          <w:rPr>
            <w:noProof/>
          </w:rPr>
          <w:t>12</w:t>
        </w:r>
        <w:r>
          <w:rPr>
            <w:noProof/>
          </w:rPr>
          <w:fldChar w:fldCharType="end"/>
        </w:r>
      </w:p>
    </w:sdtContent>
  </w:sdt>
  <w:p w14:paraId="4355723E" w14:textId="77777777" w:rsidR="00933BCB" w:rsidRDefault="00933BCB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705E303C" w14:textId="77777777" w:rsidR="00527991" w:rsidRDefault="00527991">
      <w:pPr>
        <w:spacing w:after="0" w:line="240" w:lineRule="auto"/>
      </w:pPr>
      <w:r>
        <w:separator/>
      </w:r>
    </w:p>
  </w:footnote>
  <w:footnote w:type="continuationSeparator" w:id="0">
    <w:p w14:paraId="45F72C37" w14:textId="77777777" w:rsidR="00527991" w:rsidRDefault="00527991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F2104F6"/>
    <w:multiLevelType w:val="hybridMultilevel"/>
    <w:tmpl w:val="2B32896A"/>
    <w:lvl w:ilvl="0" w:tplc="10665750">
      <w:start w:val="18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8370FCF"/>
    <w:multiLevelType w:val="hybridMultilevel"/>
    <w:tmpl w:val="68529EDC"/>
    <w:lvl w:ilvl="0" w:tplc="6E3EBCA4">
      <w:start w:val="21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39EE2341"/>
    <w:multiLevelType w:val="hybridMultilevel"/>
    <w:tmpl w:val="01A6AAD2"/>
    <w:lvl w:ilvl="0" w:tplc="F96A060A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5F2D1061"/>
    <w:multiLevelType w:val="hybridMultilevel"/>
    <w:tmpl w:val="040A2D9A"/>
    <w:lvl w:ilvl="0" w:tplc="D5141C36">
      <w:start w:val="1"/>
      <w:numFmt w:val="bullet"/>
      <w:lvlText w:val="○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8698D726">
      <w:start w:val="1"/>
      <w:numFmt w:val="bullet"/>
      <w:lvlText w:val="○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8DE06C1A" w:tentative="1">
      <w:start w:val="1"/>
      <w:numFmt w:val="bullet"/>
      <w:lvlText w:val="○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82AA29A4" w:tentative="1">
      <w:start w:val="1"/>
      <w:numFmt w:val="bullet"/>
      <w:lvlText w:val="○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D7B6DD56" w:tentative="1">
      <w:start w:val="1"/>
      <w:numFmt w:val="bullet"/>
      <w:lvlText w:val="○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ADC276A0" w:tentative="1">
      <w:start w:val="1"/>
      <w:numFmt w:val="bullet"/>
      <w:lvlText w:val="○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67C42008" w:tentative="1">
      <w:start w:val="1"/>
      <w:numFmt w:val="bullet"/>
      <w:lvlText w:val="○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4D6C890C" w:tentative="1">
      <w:start w:val="1"/>
      <w:numFmt w:val="bullet"/>
      <w:lvlText w:val="○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3976C2C6" w:tentative="1">
      <w:start w:val="1"/>
      <w:numFmt w:val="bullet"/>
      <w:lvlText w:val="○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4" w15:restartNumberingAfterBreak="0">
    <w:nsid w:val="62454156"/>
    <w:multiLevelType w:val="hybridMultilevel"/>
    <w:tmpl w:val="6AF0FA14"/>
    <w:lvl w:ilvl="0" w:tplc="0C090017">
      <w:start w:val="1"/>
      <w:numFmt w:val="lowerLetter"/>
      <w:lvlText w:val="%1)"/>
      <w:lvlJc w:val="left"/>
      <w:pPr>
        <w:ind w:left="720" w:hanging="360"/>
      </w:p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790518A"/>
    <w:multiLevelType w:val="hybridMultilevel"/>
    <w:tmpl w:val="1152BE28"/>
    <w:lvl w:ilvl="0" w:tplc="7A28D294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644307946">
    <w:abstractNumId w:val="2"/>
  </w:num>
  <w:num w:numId="2" w16cid:durableId="110756010">
    <w:abstractNumId w:val="0"/>
  </w:num>
  <w:num w:numId="3" w16cid:durableId="1950895437">
    <w:abstractNumId w:val="4"/>
  </w:num>
  <w:num w:numId="4" w16cid:durableId="61098994">
    <w:abstractNumId w:val="1"/>
  </w:num>
  <w:num w:numId="5" w16cid:durableId="1074205562">
    <w:abstractNumId w:val="5"/>
  </w:num>
  <w:num w:numId="6" w16cid:durableId="147745253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200fza2nx0w25edvr2xsx5qzz52stzztex0&quot;&gt;manuscript_references-Converted&lt;record-ids&gt;&lt;item&gt;3105&lt;/item&gt;&lt;item&gt;5448&lt;/item&gt;&lt;item&gt;6920&lt;/item&gt;&lt;item&gt;8998&lt;/item&gt;&lt;item&gt;9666&lt;/item&gt;&lt;item&gt;9667&lt;/item&gt;&lt;item&gt;9670&lt;/item&gt;&lt;item&gt;9715&lt;/item&gt;&lt;item&gt;9716&lt;/item&gt;&lt;item&gt;9722&lt;/item&gt;&lt;item&gt;9723&lt;/item&gt;&lt;item&gt;9724&lt;/item&gt;&lt;item&gt;9725&lt;/item&gt;&lt;item&gt;9726&lt;/item&gt;&lt;item&gt;9733&lt;/item&gt;&lt;item&gt;9734&lt;/item&gt;&lt;item&gt;9735&lt;/item&gt;&lt;item&gt;9736&lt;/item&gt;&lt;item&gt;9741&lt;/item&gt;&lt;item&gt;9742&lt;/item&gt;&lt;item&gt;9743&lt;/item&gt;&lt;item&gt;9746&lt;/item&gt;&lt;item&gt;9751&lt;/item&gt;&lt;item&gt;9752&lt;/item&gt;&lt;item&gt;9753&lt;/item&gt;&lt;item&gt;9754&lt;/item&gt;&lt;item&gt;9755&lt;/item&gt;&lt;item&gt;9756&lt;/item&gt;&lt;item&gt;9757&lt;/item&gt;&lt;item&gt;9758&lt;/item&gt;&lt;item&gt;9759&lt;/item&gt;&lt;item&gt;9760&lt;/item&gt;&lt;item&gt;9761&lt;/item&gt;&lt;item&gt;9762&lt;/item&gt;&lt;item&gt;9767&lt;/item&gt;&lt;item&gt;9769&lt;/item&gt;&lt;item&gt;9770&lt;/item&gt;&lt;item&gt;9771&lt;/item&gt;&lt;item&gt;9772&lt;/item&gt;&lt;item&gt;9773&lt;/item&gt;&lt;item&gt;9775&lt;/item&gt;&lt;item&gt;9778&lt;/item&gt;&lt;item&gt;9779&lt;/item&gt;&lt;item&gt;9780&lt;/item&gt;&lt;/record-ids&gt;&lt;/item&gt;&lt;/Libraries&gt;"/>
  </w:docVars>
  <w:rsids>
    <w:rsidRoot w:val="001905AE"/>
    <w:rsid w:val="00000DAF"/>
    <w:rsid w:val="0000164E"/>
    <w:rsid w:val="000020BC"/>
    <w:rsid w:val="00002D5F"/>
    <w:rsid w:val="00003790"/>
    <w:rsid w:val="0000418F"/>
    <w:rsid w:val="000041E5"/>
    <w:rsid w:val="00004875"/>
    <w:rsid w:val="00004E09"/>
    <w:rsid w:val="0000547C"/>
    <w:rsid w:val="0000628C"/>
    <w:rsid w:val="00006319"/>
    <w:rsid w:val="00006F3C"/>
    <w:rsid w:val="000070C5"/>
    <w:rsid w:val="000107DD"/>
    <w:rsid w:val="0001081E"/>
    <w:rsid w:val="000118D9"/>
    <w:rsid w:val="00011E6C"/>
    <w:rsid w:val="00011EC8"/>
    <w:rsid w:val="00012010"/>
    <w:rsid w:val="00013224"/>
    <w:rsid w:val="0001459E"/>
    <w:rsid w:val="00014EAF"/>
    <w:rsid w:val="00016F62"/>
    <w:rsid w:val="00017314"/>
    <w:rsid w:val="0001771D"/>
    <w:rsid w:val="00020CBA"/>
    <w:rsid w:val="00020FEA"/>
    <w:rsid w:val="0002178C"/>
    <w:rsid w:val="00021915"/>
    <w:rsid w:val="00021B87"/>
    <w:rsid w:val="00021CB1"/>
    <w:rsid w:val="00022421"/>
    <w:rsid w:val="00023061"/>
    <w:rsid w:val="00025139"/>
    <w:rsid w:val="00026848"/>
    <w:rsid w:val="0003121D"/>
    <w:rsid w:val="000320B4"/>
    <w:rsid w:val="00032950"/>
    <w:rsid w:val="00032F78"/>
    <w:rsid w:val="0003361D"/>
    <w:rsid w:val="000337F7"/>
    <w:rsid w:val="000339B1"/>
    <w:rsid w:val="00033CE6"/>
    <w:rsid w:val="000444F3"/>
    <w:rsid w:val="00044CC9"/>
    <w:rsid w:val="000451C9"/>
    <w:rsid w:val="0004540D"/>
    <w:rsid w:val="00046B44"/>
    <w:rsid w:val="000512D0"/>
    <w:rsid w:val="000514BE"/>
    <w:rsid w:val="00052726"/>
    <w:rsid w:val="0005449D"/>
    <w:rsid w:val="00055744"/>
    <w:rsid w:val="00057478"/>
    <w:rsid w:val="00060500"/>
    <w:rsid w:val="0006164D"/>
    <w:rsid w:val="00061DC6"/>
    <w:rsid w:val="00062B45"/>
    <w:rsid w:val="00063DD1"/>
    <w:rsid w:val="0006533A"/>
    <w:rsid w:val="000666AB"/>
    <w:rsid w:val="00067220"/>
    <w:rsid w:val="00067618"/>
    <w:rsid w:val="00073984"/>
    <w:rsid w:val="00075065"/>
    <w:rsid w:val="000751E6"/>
    <w:rsid w:val="00076347"/>
    <w:rsid w:val="00077032"/>
    <w:rsid w:val="000775EB"/>
    <w:rsid w:val="000803AE"/>
    <w:rsid w:val="0008055F"/>
    <w:rsid w:val="000805F5"/>
    <w:rsid w:val="000809F7"/>
    <w:rsid w:val="000823B9"/>
    <w:rsid w:val="000841C8"/>
    <w:rsid w:val="00085470"/>
    <w:rsid w:val="00085861"/>
    <w:rsid w:val="000906E8"/>
    <w:rsid w:val="00091B18"/>
    <w:rsid w:val="000937AA"/>
    <w:rsid w:val="00094983"/>
    <w:rsid w:val="00096456"/>
    <w:rsid w:val="000A3015"/>
    <w:rsid w:val="000A47CF"/>
    <w:rsid w:val="000A56FC"/>
    <w:rsid w:val="000A71E5"/>
    <w:rsid w:val="000B0FEF"/>
    <w:rsid w:val="000B3F00"/>
    <w:rsid w:val="000B42EF"/>
    <w:rsid w:val="000B5BB6"/>
    <w:rsid w:val="000B5BC5"/>
    <w:rsid w:val="000B5E36"/>
    <w:rsid w:val="000B6A8E"/>
    <w:rsid w:val="000B7B1A"/>
    <w:rsid w:val="000C1900"/>
    <w:rsid w:val="000C20AE"/>
    <w:rsid w:val="000C6862"/>
    <w:rsid w:val="000D041A"/>
    <w:rsid w:val="000D15F9"/>
    <w:rsid w:val="000D1F84"/>
    <w:rsid w:val="000D2133"/>
    <w:rsid w:val="000D3152"/>
    <w:rsid w:val="000D6771"/>
    <w:rsid w:val="000E1A11"/>
    <w:rsid w:val="000E217F"/>
    <w:rsid w:val="000E219F"/>
    <w:rsid w:val="000E22CF"/>
    <w:rsid w:val="000E2DC4"/>
    <w:rsid w:val="000E3130"/>
    <w:rsid w:val="000E3512"/>
    <w:rsid w:val="000E3E0F"/>
    <w:rsid w:val="000E3F2A"/>
    <w:rsid w:val="000E40C1"/>
    <w:rsid w:val="000E4D05"/>
    <w:rsid w:val="000E5C20"/>
    <w:rsid w:val="000E6298"/>
    <w:rsid w:val="000E667A"/>
    <w:rsid w:val="000E774B"/>
    <w:rsid w:val="000E7FCD"/>
    <w:rsid w:val="000F17FA"/>
    <w:rsid w:val="000F2F58"/>
    <w:rsid w:val="000F4893"/>
    <w:rsid w:val="000F4D85"/>
    <w:rsid w:val="000F4F2E"/>
    <w:rsid w:val="000F5349"/>
    <w:rsid w:val="000F69E4"/>
    <w:rsid w:val="001000DC"/>
    <w:rsid w:val="0010034C"/>
    <w:rsid w:val="00102855"/>
    <w:rsid w:val="00105BE8"/>
    <w:rsid w:val="00110F9A"/>
    <w:rsid w:val="001118C0"/>
    <w:rsid w:val="00112378"/>
    <w:rsid w:val="00114539"/>
    <w:rsid w:val="001156BE"/>
    <w:rsid w:val="00116608"/>
    <w:rsid w:val="00121A45"/>
    <w:rsid w:val="00121BF6"/>
    <w:rsid w:val="00124349"/>
    <w:rsid w:val="00124796"/>
    <w:rsid w:val="00124897"/>
    <w:rsid w:val="00126BF6"/>
    <w:rsid w:val="00127BC3"/>
    <w:rsid w:val="00130886"/>
    <w:rsid w:val="00131279"/>
    <w:rsid w:val="0013304B"/>
    <w:rsid w:val="00134C3C"/>
    <w:rsid w:val="00135E3F"/>
    <w:rsid w:val="0013700D"/>
    <w:rsid w:val="00140A5E"/>
    <w:rsid w:val="00141D0B"/>
    <w:rsid w:val="0014236E"/>
    <w:rsid w:val="001445D0"/>
    <w:rsid w:val="00144F24"/>
    <w:rsid w:val="00145066"/>
    <w:rsid w:val="0014519E"/>
    <w:rsid w:val="00146F0C"/>
    <w:rsid w:val="0015055F"/>
    <w:rsid w:val="00150DF6"/>
    <w:rsid w:val="0015134F"/>
    <w:rsid w:val="00151A7D"/>
    <w:rsid w:val="00151DA8"/>
    <w:rsid w:val="00152036"/>
    <w:rsid w:val="001534D1"/>
    <w:rsid w:val="001559C4"/>
    <w:rsid w:val="00156C69"/>
    <w:rsid w:val="00157F38"/>
    <w:rsid w:val="001601B4"/>
    <w:rsid w:val="00160252"/>
    <w:rsid w:val="00160E41"/>
    <w:rsid w:val="00161EC4"/>
    <w:rsid w:val="001639F9"/>
    <w:rsid w:val="00163C95"/>
    <w:rsid w:val="00164670"/>
    <w:rsid w:val="001657FE"/>
    <w:rsid w:val="00165962"/>
    <w:rsid w:val="00165B83"/>
    <w:rsid w:val="00166290"/>
    <w:rsid w:val="00171169"/>
    <w:rsid w:val="001711B9"/>
    <w:rsid w:val="00171FD9"/>
    <w:rsid w:val="00172032"/>
    <w:rsid w:val="00174976"/>
    <w:rsid w:val="00174D5F"/>
    <w:rsid w:val="00174E37"/>
    <w:rsid w:val="00174F5B"/>
    <w:rsid w:val="00175251"/>
    <w:rsid w:val="00175435"/>
    <w:rsid w:val="00175B36"/>
    <w:rsid w:val="001761A9"/>
    <w:rsid w:val="0017631A"/>
    <w:rsid w:val="00182138"/>
    <w:rsid w:val="00182C30"/>
    <w:rsid w:val="00183010"/>
    <w:rsid w:val="001847EE"/>
    <w:rsid w:val="00184995"/>
    <w:rsid w:val="001852D4"/>
    <w:rsid w:val="00185363"/>
    <w:rsid w:val="00187402"/>
    <w:rsid w:val="00187649"/>
    <w:rsid w:val="00187862"/>
    <w:rsid w:val="00187878"/>
    <w:rsid w:val="001905AE"/>
    <w:rsid w:val="001906B9"/>
    <w:rsid w:val="001910A2"/>
    <w:rsid w:val="00191476"/>
    <w:rsid w:val="00192844"/>
    <w:rsid w:val="00192C39"/>
    <w:rsid w:val="001933FD"/>
    <w:rsid w:val="00193AC7"/>
    <w:rsid w:val="001946F7"/>
    <w:rsid w:val="00195657"/>
    <w:rsid w:val="0019743A"/>
    <w:rsid w:val="00197AEB"/>
    <w:rsid w:val="001A10D5"/>
    <w:rsid w:val="001A2AB5"/>
    <w:rsid w:val="001A3477"/>
    <w:rsid w:val="001A3AE0"/>
    <w:rsid w:val="001A49E2"/>
    <w:rsid w:val="001A665B"/>
    <w:rsid w:val="001A7DC7"/>
    <w:rsid w:val="001B07C3"/>
    <w:rsid w:val="001B1122"/>
    <w:rsid w:val="001B26C3"/>
    <w:rsid w:val="001B2A59"/>
    <w:rsid w:val="001B5335"/>
    <w:rsid w:val="001B71C7"/>
    <w:rsid w:val="001B722B"/>
    <w:rsid w:val="001B77C6"/>
    <w:rsid w:val="001B7ED9"/>
    <w:rsid w:val="001C0476"/>
    <w:rsid w:val="001C07E9"/>
    <w:rsid w:val="001C0B28"/>
    <w:rsid w:val="001C1533"/>
    <w:rsid w:val="001C2A21"/>
    <w:rsid w:val="001C339B"/>
    <w:rsid w:val="001C5714"/>
    <w:rsid w:val="001C6ACC"/>
    <w:rsid w:val="001D00AE"/>
    <w:rsid w:val="001D09AE"/>
    <w:rsid w:val="001D0C16"/>
    <w:rsid w:val="001D0FE0"/>
    <w:rsid w:val="001D11D0"/>
    <w:rsid w:val="001D1C96"/>
    <w:rsid w:val="001D1E62"/>
    <w:rsid w:val="001D2214"/>
    <w:rsid w:val="001D4863"/>
    <w:rsid w:val="001D5A8F"/>
    <w:rsid w:val="001D701B"/>
    <w:rsid w:val="001D7BA3"/>
    <w:rsid w:val="001E0B86"/>
    <w:rsid w:val="001E0E45"/>
    <w:rsid w:val="001E1969"/>
    <w:rsid w:val="001E28C3"/>
    <w:rsid w:val="001E28F2"/>
    <w:rsid w:val="001E3470"/>
    <w:rsid w:val="001E5A89"/>
    <w:rsid w:val="001E7FA6"/>
    <w:rsid w:val="001F16A5"/>
    <w:rsid w:val="001F181B"/>
    <w:rsid w:val="001F27A9"/>
    <w:rsid w:val="001F38E3"/>
    <w:rsid w:val="001F4178"/>
    <w:rsid w:val="001F70D5"/>
    <w:rsid w:val="00200A1B"/>
    <w:rsid w:val="00200E02"/>
    <w:rsid w:val="0020426D"/>
    <w:rsid w:val="002045C0"/>
    <w:rsid w:val="00204908"/>
    <w:rsid w:val="00207832"/>
    <w:rsid w:val="00207B23"/>
    <w:rsid w:val="00207E81"/>
    <w:rsid w:val="00210B0D"/>
    <w:rsid w:val="00211BE8"/>
    <w:rsid w:val="0021238F"/>
    <w:rsid w:val="00212DA4"/>
    <w:rsid w:val="00213FA5"/>
    <w:rsid w:val="0021591E"/>
    <w:rsid w:val="00217689"/>
    <w:rsid w:val="00221E9A"/>
    <w:rsid w:val="00222E47"/>
    <w:rsid w:val="00222FF8"/>
    <w:rsid w:val="00224CB0"/>
    <w:rsid w:val="00225F25"/>
    <w:rsid w:val="00227D04"/>
    <w:rsid w:val="0023058A"/>
    <w:rsid w:val="00233DBE"/>
    <w:rsid w:val="00234A62"/>
    <w:rsid w:val="0023553E"/>
    <w:rsid w:val="00237845"/>
    <w:rsid w:val="00237AC4"/>
    <w:rsid w:val="00237CD8"/>
    <w:rsid w:val="002403B0"/>
    <w:rsid w:val="00241080"/>
    <w:rsid w:val="00241A40"/>
    <w:rsid w:val="002437F0"/>
    <w:rsid w:val="002447C7"/>
    <w:rsid w:val="00244C67"/>
    <w:rsid w:val="002452B8"/>
    <w:rsid w:val="00245D0D"/>
    <w:rsid w:val="00252017"/>
    <w:rsid w:val="00253F98"/>
    <w:rsid w:val="0025516B"/>
    <w:rsid w:val="002560F2"/>
    <w:rsid w:val="00257898"/>
    <w:rsid w:val="00257B37"/>
    <w:rsid w:val="00257F9A"/>
    <w:rsid w:val="00262363"/>
    <w:rsid w:val="00262384"/>
    <w:rsid w:val="00262DBE"/>
    <w:rsid w:val="00263914"/>
    <w:rsid w:val="002639D7"/>
    <w:rsid w:val="00263CF0"/>
    <w:rsid w:val="00264B53"/>
    <w:rsid w:val="00266613"/>
    <w:rsid w:val="002671E6"/>
    <w:rsid w:val="00267513"/>
    <w:rsid w:val="00267734"/>
    <w:rsid w:val="00270D6B"/>
    <w:rsid w:val="00272169"/>
    <w:rsid w:val="00273175"/>
    <w:rsid w:val="002753FC"/>
    <w:rsid w:val="00276853"/>
    <w:rsid w:val="00280781"/>
    <w:rsid w:val="00280800"/>
    <w:rsid w:val="0028339B"/>
    <w:rsid w:val="0028455F"/>
    <w:rsid w:val="0028554F"/>
    <w:rsid w:val="00286431"/>
    <w:rsid w:val="0028774E"/>
    <w:rsid w:val="00287F2C"/>
    <w:rsid w:val="0029147B"/>
    <w:rsid w:val="00293032"/>
    <w:rsid w:val="00293B49"/>
    <w:rsid w:val="00293F35"/>
    <w:rsid w:val="00294E07"/>
    <w:rsid w:val="0029523D"/>
    <w:rsid w:val="002955B9"/>
    <w:rsid w:val="00295AC4"/>
    <w:rsid w:val="00296EC9"/>
    <w:rsid w:val="002A066F"/>
    <w:rsid w:val="002A1D6A"/>
    <w:rsid w:val="002A1EF4"/>
    <w:rsid w:val="002A21D9"/>
    <w:rsid w:val="002A2772"/>
    <w:rsid w:val="002A341B"/>
    <w:rsid w:val="002A46C9"/>
    <w:rsid w:val="002A4F42"/>
    <w:rsid w:val="002A7C56"/>
    <w:rsid w:val="002B1A96"/>
    <w:rsid w:val="002B1AB8"/>
    <w:rsid w:val="002B1D7B"/>
    <w:rsid w:val="002B278A"/>
    <w:rsid w:val="002B4FE3"/>
    <w:rsid w:val="002B5621"/>
    <w:rsid w:val="002B592B"/>
    <w:rsid w:val="002B5A46"/>
    <w:rsid w:val="002B6518"/>
    <w:rsid w:val="002C1E00"/>
    <w:rsid w:val="002C2766"/>
    <w:rsid w:val="002C4341"/>
    <w:rsid w:val="002C4362"/>
    <w:rsid w:val="002C4650"/>
    <w:rsid w:val="002C46A4"/>
    <w:rsid w:val="002C5955"/>
    <w:rsid w:val="002C6274"/>
    <w:rsid w:val="002C6654"/>
    <w:rsid w:val="002C6962"/>
    <w:rsid w:val="002C7319"/>
    <w:rsid w:val="002D0FFF"/>
    <w:rsid w:val="002D15C6"/>
    <w:rsid w:val="002D33BB"/>
    <w:rsid w:val="002D6985"/>
    <w:rsid w:val="002D6A52"/>
    <w:rsid w:val="002D79EA"/>
    <w:rsid w:val="002E05FC"/>
    <w:rsid w:val="002E2E34"/>
    <w:rsid w:val="002E3281"/>
    <w:rsid w:val="002E415F"/>
    <w:rsid w:val="002E452A"/>
    <w:rsid w:val="002E4642"/>
    <w:rsid w:val="002E5B1E"/>
    <w:rsid w:val="002E5D83"/>
    <w:rsid w:val="002E7C6D"/>
    <w:rsid w:val="002F081C"/>
    <w:rsid w:val="002F1A92"/>
    <w:rsid w:val="002F24C5"/>
    <w:rsid w:val="002F2C89"/>
    <w:rsid w:val="002F33F4"/>
    <w:rsid w:val="002F4048"/>
    <w:rsid w:val="002F4313"/>
    <w:rsid w:val="002F46C4"/>
    <w:rsid w:val="002F4AFD"/>
    <w:rsid w:val="002F5047"/>
    <w:rsid w:val="002F5E39"/>
    <w:rsid w:val="002F655E"/>
    <w:rsid w:val="002F7E57"/>
    <w:rsid w:val="00300193"/>
    <w:rsid w:val="00301D19"/>
    <w:rsid w:val="00302467"/>
    <w:rsid w:val="00302968"/>
    <w:rsid w:val="003053FB"/>
    <w:rsid w:val="0030592D"/>
    <w:rsid w:val="00306E04"/>
    <w:rsid w:val="0031050F"/>
    <w:rsid w:val="00311904"/>
    <w:rsid w:val="00311BF0"/>
    <w:rsid w:val="00313217"/>
    <w:rsid w:val="00313A23"/>
    <w:rsid w:val="0031446F"/>
    <w:rsid w:val="0031451A"/>
    <w:rsid w:val="00314DC3"/>
    <w:rsid w:val="00316A7D"/>
    <w:rsid w:val="00320149"/>
    <w:rsid w:val="003205E8"/>
    <w:rsid w:val="00321801"/>
    <w:rsid w:val="00321BDF"/>
    <w:rsid w:val="00323686"/>
    <w:rsid w:val="00323E6F"/>
    <w:rsid w:val="003248A3"/>
    <w:rsid w:val="0032540B"/>
    <w:rsid w:val="003260A5"/>
    <w:rsid w:val="00326A8F"/>
    <w:rsid w:val="0032740B"/>
    <w:rsid w:val="00330C19"/>
    <w:rsid w:val="00330F29"/>
    <w:rsid w:val="00331E56"/>
    <w:rsid w:val="00332163"/>
    <w:rsid w:val="003330A0"/>
    <w:rsid w:val="0033330E"/>
    <w:rsid w:val="00333F60"/>
    <w:rsid w:val="003343A8"/>
    <w:rsid w:val="0033512B"/>
    <w:rsid w:val="00336075"/>
    <w:rsid w:val="00336A36"/>
    <w:rsid w:val="00336E5E"/>
    <w:rsid w:val="003406DA"/>
    <w:rsid w:val="003408DF"/>
    <w:rsid w:val="00342E98"/>
    <w:rsid w:val="003431B2"/>
    <w:rsid w:val="00344AB6"/>
    <w:rsid w:val="0034575E"/>
    <w:rsid w:val="00345E37"/>
    <w:rsid w:val="00346A25"/>
    <w:rsid w:val="00347443"/>
    <w:rsid w:val="00347F23"/>
    <w:rsid w:val="00351D20"/>
    <w:rsid w:val="003536AF"/>
    <w:rsid w:val="00353CA2"/>
    <w:rsid w:val="00354353"/>
    <w:rsid w:val="0035462B"/>
    <w:rsid w:val="00354CD3"/>
    <w:rsid w:val="00355EE8"/>
    <w:rsid w:val="00356908"/>
    <w:rsid w:val="003571BD"/>
    <w:rsid w:val="003578E5"/>
    <w:rsid w:val="00357A17"/>
    <w:rsid w:val="00357D17"/>
    <w:rsid w:val="00360C41"/>
    <w:rsid w:val="0036127F"/>
    <w:rsid w:val="00362C0D"/>
    <w:rsid w:val="00362C83"/>
    <w:rsid w:val="003631E1"/>
    <w:rsid w:val="00363939"/>
    <w:rsid w:val="003639B5"/>
    <w:rsid w:val="00363F26"/>
    <w:rsid w:val="00367874"/>
    <w:rsid w:val="00370090"/>
    <w:rsid w:val="00370ADA"/>
    <w:rsid w:val="00370BDF"/>
    <w:rsid w:val="00370C9C"/>
    <w:rsid w:val="00371278"/>
    <w:rsid w:val="00372745"/>
    <w:rsid w:val="00374C71"/>
    <w:rsid w:val="00376A7A"/>
    <w:rsid w:val="00381021"/>
    <w:rsid w:val="00382AAA"/>
    <w:rsid w:val="00382B7E"/>
    <w:rsid w:val="00383C5C"/>
    <w:rsid w:val="003846A3"/>
    <w:rsid w:val="003847F9"/>
    <w:rsid w:val="0038510A"/>
    <w:rsid w:val="0038669A"/>
    <w:rsid w:val="00386CB4"/>
    <w:rsid w:val="003946EA"/>
    <w:rsid w:val="003966F2"/>
    <w:rsid w:val="00396F92"/>
    <w:rsid w:val="00397842"/>
    <w:rsid w:val="003A08AD"/>
    <w:rsid w:val="003A2FD1"/>
    <w:rsid w:val="003A324E"/>
    <w:rsid w:val="003A4ECC"/>
    <w:rsid w:val="003A60BD"/>
    <w:rsid w:val="003A71D3"/>
    <w:rsid w:val="003A7740"/>
    <w:rsid w:val="003A7D66"/>
    <w:rsid w:val="003B2F8D"/>
    <w:rsid w:val="003B3972"/>
    <w:rsid w:val="003B3DB0"/>
    <w:rsid w:val="003B56E9"/>
    <w:rsid w:val="003B7501"/>
    <w:rsid w:val="003B7C07"/>
    <w:rsid w:val="003B7C6F"/>
    <w:rsid w:val="003C196F"/>
    <w:rsid w:val="003C3CB2"/>
    <w:rsid w:val="003C43D0"/>
    <w:rsid w:val="003C4503"/>
    <w:rsid w:val="003C5622"/>
    <w:rsid w:val="003C6082"/>
    <w:rsid w:val="003C7D83"/>
    <w:rsid w:val="003D0288"/>
    <w:rsid w:val="003D0865"/>
    <w:rsid w:val="003D1308"/>
    <w:rsid w:val="003D19A3"/>
    <w:rsid w:val="003D1C53"/>
    <w:rsid w:val="003D1F85"/>
    <w:rsid w:val="003D2448"/>
    <w:rsid w:val="003D33D4"/>
    <w:rsid w:val="003D3C21"/>
    <w:rsid w:val="003D62DF"/>
    <w:rsid w:val="003D6C56"/>
    <w:rsid w:val="003D7095"/>
    <w:rsid w:val="003E06BA"/>
    <w:rsid w:val="003E0881"/>
    <w:rsid w:val="003E1E7D"/>
    <w:rsid w:val="003E2BA0"/>
    <w:rsid w:val="003E3073"/>
    <w:rsid w:val="003E3866"/>
    <w:rsid w:val="003E3C0F"/>
    <w:rsid w:val="003E4C8C"/>
    <w:rsid w:val="003E55D8"/>
    <w:rsid w:val="003E5F1C"/>
    <w:rsid w:val="003E64E8"/>
    <w:rsid w:val="003F0D64"/>
    <w:rsid w:val="003F19C8"/>
    <w:rsid w:val="003F1C69"/>
    <w:rsid w:val="003F23C4"/>
    <w:rsid w:val="003F7C3F"/>
    <w:rsid w:val="00400004"/>
    <w:rsid w:val="00401A07"/>
    <w:rsid w:val="004036AD"/>
    <w:rsid w:val="00404A70"/>
    <w:rsid w:val="00405D39"/>
    <w:rsid w:val="00405D6A"/>
    <w:rsid w:val="00405DB9"/>
    <w:rsid w:val="00406DCA"/>
    <w:rsid w:val="00410C65"/>
    <w:rsid w:val="004114ED"/>
    <w:rsid w:val="0041171E"/>
    <w:rsid w:val="00412B6F"/>
    <w:rsid w:val="004146EC"/>
    <w:rsid w:val="00415283"/>
    <w:rsid w:val="0042030A"/>
    <w:rsid w:val="00420A9E"/>
    <w:rsid w:val="00421238"/>
    <w:rsid w:val="004215B5"/>
    <w:rsid w:val="0042341E"/>
    <w:rsid w:val="00424EC3"/>
    <w:rsid w:val="00425D9E"/>
    <w:rsid w:val="004305A4"/>
    <w:rsid w:val="00430C36"/>
    <w:rsid w:val="00430F27"/>
    <w:rsid w:val="004329F4"/>
    <w:rsid w:val="00434C8C"/>
    <w:rsid w:val="0043657B"/>
    <w:rsid w:val="00437ECB"/>
    <w:rsid w:val="00442BB2"/>
    <w:rsid w:val="00443123"/>
    <w:rsid w:val="004431E5"/>
    <w:rsid w:val="00443953"/>
    <w:rsid w:val="004455F9"/>
    <w:rsid w:val="00447618"/>
    <w:rsid w:val="0045073E"/>
    <w:rsid w:val="00450760"/>
    <w:rsid w:val="00451059"/>
    <w:rsid w:val="004520D9"/>
    <w:rsid w:val="00453185"/>
    <w:rsid w:val="0045376C"/>
    <w:rsid w:val="00454B36"/>
    <w:rsid w:val="0045688A"/>
    <w:rsid w:val="004571B4"/>
    <w:rsid w:val="004603EC"/>
    <w:rsid w:val="00460CB1"/>
    <w:rsid w:val="00461AF9"/>
    <w:rsid w:val="00461DAA"/>
    <w:rsid w:val="00462163"/>
    <w:rsid w:val="00462ED3"/>
    <w:rsid w:val="00462F8F"/>
    <w:rsid w:val="00462FA6"/>
    <w:rsid w:val="004638E3"/>
    <w:rsid w:val="0046529A"/>
    <w:rsid w:val="00471746"/>
    <w:rsid w:val="00472268"/>
    <w:rsid w:val="00474EC3"/>
    <w:rsid w:val="00474FD9"/>
    <w:rsid w:val="00475639"/>
    <w:rsid w:val="0047630B"/>
    <w:rsid w:val="004763B1"/>
    <w:rsid w:val="004808DF"/>
    <w:rsid w:val="004832C8"/>
    <w:rsid w:val="0048385E"/>
    <w:rsid w:val="00483CE5"/>
    <w:rsid w:val="00484C5C"/>
    <w:rsid w:val="004908EA"/>
    <w:rsid w:val="00490F1D"/>
    <w:rsid w:val="0049261D"/>
    <w:rsid w:val="00495442"/>
    <w:rsid w:val="00495E72"/>
    <w:rsid w:val="004975BF"/>
    <w:rsid w:val="00497CB4"/>
    <w:rsid w:val="00497D21"/>
    <w:rsid w:val="00497D69"/>
    <w:rsid w:val="00497F68"/>
    <w:rsid w:val="004A037B"/>
    <w:rsid w:val="004A26B8"/>
    <w:rsid w:val="004A3553"/>
    <w:rsid w:val="004A6E9F"/>
    <w:rsid w:val="004A71DC"/>
    <w:rsid w:val="004A73DA"/>
    <w:rsid w:val="004B0115"/>
    <w:rsid w:val="004B05F9"/>
    <w:rsid w:val="004B1DBE"/>
    <w:rsid w:val="004B3E53"/>
    <w:rsid w:val="004B4924"/>
    <w:rsid w:val="004B62F9"/>
    <w:rsid w:val="004B6680"/>
    <w:rsid w:val="004B6D46"/>
    <w:rsid w:val="004B6E4E"/>
    <w:rsid w:val="004B715B"/>
    <w:rsid w:val="004C007A"/>
    <w:rsid w:val="004C0292"/>
    <w:rsid w:val="004C064A"/>
    <w:rsid w:val="004C079F"/>
    <w:rsid w:val="004C0C28"/>
    <w:rsid w:val="004C12C5"/>
    <w:rsid w:val="004C1345"/>
    <w:rsid w:val="004C1916"/>
    <w:rsid w:val="004C2A86"/>
    <w:rsid w:val="004C2EF4"/>
    <w:rsid w:val="004C39C0"/>
    <w:rsid w:val="004C4631"/>
    <w:rsid w:val="004C56ED"/>
    <w:rsid w:val="004C7177"/>
    <w:rsid w:val="004C73AE"/>
    <w:rsid w:val="004C777D"/>
    <w:rsid w:val="004D0611"/>
    <w:rsid w:val="004D0EE8"/>
    <w:rsid w:val="004D1CAB"/>
    <w:rsid w:val="004D1F12"/>
    <w:rsid w:val="004D30AE"/>
    <w:rsid w:val="004D5328"/>
    <w:rsid w:val="004D65D0"/>
    <w:rsid w:val="004D74E9"/>
    <w:rsid w:val="004D76E3"/>
    <w:rsid w:val="004D7D78"/>
    <w:rsid w:val="004D7F05"/>
    <w:rsid w:val="004E0996"/>
    <w:rsid w:val="004E1A1A"/>
    <w:rsid w:val="004E3B80"/>
    <w:rsid w:val="004E3D72"/>
    <w:rsid w:val="004E4385"/>
    <w:rsid w:val="004E4E92"/>
    <w:rsid w:val="004E6491"/>
    <w:rsid w:val="004F08BD"/>
    <w:rsid w:val="004F0B88"/>
    <w:rsid w:val="004F0FAF"/>
    <w:rsid w:val="004F1AB7"/>
    <w:rsid w:val="004F33C7"/>
    <w:rsid w:val="004F4C89"/>
    <w:rsid w:val="004F4F32"/>
    <w:rsid w:val="004F5F47"/>
    <w:rsid w:val="0050060B"/>
    <w:rsid w:val="00503882"/>
    <w:rsid w:val="00504A82"/>
    <w:rsid w:val="00506A00"/>
    <w:rsid w:val="00507DCD"/>
    <w:rsid w:val="00511896"/>
    <w:rsid w:val="00511BAF"/>
    <w:rsid w:val="00512001"/>
    <w:rsid w:val="00513160"/>
    <w:rsid w:val="00513488"/>
    <w:rsid w:val="0051512B"/>
    <w:rsid w:val="00516EA2"/>
    <w:rsid w:val="005172EC"/>
    <w:rsid w:val="00517A33"/>
    <w:rsid w:val="00517D75"/>
    <w:rsid w:val="005210C0"/>
    <w:rsid w:val="0052310E"/>
    <w:rsid w:val="0052324A"/>
    <w:rsid w:val="00525C96"/>
    <w:rsid w:val="00527991"/>
    <w:rsid w:val="00527FE0"/>
    <w:rsid w:val="00530611"/>
    <w:rsid w:val="00532308"/>
    <w:rsid w:val="00532A30"/>
    <w:rsid w:val="00533A24"/>
    <w:rsid w:val="005352AE"/>
    <w:rsid w:val="005356A7"/>
    <w:rsid w:val="0053611B"/>
    <w:rsid w:val="005370AB"/>
    <w:rsid w:val="00537B53"/>
    <w:rsid w:val="005409F1"/>
    <w:rsid w:val="00543C0E"/>
    <w:rsid w:val="00543D00"/>
    <w:rsid w:val="00544A8D"/>
    <w:rsid w:val="005450CD"/>
    <w:rsid w:val="00545642"/>
    <w:rsid w:val="00551B87"/>
    <w:rsid w:val="0055287C"/>
    <w:rsid w:val="00552A8B"/>
    <w:rsid w:val="0055362F"/>
    <w:rsid w:val="00554345"/>
    <w:rsid w:val="005564C8"/>
    <w:rsid w:val="005569ED"/>
    <w:rsid w:val="005571C7"/>
    <w:rsid w:val="005604B3"/>
    <w:rsid w:val="00560FD4"/>
    <w:rsid w:val="00561BFB"/>
    <w:rsid w:val="005623DB"/>
    <w:rsid w:val="00562835"/>
    <w:rsid w:val="00563201"/>
    <w:rsid w:val="00564B18"/>
    <w:rsid w:val="005653BE"/>
    <w:rsid w:val="00565BC5"/>
    <w:rsid w:val="00566D16"/>
    <w:rsid w:val="00567342"/>
    <w:rsid w:val="005675BD"/>
    <w:rsid w:val="00571AEE"/>
    <w:rsid w:val="00573235"/>
    <w:rsid w:val="00574DFC"/>
    <w:rsid w:val="005756C5"/>
    <w:rsid w:val="00575A70"/>
    <w:rsid w:val="005763F0"/>
    <w:rsid w:val="00576CF5"/>
    <w:rsid w:val="00580C5D"/>
    <w:rsid w:val="00582347"/>
    <w:rsid w:val="00582A90"/>
    <w:rsid w:val="0058437E"/>
    <w:rsid w:val="0058635B"/>
    <w:rsid w:val="00587639"/>
    <w:rsid w:val="00587EF6"/>
    <w:rsid w:val="0059133D"/>
    <w:rsid w:val="005921C6"/>
    <w:rsid w:val="00592201"/>
    <w:rsid w:val="00593BEF"/>
    <w:rsid w:val="0059494B"/>
    <w:rsid w:val="00594BE8"/>
    <w:rsid w:val="0059556F"/>
    <w:rsid w:val="005971C8"/>
    <w:rsid w:val="00597FFD"/>
    <w:rsid w:val="005A0165"/>
    <w:rsid w:val="005A062A"/>
    <w:rsid w:val="005A07F4"/>
    <w:rsid w:val="005A0AF5"/>
    <w:rsid w:val="005A1CC6"/>
    <w:rsid w:val="005A2E75"/>
    <w:rsid w:val="005A37D9"/>
    <w:rsid w:val="005A522A"/>
    <w:rsid w:val="005A5B75"/>
    <w:rsid w:val="005A5CEF"/>
    <w:rsid w:val="005A5D9C"/>
    <w:rsid w:val="005B033B"/>
    <w:rsid w:val="005B219A"/>
    <w:rsid w:val="005B308A"/>
    <w:rsid w:val="005B3B2C"/>
    <w:rsid w:val="005B63E9"/>
    <w:rsid w:val="005B68B8"/>
    <w:rsid w:val="005C092B"/>
    <w:rsid w:val="005C0C68"/>
    <w:rsid w:val="005C2159"/>
    <w:rsid w:val="005C2A8C"/>
    <w:rsid w:val="005C4DDF"/>
    <w:rsid w:val="005C67B9"/>
    <w:rsid w:val="005D1258"/>
    <w:rsid w:val="005D1956"/>
    <w:rsid w:val="005D19FC"/>
    <w:rsid w:val="005D2FD9"/>
    <w:rsid w:val="005D3C3E"/>
    <w:rsid w:val="005D630D"/>
    <w:rsid w:val="005D65F4"/>
    <w:rsid w:val="005D6E5A"/>
    <w:rsid w:val="005D76E1"/>
    <w:rsid w:val="005D7A44"/>
    <w:rsid w:val="005E0E3B"/>
    <w:rsid w:val="005E11C1"/>
    <w:rsid w:val="005E1DF6"/>
    <w:rsid w:val="005E2DC4"/>
    <w:rsid w:val="005E45BB"/>
    <w:rsid w:val="005E4A6B"/>
    <w:rsid w:val="005E6173"/>
    <w:rsid w:val="005E6380"/>
    <w:rsid w:val="005E6DB0"/>
    <w:rsid w:val="005E769E"/>
    <w:rsid w:val="005F3600"/>
    <w:rsid w:val="005F361E"/>
    <w:rsid w:val="005F5D27"/>
    <w:rsid w:val="005F5FAE"/>
    <w:rsid w:val="005F7541"/>
    <w:rsid w:val="0060036B"/>
    <w:rsid w:val="00600D77"/>
    <w:rsid w:val="00601AFD"/>
    <w:rsid w:val="00602AE1"/>
    <w:rsid w:val="006046B2"/>
    <w:rsid w:val="00605BA9"/>
    <w:rsid w:val="00607155"/>
    <w:rsid w:val="006073FE"/>
    <w:rsid w:val="00607411"/>
    <w:rsid w:val="00611064"/>
    <w:rsid w:val="00611C39"/>
    <w:rsid w:val="006121EB"/>
    <w:rsid w:val="00612B95"/>
    <w:rsid w:val="00612BB3"/>
    <w:rsid w:val="00615C1C"/>
    <w:rsid w:val="00617333"/>
    <w:rsid w:val="00620906"/>
    <w:rsid w:val="006220F0"/>
    <w:rsid w:val="00622CC9"/>
    <w:rsid w:val="00623822"/>
    <w:rsid w:val="006241D4"/>
    <w:rsid w:val="00625860"/>
    <w:rsid w:val="00625D17"/>
    <w:rsid w:val="006263B9"/>
    <w:rsid w:val="00626E08"/>
    <w:rsid w:val="006271E8"/>
    <w:rsid w:val="00630730"/>
    <w:rsid w:val="006310EA"/>
    <w:rsid w:val="00631CBD"/>
    <w:rsid w:val="00633910"/>
    <w:rsid w:val="00634AF9"/>
    <w:rsid w:val="0063608D"/>
    <w:rsid w:val="006423D3"/>
    <w:rsid w:val="00642CFF"/>
    <w:rsid w:val="006433B4"/>
    <w:rsid w:val="006456D4"/>
    <w:rsid w:val="00645BB0"/>
    <w:rsid w:val="00645FD3"/>
    <w:rsid w:val="00645FF1"/>
    <w:rsid w:val="00646036"/>
    <w:rsid w:val="0064697D"/>
    <w:rsid w:val="00647544"/>
    <w:rsid w:val="00647EC7"/>
    <w:rsid w:val="0065002D"/>
    <w:rsid w:val="00650B98"/>
    <w:rsid w:val="00651BFD"/>
    <w:rsid w:val="0065220B"/>
    <w:rsid w:val="00652AD6"/>
    <w:rsid w:val="0065355B"/>
    <w:rsid w:val="00653EC7"/>
    <w:rsid w:val="00656219"/>
    <w:rsid w:val="00656C2B"/>
    <w:rsid w:val="00657174"/>
    <w:rsid w:val="0065777A"/>
    <w:rsid w:val="00661379"/>
    <w:rsid w:val="006620C6"/>
    <w:rsid w:val="00664731"/>
    <w:rsid w:val="00664D4A"/>
    <w:rsid w:val="006651DC"/>
    <w:rsid w:val="006652BD"/>
    <w:rsid w:val="00665F5B"/>
    <w:rsid w:val="0066645B"/>
    <w:rsid w:val="00666E5F"/>
    <w:rsid w:val="006674F7"/>
    <w:rsid w:val="006703B4"/>
    <w:rsid w:val="0067147B"/>
    <w:rsid w:val="00674B98"/>
    <w:rsid w:val="00674DA9"/>
    <w:rsid w:val="006763DF"/>
    <w:rsid w:val="00676460"/>
    <w:rsid w:val="00676CA1"/>
    <w:rsid w:val="00676F2A"/>
    <w:rsid w:val="00677E9A"/>
    <w:rsid w:val="00680AA8"/>
    <w:rsid w:val="00681913"/>
    <w:rsid w:val="00681B2C"/>
    <w:rsid w:val="00684221"/>
    <w:rsid w:val="0068485F"/>
    <w:rsid w:val="00684AF9"/>
    <w:rsid w:val="00684C33"/>
    <w:rsid w:val="00684F10"/>
    <w:rsid w:val="006851F9"/>
    <w:rsid w:val="006853F3"/>
    <w:rsid w:val="0068575F"/>
    <w:rsid w:val="0068599E"/>
    <w:rsid w:val="006863B4"/>
    <w:rsid w:val="00686BFB"/>
    <w:rsid w:val="00691C0F"/>
    <w:rsid w:val="00693C91"/>
    <w:rsid w:val="00694440"/>
    <w:rsid w:val="006948E9"/>
    <w:rsid w:val="00695774"/>
    <w:rsid w:val="00697215"/>
    <w:rsid w:val="006A156D"/>
    <w:rsid w:val="006A16C0"/>
    <w:rsid w:val="006A1CE3"/>
    <w:rsid w:val="006A23FC"/>
    <w:rsid w:val="006A2CB3"/>
    <w:rsid w:val="006A3BAF"/>
    <w:rsid w:val="006A6BB8"/>
    <w:rsid w:val="006A6C34"/>
    <w:rsid w:val="006A74DE"/>
    <w:rsid w:val="006A7DCC"/>
    <w:rsid w:val="006B0565"/>
    <w:rsid w:val="006B2145"/>
    <w:rsid w:val="006B2DCA"/>
    <w:rsid w:val="006B337E"/>
    <w:rsid w:val="006B38F4"/>
    <w:rsid w:val="006B4E40"/>
    <w:rsid w:val="006B57EE"/>
    <w:rsid w:val="006B6025"/>
    <w:rsid w:val="006B6507"/>
    <w:rsid w:val="006B6674"/>
    <w:rsid w:val="006B6F4A"/>
    <w:rsid w:val="006C2931"/>
    <w:rsid w:val="006C317B"/>
    <w:rsid w:val="006C330C"/>
    <w:rsid w:val="006C38C1"/>
    <w:rsid w:val="006C4C3A"/>
    <w:rsid w:val="006C5A03"/>
    <w:rsid w:val="006C697E"/>
    <w:rsid w:val="006C7713"/>
    <w:rsid w:val="006D1CB3"/>
    <w:rsid w:val="006D46CA"/>
    <w:rsid w:val="006D511B"/>
    <w:rsid w:val="006D520F"/>
    <w:rsid w:val="006D5AAA"/>
    <w:rsid w:val="006D5C90"/>
    <w:rsid w:val="006D638C"/>
    <w:rsid w:val="006D6B38"/>
    <w:rsid w:val="006D6F54"/>
    <w:rsid w:val="006D6FBA"/>
    <w:rsid w:val="006E0178"/>
    <w:rsid w:val="006E0480"/>
    <w:rsid w:val="006E1B7F"/>
    <w:rsid w:val="006E29CC"/>
    <w:rsid w:val="006E2D3C"/>
    <w:rsid w:val="006E3605"/>
    <w:rsid w:val="006E3D4E"/>
    <w:rsid w:val="006E561B"/>
    <w:rsid w:val="006E5A69"/>
    <w:rsid w:val="006E6348"/>
    <w:rsid w:val="006F1707"/>
    <w:rsid w:val="006F376F"/>
    <w:rsid w:val="006F45B6"/>
    <w:rsid w:val="006F4E2C"/>
    <w:rsid w:val="006F5620"/>
    <w:rsid w:val="006F7748"/>
    <w:rsid w:val="00703A03"/>
    <w:rsid w:val="00703BA4"/>
    <w:rsid w:val="00704D90"/>
    <w:rsid w:val="00704DF3"/>
    <w:rsid w:val="00712197"/>
    <w:rsid w:val="00713437"/>
    <w:rsid w:val="00713D56"/>
    <w:rsid w:val="00715501"/>
    <w:rsid w:val="007169DB"/>
    <w:rsid w:val="00720372"/>
    <w:rsid w:val="00720BA4"/>
    <w:rsid w:val="007214A7"/>
    <w:rsid w:val="00721BF3"/>
    <w:rsid w:val="007225F4"/>
    <w:rsid w:val="007227EE"/>
    <w:rsid w:val="00723BF3"/>
    <w:rsid w:val="0072410D"/>
    <w:rsid w:val="00727360"/>
    <w:rsid w:val="007305E1"/>
    <w:rsid w:val="00731F85"/>
    <w:rsid w:val="00732129"/>
    <w:rsid w:val="00732693"/>
    <w:rsid w:val="00733158"/>
    <w:rsid w:val="007343E6"/>
    <w:rsid w:val="007344F7"/>
    <w:rsid w:val="007346F5"/>
    <w:rsid w:val="007349CF"/>
    <w:rsid w:val="007350AE"/>
    <w:rsid w:val="007359B5"/>
    <w:rsid w:val="00735B53"/>
    <w:rsid w:val="00735C6F"/>
    <w:rsid w:val="00736173"/>
    <w:rsid w:val="00737DBE"/>
    <w:rsid w:val="00740445"/>
    <w:rsid w:val="00740697"/>
    <w:rsid w:val="00741126"/>
    <w:rsid w:val="0074141A"/>
    <w:rsid w:val="007418FE"/>
    <w:rsid w:val="007428C8"/>
    <w:rsid w:val="00742B0F"/>
    <w:rsid w:val="00742C11"/>
    <w:rsid w:val="00744166"/>
    <w:rsid w:val="0074518C"/>
    <w:rsid w:val="0074532A"/>
    <w:rsid w:val="00751911"/>
    <w:rsid w:val="00752533"/>
    <w:rsid w:val="007528E4"/>
    <w:rsid w:val="00753930"/>
    <w:rsid w:val="00753B2A"/>
    <w:rsid w:val="00753DB9"/>
    <w:rsid w:val="0075441D"/>
    <w:rsid w:val="00756FC5"/>
    <w:rsid w:val="00757089"/>
    <w:rsid w:val="00761173"/>
    <w:rsid w:val="007616DC"/>
    <w:rsid w:val="007629B8"/>
    <w:rsid w:val="00763220"/>
    <w:rsid w:val="007632D2"/>
    <w:rsid w:val="007637D9"/>
    <w:rsid w:val="00764F4B"/>
    <w:rsid w:val="00765979"/>
    <w:rsid w:val="00765D58"/>
    <w:rsid w:val="007673F9"/>
    <w:rsid w:val="00767509"/>
    <w:rsid w:val="007703BE"/>
    <w:rsid w:val="00771223"/>
    <w:rsid w:val="007716CA"/>
    <w:rsid w:val="007727E1"/>
    <w:rsid w:val="00772AC0"/>
    <w:rsid w:val="00772CBA"/>
    <w:rsid w:val="00775DDD"/>
    <w:rsid w:val="00776D6A"/>
    <w:rsid w:val="00776FB6"/>
    <w:rsid w:val="00777078"/>
    <w:rsid w:val="0077741C"/>
    <w:rsid w:val="007778F2"/>
    <w:rsid w:val="00780A4B"/>
    <w:rsid w:val="00782137"/>
    <w:rsid w:val="007827F7"/>
    <w:rsid w:val="00783516"/>
    <w:rsid w:val="0078476B"/>
    <w:rsid w:val="00784E3C"/>
    <w:rsid w:val="007851B2"/>
    <w:rsid w:val="00785840"/>
    <w:rsid w:val="00787948"/>
    <w:rsid w:val="007913A9"/>
    <w:rsid w:val="00791C68"/>
    <w:rsid w:val="00791FC6"/>
    <w:rsid w:val="007924DB"/>
    <w:rsid w:val="007925DA"/>
    <w:rsid w:val="007942B0"/>
    <w:rsid w:val="0079541C"/>
    <w:rsid w:val="0079545C"/>
    <w:rsid w:val="007A03FE"/>
    <w:rsid w:val="007A22FC"/>
    <w:rsid w:val="007A2514"/>
    <w:rsid w:val="007A27B8"/>
    <w:rsid w:val="007A2BE8"/>
    <w:rsid w:val="007A6BF0"/>
    <w:rsid w:val="007B03D3"/>
    <w:rsid w:val="007B1834"/>
    <w:rsid w:val="007B26A0"/>
    <w:rsid w:val="007B3C60"/>
    <w:rsid w:val="007B3E59"/>
    <w:rsid w:val="007B4DCF"/>
    <w:rsid w:val="007B5B2D"/>
    <w:rsid w:val="007B6A26"/>
    <w:rsid w:val="007C1777"/>
    <w:rsid w:val="007C2032"/>
    <w:rsid w:val="007C2B94"/>
    <w:rsid w:val="007C2DE2"/>
    <w:rsid w:val="007C6E8F"/>
    <w:rsid w:val="007C71E5"/>
    <w:rsid w:val="007D07B6"/>
    <w:rsid w:val="007D0849"/>
    <w:rsid w:val="007D24C3"/>
    <w:rsid w:val="007D3673"/>
    <w:rsid w:val="007D4BD9"/>
    <w:rsid w:val="007D4FB2"/>
    <w:rsid w:val="007D564B"/>
    <w:rsid w:val="007D5EDB"/>
    <w:rsid w:val="007E0207"/>
    <w:rsid w:val="007E0539"/>
    <w:rsid w:val="007E0974"/>
    <w:rsid w:val="007E11B4"/>
    <w:rsid w:val="007E18FE"/>
    <w:rsid w:val="007E3CFA"/>
    <w:rsid w:val="007E52DE"/>
    <w:rsid w:val="007E756C"/>
    <w:rsid w:val="007E75FA"/>
    <w:rsid w:val="007F0D40"/>
    <w:rsid w:val="007F0E73"/>
    <w:rsid w:val="007F1757"/>
    <w:rsid w:val="007F232C"/>
    <w:rsid w:val="007F335F"/>
    <w:rsid w:val="007F34F4"/>
    <w:rsid w:val="007F4386"/>
    <w:rsid w:val="007F4AF2"/>
    <w:rsid w:val="007F5768"/>
    <w:rsid w:val="007F66D7"/>
    <w:rsid w:val="007F6D3A"/>
    <w:rsid w:val="008001B9"/>
    <w:rsid w:val="008005E3"/>
    <w:rsid w:val="00801109"/>
    <w:rsid w:val="008015BD"/>
    <w:rsid w:val="00801D09"/>
    <w:rsid w:val="00801F63"/>
    <w:rsid w:val="0080322F"/>
    <w:rsid w:val="00803A51"/>
    <w:rsid w:val="008063D9"/>
    <w:rsid w:val="00807FF0"/>
    <w:rsid w:val="00811E3D"/>
    <w:rsid w:val="00812FC9"/>
    <w:rsid w:val="00814598"/>
    <w:rsid w:val="008155DA"/>
    <w:rsid w:val="00815ECE"/>
    <w:rsid w:val="00817747"/>
    <w:rsid w:val="00817B06"/>
    <w:rsid w:val="00822185"/>
    <w:rsid w:val="00822732"/>
    <w:rsid w:val="008250EC"/>
    <w:rsid w:val="00826768"/>
    <w:rsid w:val="008279BD"/>
    <w:rsid w:val="00830CA0"/>
    <w:rsid w:val="00832019"/>
    <w:rsid w:val="0083227A"/>
    <w:rsid w:val="00833398"/>
    <w:rsid w:val="00834742"/>
    <w:rsid w:val="00834AD9"/>
    <w:rsid w:val="008362F1"/>
    <w:rsid w:val="00836597"/>
    <w:rsid w:val="00836AE4"/>
    <w:rsid w:val="00840478"/>
    <w:rsid w:val="008407C6"/>
    <w:rsid w:val="00840ADA"/>
    <w:rsid w:val="00842184"/>
    <w:rsid w:val="00843402"/>
    <w:rsid w:val="00843622"/>
    <w:rsid w:val="00845F75"/>
    <w:rsid w:val="0084711C"/>
    <w:rsid w:val="00847AA5"/>
    <w:rsid w:val="00847CD0"/>
    <w:rsid w:val="00850612"/>
    <w:rsid w:val="00850ABD"/>
    <w:rsid w:val="0085197E"/>
    <w:rsid w:val="00853221"/>
    <w:rsid w:val="008533EC"/>
    <w:rsid w:val="008548CB"/>
    <w:rsid w:val="00854E25"/>
    <w:rsid w:val="00856093"/>
    <w:rsid w:val="00860B80"/>
    <w:rsid w:val="0086141D"/>
    <w:rsid w:val="008626B9"/>
    <w:rsid w:val="008636C4"/>
    <w:rsid w:val="0086405B"/>
    <w:rsid w:val="00865058"/>
    <w:rsid w:val="008665F8"/>
    <w:rsid w:val="00867845"/>
    <w:rsid w:val="00867939"/>
    <w:rsid w:val="00873007"/>
    <w:rsid w:val="008742BE"/>
    <w:rsid w:val="00874311"/>
    <w:rsid w:val="0088173B"/>
    <w:rsid w:val="0088203F"/>
    <w:rsid w:val="0088249A"/>
    <w:rsid w:val="00882990"/>
    <w:rsid w:val="008833ED"/>
    <w:rsid w:val="00884365"/>
    <w:rsid w:val="00884F25"/>
    <w:rsid w:val="00885569"/>
    <w:rsid w:val="0088667D"/>
    <w:rsid w:val="00886724"/>
    <w:rsid w:val="008869D3"/>
    <w:rsid w:val="0088702D"/>
    <w:rsid w:val="00887394"/>
    <w:rsid w:val="00887C9B"/>
    <w:rsid w:val="00887D26"/>
    <w:rsid w:val="00890FBA"/>
    <w:rsid w:val="0089193D"/>
    <w:rsid w:val="008928AF"/>
    <w:rsid w:val="0089312C"/>
    <w:rsid w:val="008933F8"/>
    <w:rsid w:val="00893CCA"/>
    <w:rsid w:val="00893CF5"/>
    <w:rsid w:val="0089564D"/>
    <w:rsid w:val="00896716"/>
    <w:rsid w:val="00897056"/>
    <w:rsid w:val="008974EB"/>
    <w:rsid w:val="008A193C"/>
    <w:rsid w:val="008A21A1"/>
    <w:rsid w:val="008A2384"/>
    <w:rsid w:val="008A248A"/>
    <w:rsid w:val="008A268F"/>
    <w:rsid w:val="008A28F7"/>
    <w:rsid w:val="008A3BF4"/>
    <w:rsid w:val="008A4EC9"/>
    <w:rsid w:val="008A5BAF"/>
    <w:rsid w:val="008A7889"/>
    <w:rsid w:val="008B0946"/>
    <w:rsid w:val="008B0C96"/>
    <w:rsid w:val="008B19B4"/>
    <w:rsid w:val="008B23D5"/>
    <w:rsid w:val="008B2464"/>
    <w:rsid w:val="008B2594"/>
    <w:rsid w:val="008B43D6"/>
    <w:rsid w:val="008B45F2"/>
    <w:rsid w:val="008B4A05"/>
    <w:rsid w:val="008C14E0"/>
    <w:rsid w:val="008C1707"/>
    <w:rsid w:val="008C20D6"/>
    <w:rsid w:val="008C3347"/>
    <w:rsid w:val="008C3356"/>
    <w:rsid w:val="008C38C7"/>
    <w:rsid w:val="008C49F3"/>
    <w:rsid w:val="008C4EEA"/>
    <w:rsid w:val="008C6FA3"/>
    <w:rsid w:val="008C6FE9"/>
    <w:rsid w:val="008D0789"/>
    <w:rsid w:val="008D281A"/>
    <w:rsid w:val="008D3A66"/>
    <w:rsid w:val="008D4A5B"/>
    <w:rsid w:val="008D4AC4"/>
    <w:rsid w:val="008D4C1F"/>
    <w:rsid w:val="008D672F"/>
    <w:rsid w:val="008D6910"/>
    <w:rsid w:val="008D7AB4"/>
    <w:rsid w:val="008E001C"/>
    <w:rsid w:val="008E0632"/>
    <w:rsid w:val="008E1F00"/>
    <w:rsid w:val="008E3914"/>
    <w:rsid w:val="008E4EE7"/>
    <w:rsid w:val="008E5BEA"/>
    <w:rsid w:val="008E73C6"/>
    <w:rsid w:val="008E7998"/>
    <w:rsid w:val="008E7E51"/>
    <w:rsid w:val="008F0AE9"/>
    <w:rsid w:val="008F13C1"/>
    <w:rsid w:val="008F2A20"/>
    <w:rsid w:val="008F5B0C"/>
    <w:rsid w:val="00901BB8"/>
    <w:rsid w:val="00901CFF"/>
    <w:rsid w:val="00902B3B"/>
    <w:rsid w:val="009045AD"/>
    <w:rsid w:val="00904803"/>
    <w:rsid w:val="00904B1D"/>
    <w:rsid w:val="0090555C"/>
    <w:rsid w:val="009067E0"/>
    <w:rsid w:val="009068EA"/>
    <w:rsid w:val="00906D85"/>
    <w:rsid w:val="009071B0"/>
    <w:rsid w:val="0091004C"/>
    <w:rsid w:val="009100F3"/>
    <w:rsid w:val="00910207"/>
    <w:rsid w:val="00910335"/>
    <w:rsid w:val="00910B66"/>
    <w:rsid w:val="00910EA5"/>
    <w:rsid w:val="00911034"/>
    <w:rsid w:val="00912A1A"/>
    <w:rsid w:val="00912BF2"/>
    <w:rsid w:val="0091381C"/>
    <w:rsid w:val="00914126"/>
    <w:rsid w:val="0091496A"/>
    <w:rsid w:val="009153E3"/>
    <w:rsid w:val="00916336"/>
    <w:rsid w:val="00916863"/>
    <w:rsid w:val="00921AA4"/>
    <w:rsid w:val="009222B5"/>
    <w:rsid w:val="0092344D"/>
    <w:rsid w:val="009267DD"/>
    <w:rsid w:val="00926B4F"/>
    <w:rsid w:val="009274C8"/>
    <w:rsid w:val="009300F0"/>
    <w:rsid w:val="00930345"/>
    <w:rsid w:val="009305CF"/>
    <w:rsid w:val="00930D47"/>
    <w:rsid w:val="00930EA5"/>
    <w:rsid w:val="00933BCB"/>
    <w:rsid w:val="00934F10"/>
    <w:rsid w:val="0093505C"/>
    <w:rsid w:val="00935750"/>
    <w:rsid w:val="00936093"/>
    <w:rsid w:val="00936D9D"/>
    <w:rsid w:val="00940759"/>
    <w:rsid w:val="0094137B"/>
    <w:rsid w:val="00942133"/>
    <w:rsid w:val="009421B9"/>
    <w:rsid w:val="00942366"/>
    <w:rsid w:val="0094259E"/>
    <w:rsid w:val="0094318E"/>
    <w:rsid w:val="0094402C"/>
    <w:rsid w:val="009474BB"/>
    <w:rsid w:val="00947DB8"/>
    <w:rsid w:val="00954F52"/>
    <w:rsid w:val="009552F6"/>
    <w:rsid w:val="009579DA"/>
    <w:rsid w:val="00961A82"/>
    <w:rsid w:val="00961AFD"/>
    <w:rsid w:val="00962E05"/>
    <w:rsid w:val="00964620"/>
    <w:rsid w:val="00965090"/>
    <w:rsid w:val="0096660E"/>
    <w:rsid w:val="00966747"/>
    <w:rsid w:val="00967B22"/>
    <w:rsid w:val="00967DEE"/>
    <w:rsid w:val="00970013"/>
    <w:rsid w:val="00970A28"/>
    <w:rsid w:val="009721A6"/>
    <w:rsid w:val="009723D2"/>
    <w:rsid w:val="00972A57"/>
    <w:rsid w:val="00974491"/>
    <w:rsid w:val="00974D1E"/>
    <w:rsid w:val="009753E7"/>
    <w:rsid w:val="00975C77"/>
    <w:rsid w:val="00976E33"/>
    <w:rsid w:val="009772D5"/>
    <w:rsid w:val="00977BD9"/>
    <w:rsid w:val="0098006F"/>
    <w:rsid w:val="00981FCE"/>
    <w:rsid w:val="009826CA"/>
    <w:rsid w:val="009853F7"/>
    <w:rsid w:val="00985CE2"/>
    <w:rsid w:val="00986801"/>
    <w:rsid w:val="00987A6B"/>
    <w:rsid w:val="00991A8D"/>
    <w:rsid w:val="00991E6E"/>
    <w:rsid w:val="0099225C"/>
    <w:rsid w:val="009927CE"/>
    <w:rsid w:val="009932DD"/>
    <w:rsid w:val="00993947"/>
    <w:rsid w:val="00993A62"/>
    <w:rsid w:val="00995739"/>
    <w:rsid w:val="00995746"/>
    <w:rsid w:val="0099734B"/>
    <w:rsid w:val="009A081E"/>
    <w:rsid w:val="009A0D23"/>
    <w:rsid w:val="009A0DD6"/>
    <w:rsid w:val="009A1642"/>
    <w:rsid w:val="009A24BA"/>
    <w:rsid w:val="009A4CA8"/>
    <w:rsid w:val="009A5FD8"/>
    <w:rsid w:val="009A61DC"/>
    <w:rsid w:val="009A6522"/>
    <w:rsid w:val="009A7098"/>
    <w:rsid w:val="009A7C04"/>
    <w:rsid w:val="009A7C6F"/>
    <w:rsid w:val="009B0021"/>
    <w:rsid w:val="009B2753"/>
    <w:rsid w:val="009B5FB9"/>
    <w:rsid w:val="009B651B"/>
    <w:rsid w:val="009B6E6A"/>
    <w:rsid w:val="009B705C"/>
    <w:rsid w:val="009C02FB"/>
    <w:rsid w:val="009C04C7"/>
    <w:rsid w:val="009C0BE5"/>
    <w:rsid w:val="009C0D76"/>
    <w:rsid w:val="009C1929"/>
    <w:rsid w:val="009C271A"/>
    <w:rsid w:val="009C4641"/>
    <w:rsid w:val="009C5A17"/>
    <w:rsid w:val="009C6015"/>
    <w:rsid w:val="009C632C"/>
    <w:rsid w:val="009C764E"/>
    <w:rsid w:val="009C7665"/>
    <w:rsid w:val="009C7C2F"/>
    <w:rsid w:val="009C7DDC"/>
    <w:rsid w:val="009D1431"/>
    <w:rsid w:val="009D2BDE"/>
    <w:rsid w:val="009D3EAA"/>
    <w:rsid w:val="009D5A4B"/>
    <w:rsid w:val="009D794D"/>
    <w:rsid w:val="009D7A42"/>
    <w:rsid w:val="009D7B08"/>
    <w:rsid w:val="009D7B8F"/>
    <w:rsid w:val="009E036E"/>
    <w:rsid w:val="009E1034"/>
    <w:rsid w:val="009E2321"/>
    <w:rsid w:val="009E28F1"/>
    <w:rsid w:val="009E3067"/>
    <w:rsid w:val="009E3770"/>
    <w:rsid w:val="009E40CB"/>
    <w:rsid w:val="009E44F4"/>
    <w:rsid w:val="009E45AA"/>
    <w:rsid w:val="009E45E7"/>
    <w:rsid w:val="009E6693"/>
    <w:rsid w:val="009E780C"/>
    <w:rsid w:val="009F035F"/>
    <w:rsid w:val="009F07D0"/>
    <w:rsid w:val="009F0ED5"/>
    <w:rsid w:val="009F19EC"/>
    <w:rsid w:val="009F2BDB"/>
    <w:rsid w:val="009F3CE3"/>
    <w:rsid w:val="009F4944"/>
    <w:rsid w:val="009F4B0E"/>
    <w:rsid w:val="009F6D27"/>
    <w:rsid w:val="009F7440"/>
    <w:rsid w:val="00A02BE1"/>
    <w:rsid w:val="00A04475"/>
    <w:rsid w:val="00A04B3B"/>
    <w:rsid w:val="00A04DA7"/>
    <w:rsid w:val="00A05579"/>
    <w:rsid w:val="00A07A01"/>
    <w:rsid w:val="00A07E16"/>
    <w:rsid w:val="00A102A2"/>
    <w:rsid w:val="00A13529"/>
    <w:rsid w:val="00A14DFC"/>
    <w:rsid w:val="00A14F76"/>
    <w:rsid w:val="00A202EB"/>
    <w:rsid w:val="00A20460"/>
    <w:rsid w:val="00A20AA0"/>
    <w:rsid w:val="00A20E55"/>
    <w:rsid w:val="00A23848"/>
    <w:rsid w:val="00A23B82"/>
    <w:rsid w:val="00A24FD9"/>
    <w:rsid w:val="00A25050"/>
    <w:rsid w:val="00A250F2"/>
    <w:rsid w:val="00A26308"/>
    <w:rsid w:val="00A26F99"/>
    <w:rsid w:val="00A27E4C"/>
    <w:rsid w:val="00A27F55"/>
    <w:rsid w:val="00A300CD"/>
    <w:rsid w:val="00A304FE"/>
    <w:rsid w:val="00A310E5"/>
    <w:rsid w:val="00A31B53"/>
    <w:rsid w:val="00A33891"/>
    <w:rsid w:val="00A33C78"/>
    <w:rsid w:val="00A34476"/>
    <w:rsid w:val="00A34CBC"/>
    <w:rsid w:val="00A3660D"/>
    <w:rsid w:val="00A36839"/>
    <w:rsid w:val="00A372E7"/>
    <w:rsid w:val="00A37946"/>
    <w:rsid w:val="00A40F82"/>
    <w:rsid w:val="00A42F58"/>
    <w:rsid w:val="00A43F4C"/>
    <w:rsid w:val="00A453CF"/>
    <w:rsid w:val="00A45BED"/>
    <w:rsid w:val="00A46273"/>
    <w:rsid w:val="00A472A2"/>
    <w:rsid w:val="00A47C27"/>
    <w:rsid w:val="00A513BB"/>
    <w:rsid w:val="00A52A00"/>
    <w:rsid w:val="00A5391B"/>
    <w:rsid w:val="00A53CD7"/>
    <w:rsid w:val="00A54179"/>
    <w:rsid w:val="00A547C4"/>
    <w:rsid w:val="00A55D28"/>
    <w:rsid w:val="00A56CE7"/>
    <w:rsid w:val="00A57209"/>
    <w:rsid w:val="00A60DE6"/>
    <w:rsid w:val="00A61533"/>
    <w:rsid w:val="00A61B9F"/>
    <w:rsid w:val="00A623E2"/>
    <w:rsid w:val="00A62C2E"/>
    <w:rsid w:val="00A63BAD"/>
    <w:rsid w:val="00A64617"/>
    <w:rsid w:val="00A6480C"/>
    <w:rsid w:val="00A64DC4"/>
    <w:rsid w:val="00A66478"/>
    <w:rsid w:val="00A67191"/>
    <w:rsid w:val="00A6725F"/>
    <w:rsid w:val="00A67478"/>
    <w:rsid w:val="00A67502"/>
    <w:rsid w:val="00A70183"/>
    <w:rsid w:val="00A70B21"/>
    <w:rsid w:val="00A71096"/>
    <w:rsid w:val="00A738FA"/>
    <w:rsid w:val="00A74390"/>
    <w:rsid w:val="00A7533E"/>
    <w:rsid w:val="00A76CB7"/>
    <w:rsid w:val="00A8027D"/>
    <w:rsid w:val="00A80895"/>
    <w:rsid w:val="00A81669"/>
    <w:rsid w:val="00A82B8C"/>
    <w:rsid w:val="00A832DA"/>
    <w:rsid w:val="00A83EE4"/>
    <w:rsid w:val="00A86920"/>
    <w:rsid w:val="00A87305"/>
    <w:rsid w:val="00A90301"/>
    <w:rsid w:val="00A90D47"/>
    <w:rsid w:val="00A911DA"/>
    <w:rsid w:val="00A93341"/>
    <w:rsid w:val="00A94903"/>
    <w:rsid w:val="00A95316"/>
    <w:rsid w:val="00A9545B"/>
    <w:rsid w:val="00A95516"/>
    <w:rsid w:val="00A97795"/>
    <w:rsid w:val="00AA04C3"/>
    <w:rsid w:val="00AA0CE4"/>
    <w:rsid w:val="00AA104D"/>
    <w:rsid w:val="00AA1136"/>
    <w:rsid w:val="00AA3FA8"/>
    <w:rsid w:val="00AA6113"/>
    <w:rsid w:val="00AA626F"/>
    <w:rsid w:val="00AB09AD"/>
    <w:rsid w:val="00AB0D4E"/>
    <w:rsid w:val="00AB16D6"/>
    <w:rsid w:val="00AB174D"/>
    <w:rsid w:val="00AB32A4"/>
    <w:rsid w:val="00AB3316"/>
    <w:rsid w:val="00AB3D68"/>
    <w:rsid w:val="00AC1603"/>
    <w:rsid w:val="00AC1C2A"/>
    <w:rsid w:val="00AC1D70"/>
    <w:rsid w:val="00AC298B"/>
    <w:rsid w:val="00AC37B6"/>
    <w:rsid w:val="00AC407E"/>
    <w:rsid w:val="00AC504D"/>
    <w:rsid w:val="00AC5B54"/>
    <w:rsid w:val="00AC5B9A"/>
    <w:rsid w:val="00AC6C0B"/>
    <w:rsid w:val="00AC6D21"/>
    <w:rsid w:val="00AC7C18"/>
    <w:rsid w:val="00AD1BD2"/>
    <w:rsid w:val="00AD1CB4"/>
    <w:rsid w:val="00AD2BA5"/>
    <w:rsid w:val="00AD2F35"/>
    <w:rsid w:val="00AD2F56"/>
    <w:rsid w:val="00AD47D2"/>
    <w:rsid w:val="00AD5289"/>
    <w:rsid w:val="00AD57C0"/>
    <w:rsid w:val="00AD589E"/>
    <w:rsid w:val="00AE16B4"/>
    <w:rsid w:val="00AE1791"/>
    <w:rsid w:val="00AE1982"/>
    <w:rsid w:val="00AE20BB"/>
    <w:rsid w:val="00AE2F5D"/>
    <w:rsid w:val="00AE3396"/>
    <w:rsid w:val="00AE3900"/>
    <w:rsid w:val="00AE4425"/>
    <w:rsid w:val="00AE577F"/>
    <w:rsid w:val="00AE65B2"/>
    <w:rsid w:val="00AF0803"/>
    <w:rsid w:val="00AF0C97"/>
    <w:rsid w:val="00AF1A2A"/>
    <w:rsid w:val="00AF2F5A"/>
    <w:rsid w:val="00AF374C"/>
    <w:rsid w:val="00AF4AF5"/>
    <w:rsid w:val="00AF4E92"/>
    <w:rsid w:val="00AF5826"/>
    <w:rsid w:val="00AF644A"/>
    <w:rsid w:val="00B002CB"/>
    <w:rsid w:val="00B00D4C"/>
    <w:rsid w:val="00B01C5C"/>
    <w:rsid w:val="00B029E2"/>
    <w:rsid w:val="00B02FA0"/>
    <w:rsid w:val="00B02FCC"/>
    <w:rsid w:val="00B05FA9"/>
    <w:rsid w:val="00B0607F"/>
    <w:rsid w:val="00B0649F"/>
    <w:rsid w:val="00B071BF"/>
    <w:rsid w:val="00B072B5"/>
    <w:rsid w:val="00B07708"/>
    <w:rsid w:val="00B10425"/>
    <w:rsid w:val="00B10767"/>
    <w:rsid w:val="00B10E01"/>
    <w:rsid w:val="00B11AA0"/>
    <w:rsid w:val="00B120A4"/>
    <w:rsid w:val="00B129AF"/>
    <w:rsid w:val="00B1555D"/>
    <w:rsid w:val="00B215F2"/>
    <w:rsid w:val="00B21EB6"/>
    <w:rsid w:val="00B235B5"/>
    <w:rsid w:val="00B239B6"/>
    <w:rsid w:val="00B24AC6"/>
    <w:rsid w:val="00B25331"/>
    <w:rsid w:val="00B2592F"/>
    <w:rsid w:val="00B2659D"/>
    <w:rsid w:val="00B26619"/>
    <w:rsid w:val="00B268AA"/>
    <w:rsid w:val="00B26CAE"/>
    <w:rsid w:val="00B26F1B"/>
    <w:rsid w:val="00B3126A"/>
    <w:rsid w:val="00B313F1"/>
    <w:rsid w:val="00B3409B"/>
    <w:rsid w:val="00B34396"/>
    <w:rsid w:val="00B34DE9"/>
    <w:rsid w:val="00B405F0"/>
    <w:rsid w:val="00B40B35"/>
    <w:rsid w:val="00B420CE"/>
    <w:rsid w:val="00B432B6"/>
    <w:rsid w:val="00B434E1"/>
    <w:rsid w:val="00B43FE3"/>
    <w:rsid w:val="00B44DE4"/>
    <w:rsid w:val="00B454C9"/>
    <w:rsid w:val="00B459F3"/>
    <w:rsid w:val="00B45E7D"/>
    <w:rsid w:val="00B50CC7"/>
    <w:rsid w:val="00B50FD4"/>
    <w:rsid w:val="00B534DF"/>
    <w:rsid w:val="00B546DA"/>
    <w:rsid w:val="00B54A4C"/>
    <w:rsid w:val="00B54F73"/>
    <w:rsid w:val="00B564C9"/>
    <w:rsid w:val="00B56AE3"/>
    <w:rsid w:val="00B574D8"/>
    <w:rsid w:val="00B61C63"/>
    <w:rsid w:val="00B637F9"/>
    <w:rsid w:val="00B63840"/>
    <w:rsid w:val="00B63B37"/>
    <w:rsid w:val="00B65BE3"/>
    <w:rsid w:val="00B673AD"/>
    <w:rsid w:val="00B70A5C"/>
    <w:rsid w:val="00B70C37"/>
    <w:rsid w:val="00B70C8C"/>
    <w:rsid w:val="00B71C29"/>
    <w:rsid w:val="00B7214B"/>
    <w:rsid w:val="00B75D22"/>
    <w:rsid w:val="00B75E6D"/>
    <w:rsid w:val="00B76C07"/>
    <w:rsid w:val="00B772CF"/>
    <w:rsid w:val="00B80E4F"/>
    <w:rsid w:val="00B8102D"/>
    <w:rsid w:val="00B81492"/>
    <w:rsid w:val="00B81C3D"/>
    <w:rsid w:val="00B83E7D"/>
    <w:rsid w:val="00B83F04"/>
    <w:rsid w:val="00B84949"/>
    <w:rsid w:val="00B8498D"/>
    <w:rsid w:val="00B856D8"/>
    <w:rsid w:val="00B86EC4"/>
    <w:rsid w:val="00B873C9"/>
    <w:rsid w:val="00B878C0"/>
    <w:rsid w:val="00B87B76"/>
    <w:rsid w:val="00B87EBF"/>
    <w:rsid w:val="00B903EE"/>
    <w:rsid w:val="00B90846"/>
    <w:rsid w:val="00B90F2D"/>
    <w:rsid w:val="00B915E1"/>
    <w:rsid w:val="00B929BA"/>
    <w:rsid w:val="00B92F07"/>
    <w:rsid w:val="00B92F38"/>
    <w:rsid w:val="00B94D94"/>
    <w:rsid w:val="00B9588D"/>
    <w:rsid w:val="00B97A27"/>
    <w:rsid w:val="00B97F90"/>
    <w:rsid w:val="00BA0D10"/>
    <w:rsid w:val="00BA10A6"/>
    <w:rsid w:val="00BA20A0"/>
    <w:rsid w:val="00BA213F"/>
    <w:rsid w:val="00BA26B1"/>
    <w:rsid w:val="00BA3323"/>
    <w:rsid w:val="00BA6332"/>
    <w:rsid w:val="00BA6354"/>
    <w:rsid w:val="00BA6AFB"/>
    <w:rsid w:val="00BA73B0"/>
    <w:rsid w:val="00BB47CD"/>
    <w:rsid w:val="00BB4E24"/>
    <w:rsid w:val="00BB62DA"/>
    <w:rsid w:val="00BB6B81"/>
    <w:rsid w:val="00BB7096"/>
    <w:rsid w:val="00BB7388"/>
    <w:rsid w:val="00BB7FFC"/>
    <w:rsid w:val="00BC003B"/>
    <w:rsid w:val="00BC076D"/>
    <w:rsid w:val="00BC31E3"/>
    <w:rsid w:val="00BC5C5F"/>
    <w:rsid w:val="00BC5CED"/>
    <w:rsid w:val="00BC60AD"/>
    <w:rsid w:val="00BC7A50"/>
    <w:rsid w:val="00BD0020"/>
    <w:rsid w:val="00BD0ED6"/>
    <w:rsid w:val="00BD1E3C"/>
    <w:rsid w:val="00BD2546"/>
    <w:rsid w:val="00BD4228"/>
    <w:rsid w:val="00BD4867"/>
    <w:rsid w:val="00BD4FC7"/>
    <w:rsid w:val="00BD7333"/>
    <w:rsid w:val="00BD7CCC"/>
    <w:rsid w:val="00BE156F"/>
    <w:rsid w:val="00BE215C"/>
    <w:rsid w:val="00BE2295"/>
    <w:rsid w:val="00BE2992"/>
    <w:rsid w:val="00BE3D09"/>
    <w:rsid w:val="00BE3D82"/>
    <w:rsid w:val="00BE3ED0"/>
    <w:rsid w:val="00BE4411"/>
    <w:rsid w:val="00BE48CE"/>
    <w:rsid w:val="00BE5AFA"/>
    <w:rsid w:val="00BE61AE"/>
    <w:rsid w:val="00BE6386"/>
    <w:rsid w:val="00BF744E"/>
    <w:rsid w:val="00BF76FD"/>
    <w:rsid w:val="00C00596"/>
    <w:rsid w:val="00C00AEE"/>
    <w:rsid w:val="00C0252F"/>
    <w:rsid w:val="00C03945"/>
    <w:rsid w:val="00C03E59"/>
    <w:rsid w:val="00C04775"/>
    <w:rsid w:val="00C05DFB"/>
    <w:rsid w:val="00C05E13"/>
    <w:rsid w:val="00C0683E"/>
    <w:rsid w:val="00C073C3"/>
    <w:rsid w:val="00C109A6"/>
    <w:rsid w:val="00C10B01"/>
    <w:rsid w:val="00C12BBE"/>
    <w:rsid w:val="00C137D7"/>
    <w:rsid w:val="00C175E0"/>
    <w:rsid w:val="00C2006A"/>
    <w:rsid w:val="00C20A55"/>
    <w:rsid w:val="00C20CA5"/>
    <w:rsid w:val="00C21891"/>
    <w:rsid w:val="00C21BB7"/>
    <w:rsid w:val="00C21CE0"/>
    <w:rsid w:val="00C221EA"/>
    <w:rsid w:val="00C23410"/>
    <w:rsid w:val="00C250DA"/>
    <w:rsid w:val="00C25208"/>
    <w:rsid w:val="00C25334"/>
    <w:rsid w:val="00C2543F"/>
    <w:rsid w:val="00C31343"/>
    <w:rsid w:val="00C315E9"/>
    <w:rsid w:val="00C31CA3"/>
    <w:rsid w:val="00C33A79"/>
    <w:rsid w:val="00C34C98"/>
    <w:rsid w:val="00C35000"/>
    <w:rsid w:val="00C36F5D"/>
    <w:rsid w:val="00C37C77"/>
    <w:rsid w:val="00C402F4"/>
    <w:rsid w:val="00C405BE"/>
    <w:rsid w:val="00C43890"/>
    <w:rsid w:val="00C4419F"/>
    <w:rsid w:val="00C44DDC"/>
    <w:rsid w:val="00C45531"/>
    <w:rsid w:val="00C463F2"/>
    <w:rsid w:val="00C50CF2"/>
    <w:rsid w:val="00C50D56"/>
    <w:rsid w:val="00C52682"/>
    <w:rsid w:val="00C52D6F"/>
    <w:rsid w:val="00C545FF"/>
    <w:rsid w:val="00C54B03"/>
    <w:rsid w:val="00C56164"/>
    <w:rsid w:val="00C56B06"/>
    <w:rsid w:val="00C57859"/>
    <w:rsid w:val="00C6184B"/>
    <w:rsid w:val="00C61DA6"/>
    <w:rsid w:val="00C62ECE"/>
    <w:rsid w:val="00C62F3C"/>
    <w:rsid w:val="00C63D11"/>
    <w:rsid w:val="00C64F72"/>
    <w:rsid w:val="00C65854"/>
    <w:rsid w:val="00C6598E"/>
    <w:rsid w:val="00C70C7C"/>
    <w:rsid w:val="00C712F2"/>
    <w:rsid w:val="00C723DA"/>
    <w:rsid w:val="00C74DAC"/>
    <w:rsid w:val="00C758C2"/>
    <w:rsid w:val="00C76F2B"/>
    <w:rsid w:val="00C80280"/>
    <w:rsid w:val="00C80B71"/>
    <w:rsid w:val="00C80F02"/>
    <w:rsid w:val="00C81C5E"/>
    <w:rsid w:val="00C8454B"/>
    <w:rsid w:val="00C849C7"/>
    <w:rsid w:val="00C85303"/>
    <w:rsid w:val="00C859FF"/>
    <w:rsid w:val="00C86A3B"/>
    <w:rsid w:val="00C86CE3"/>
    <w:rsid w:val="00C873A2"/>
    <w:rsid w:val="00C90477"/>
    <w:rsid w:val="00C906C7"/>
    <w:rsid w:val="00C9386F"/>
    <w:rsid w:val="00C950D9"/>
    <w:rsid w:val="00C96607"/>
    <w:rsid w:val="00C967F0"/>
    <w:rsid w:val="00CA0322"/>
    <w:rsid w:val="00CA19E4"/>
    <w:rsid w:val="00CA431A"/>
    <w:rsid w:val="00CA4B59"/>
    <w:rsid w:val="00CA4FE9"/>
    <w:rsid w:val="00CA5070"/>
    <w:rsid w:val="00CA51F1"/>
    <w:rsid w:val="00CA530E"/>
    <w:rsid w:val="00CA57B0"/>
    <w:rsid w:val="00CA68FB"/>
    <w:rsid w:val="00CA7A26"/>
    <w:rsid w:val="00CB035D"/>
    <w:rsid w:val="00CB125E"/>
    <w:rsid w:val="00CB1482"/>
    <w:rsid w:val="00CB15B4"/>
    <w:rsid w:val="00CB22B4"/>
    <w:rsid w:val="00CB3D93"/>
    <w:rsid w:val="00CB4269"/>
    <w:rsid w:val="00CC0701"/>
    <w:rsid w:val="00CC0EA2"/>
    <w:rsid w:val="00CC18C9"/>
    <w:rsid w:val="00CC2C6A"/>
    <w:rsid w:val="00CC3008"/>
    <w:rsid w:val="00CC50E5"/>
    <w:rsid w:val="00CC5723"/>
    <w:rsid w:val="00CC675A"/>
    <w:rsid w:val="00CC71CE"/>
    <w:rsid w:val="00CD129E"/>
    <w:rsid w:val="00CD1C48"/>
    <w:rsid w:val="00CD2668"/>
    <w:rsid w:val="00CD2E42"/>
    <w:rsid w:val="00CD3ACF"/>
    <w:rsid w:val="00CD507C"/>
    <w:rsid w:val="00CD5321"/>
    <w:rsid w:val="00CD69E4"/>
    <w:rsid w:val="00CD6F18"/>
    <w:rsid w:val="00CD7DB8"/>
    <w:rsid w:val="00CE0AB2"/>
    <w:rsid w:val="00CE0ACA"/>
    <w:rsid w:val="00CE1219"/>
    <w:rsid w:val="00CE1751"/>
    <w:rsid w:val="00CE1CE7"/>
    <w:rsid w:val="00CE4DAD"/>
    <w:rsid w:val="00CE7D0D"/>
    <w:rsid w:val="00CF165C"/>
    <w:rsid w:val="00CF1E33"/>
    <w:rsid w:val="00CF5367"/>
    <w:rsid w:val="00CF6B0B"/>
    <w:rsid w:val="00D00003"/>
    <w:rsid w:val="00D00455"/>
    <w:rsid w:val="00D021F0"/>
    <w:rsid w:val="00D024E8"/>
    <w:rsid w:val="00D0300B"/>
    <w:rsid w:val="00D0472A"/>
    <w:rsid w:val="00D0619B"/>
    <w:rsid w:val="00D061C2"/>
    <w:rsid w:val="00D07AA9"/>
    <w:rsid w:val="00D07D4B"/>
    <w:rsid w:val="00D101B7"/>
    <w:rsid w:val="00D11389"/>
    <w:rsid w:val="00D11475"/>
    <w:rsid w:val="00D125D1"/>
    <w:rsid w:val="00D15EFF"/>
    <w:rsid w:val="00D1723D"/>
    <w:rsid w:val="00D17CE4"/>
    <w:rsid w:val="00D222A6"/>
    <w:rsid w:val="00D22EA0"/>
    <w:rsid w:val="00D23FF3"/>
    <w:rsid w:val="00D2403D"/>
    <w:rsid w:val="00D241FE"/>
    <w:rsid w:val="00D25E5A"/>
    <w:rsid w:val="00D25F0D"/>
    <w:rsid w:val="00D26A67"/>
    <w:rsid w:val="00D27257"/>
    <w:rsid w:val="00D322F3"/>
    <w:rsid w:val="00D323D0"/>
    <w:rsid w:val="00D3334D"/>
    <w:rsid w:val="00D3414A"/>
    <w:rsid w:val="00D35036"/>
    <w:rsid w:val="00D35B38"/>
    <w:rsid w:val="00D431CC"/>
    <w:rsid w:val="00D43AC1"/>
    <w:rsid w:val="00D44FD2"/>
    <w:rsid w:val="00D4542A"/>
    <w:rsid w:val="00D45EA5"/>
    <w:rsid w:val="00D514C9"/>
    <w:rsid w:val="00D5187F"/>
    <w:rsid w:val="00D52709"/>
    <w:rsid w:val="00D543F0"/>
    <w:rsid w:val="00D54561"/>
    <w:rsid w:val="00D550C3"/>
    <w:rsid w:val="00D562A3"/>
    <w:rsid w:val="00D60B95"/>
    <w:rsid w:val="00D610A3"/>
    <w:rsid w:val="00D613FC"/>
    <w:rsid w:val="00D62237"/>
    <w:rsid w:val="00D625E3"/>
    <w:rsid w:val="00D6314B"/>
    <w:rsid w:val="00D63B9B"/>
    <w:rsid w:val="00D63C80"/>
    <w:rsid w:val="00D65435"/>
    <w:rsid w:val="00D656D7"/>
    <w:rsid w:val="00D66A4D"/>
    <w:rsid w:val="00D709B4"/>
    <w:rsid w:val="00D7196F"/>
    <w:rsid w:val="00D7206C"/>
    <w:rsid w:val="00D73327"/>
    <w:rsid w:val="00D733C8"/>
    <w:rsid w:val="00D744EE"/>
    <w:rsid w:val="00D7508A"/>
    <w:rsid w:val="00D7546E"/>
    <w:rsid w:val="00D760A1"/>
    <w:rsid w:val="00D76435"/>
    <w:rsid w:val="00D770F6"/>
    <w:rsid w:val="00D77EA2"/>
    <w:rsid w:val="00D8035F"/>
    <w:rsid w:val="00D843B2"/>
    <w:rsid w:val="00D855F1"/>
    <w:rsid w:val="00D860F6"/>
    <w:rsid w:val="00D86209"/>
    <w:rsid w:val="00D8666B"/>
    <w:rsid w:val="00D90C69"/>
    <w:rsid w:val="00D90F68"/>
    <w:rsid w:val="00D91B23"/>
    <w:rsid w:val="00D91B55"/>
    <w:rsid w:val="00D9208F"/>
    <w:rsid w:val="00D93F68"/>
    <w:rsid w:val="00D94DF8"/>
    <w:rsid w:val="00D97013"/>
    <w:rsid w:val="00D97B93"/>
    <w:rsid w:val="00DA0193"/>
    <w:rsid w:val="00DA347F"/>
    <w:rsid w:val="00DA4CA5"/>
    <w:rsid w:val="00DA543C"/>
    <w:rsid w:val="00DA60ED"/>
    <w:rsid w:val="00DA6335"/>
    <w:rsid w:val="00DA6ACE"/>
    <w:rsid w:val="00DB045E"/>
    <w:rsid w:val="00DB13F7"/>
    <w:rsid w:val="00DB1CA2"/>
    <w:rsid w:val="00DB1EB9"/>
    <w:rsid w:val="00DB2679"/>
    <w:rsid w:val="00DB2B1B"/>
    <w:rsid w:val="00DB2EC5"/>
    <w:rsid w:val="00DB35D0"/>
    <w:rsid w:val="00DB36B9"/>
    <w:rsid w:val="00DB3D65"/>
    <w:rsid w:val="00DB4441"/>
    <w:rsid w:val="00DB4913"/>
    <w:rsid w:val="00DB5D70"/>
    <w:rsid w:val="00DB67C5"/>
    <w:rsid w:val="00DB7B5E"/>
    <w:rsid w:val="00DC0170"/>
    <w:rsid w:val="00DC16F8"/>
    <w:rsid w:val="00DC3AD2"/>
    <w:rsid w:val="00DC44B8"/>
    <w:rsid w:val="00DC4663"/>
    <w:rsid w:val="00DC5A81"/>
    <w:rsid w:val="00DC66B8"/>
    <w:rsid w:val="00DC66E9"/>
    <w:rsid w:val="00DC7897"/>
    <w:rsid w:val="00DD05A3"/>
    <w:rsid w:val="00DD1870"/>
    <w:rsid w:val="00DD1A98"/>
    <w:rsid w:val="00DD1CC9"/>
    <w:rsid w:val="00DD2996"/>
    <w:rsid w:val="00DD4A9E"/>
    <w:rsid w:val="00DD5DAC"/>
    <w:rsid w:val="00DD736A"/>
    <w:rsid w:val="00DD7783"/>
    <w:rsid w:val="00DE00E3"/>
    <w:rsid w:val="00DE0251"/>
    <w:rsid w:val="00DE0831"/>
    <w:rsid w:val="00DE0C71"/>
    <w:rsid w:val="00DE0F69"/>
    <w:rsid w:val="00DE19E9"/>
    <w:rsid w:val="00DE1F0C"/>
    <w:rsid w:val="00DE296F"/>
    <w:rsid w:val="00DE3223"/>
    <w:rsid w:val="00DE4495"/>
    <w:rsid w:val="00DE4710"/>
    <w:rsid w:val="00DE4C58"/>
    <w:rsid w:val="00DE4F54"/>
    <w:rsid w:val="00DE6103"/>
    <w:rsid w:val="00DE702A"/>
    <w:rsid w:val="00DE7546"/>
    <w:rsid w:val="00DF2526"/>
    <w:rsid w:val="00DF2ECE"/>
    <w:rsid w:val="00DF3043"/>
    <w:rsid w:val="00DF30DF"/>
    <w:rsid w:val="00DF5D09"/>
    <w:rsid w:val="00E006D6"/>
    <w:rsid w:val="00E02524"/>
    <w:rsid w:val="00E02D4E"/>
    <w:rsid w:val="00E048FA"/>
    <w:rsid w:val="00E06088"/>
    <w:rsid w:val="00E077B6"/>
    <w:rsid w:val="00E07A38"/>
    <w:rsid w:val="00E102C4"/>
    <w:rsid w:val="00E119F1"/>
    <w:rsid w:val="00E11B4C"/>
    <w:rsid w:val="00E121D7"/>
    <w:rsid w:val="00E1440D"/>
    <w:rsid w:val="00E15EA8"/>
    <w:rsid w:val="00E17768"/>
    <w:rsid w:val="00E17845"/>
    <w:rsid w:val="00E211DC"/>
    <w:rsid w:val="00E22669"/>
    <w:rsid w:val="00E231BA"/>
    <w:rsid w:val="00E23CE2"/>
    <w:rsid w:val="00E27385"/>
    <w:rsid w:val="00E275DE"/>
    <w:rsid w:val="00E277B2"/>
    <w:rsid w:val="00E27D4D"/>
    <w:rsid w:val="00E31C16"/>
    <w:rsid w:val="00E334BD"/>
    <w:rsid w:val="00E33C33"/>
    <w:rsid w:val="00E33E46"/>
    <w:rsid w:val="00E34EBD"/>
    <w:rsid w:val="00E35633"/>
    <w:rsid w:val="00E36B79"/>
    <w:rsid w:val="00E37B86"/>
    <w:rsid w:val="00E37C43"/>
    <w:rsid w:val="00E415E3"/>
    <w:rsid w:val="00E42CE7"/>
    <w:rsid w:val="00E46832"/>
    <w:rsid w:val="00E4700C"/>
    <w:rsid w:val="00E470B2"/>
    <w:rsid w:val="00E4746F"/>
    <w:rsid w:val="00E4761E"/>
    <w:rsid w:val="00E52AD9"/>
    <w:rsid w:val="00E5398A"/>
    <w:rsid w:val="00E53B43"/>
    <w:rsid w:val="00E5455D"/>
    <w:rsid w:val="00E5558B"/>
    <w:rsid w:val="00E55670"/>
    <w:rsid w:val="00E5678D"/>
    <w:rsid w:val="00E56898"/>
    <w:rsid w:val="00E571D2"/>
    <w:rsid w:val="00E60816"/>
    <w:rsid w:val="00E617E4"/>
    <w:rsid w:val="00E62952"/>
    <w:rsid w:val="00E62B74"/>
    <w:rsid w:val="00E6378C"/>
    <w:rsid w:val="00E64947"/>
    <w:rsid w:val="00E6578C"/>
    <w:rsid w:val="00E665B7"/>
    <w:rsid w:val="00E66658"/>
    <w:rsid w:val="00E670C6"/>
    <w:rsid w:val="00E706AD"/>
    <w:rsid w:val="00E72454"/>
    <w:rsid w:val="00E72B58"/>
    <w:rsid w:val="00E72CC7"/>
    <w:rsid w:val="00E734A7"/>
    <w:rsid w:val="00E75171"/>
    <w:rsid w:val="00E75B3A"/>
    <w:rsid w:val="00E765F1"/>
    <w:rsid w:val="00E77151"/>
    <w:rsid w:val="00E77AC6"/>
    <w:rsid w:val="00E8000D"/>
    <w:rsid w:val="00E80578"/>
    <w:rsid w:val="00E818BD"/>
    <w:rsid w:val="00E820EE"/>
    <w:rsid w:val="00E82447"/>
    <w:rsid w:val="00E8315A"/>
    <w:rsid w:val="00E838F7"/>
    <w:rsid w:val="00E83E62"/>
    <w:rsid w:val="00E83EB6"/>
    <w:rsid w:val="00E84F09"/>
    <w:rsid w:val="00E85CC0"/>
    <w:rsid w:val="00E87024"/>
    <w:rsid w:val="00E8770A"/>
    <w:rsid w:val="00E90219"/>
    <w:rsid w:val="00E922E6"/>
    <w:rsid w:val="00E92B0C"/>
    <w:rsid w:val="00E93F7D"/>
    <w:rsid w:val="00E945D5"/>
    <w:rsid w:val="00E94741"/>
    <w:rsid w:val="00E94992"/>
    <w:rsid w:val="00E94F5C"/>
    <w:rsid w:val="00E95091"/>
    <w:rsid w:val="00E95AD8"/>
    <w:rsid w:val="00E96F3E"/>
    <w:rsid w:val="00E97386"/>
    <w:rsid w:val="00E97D42"/>
    <w:rsid w:val="00EA1576"/>
    <w:rsid w:val="00EA17CA"/>
    <w:rsid w:val="00EA19FF"/>
    <w:rsid w:val="00EA2E15"/>
    <w:rsid w:val="00EA2F0E"/>
    <w:rsid w:val="00EA3F0C"/>
    <w:rsid w:val="00EA4622"/>
    <w:rsid w:val="00EA4BC1"/>
    <w:rsid w:val="00EA6237"/>
    <w:rsid w:val="00EA66C5"/>
    <w:rsid w:val="00EA71F7"/>
    <w:rsid w:val="00EA7216"/>
    <w:rsid w:val="00EA72ED"/>
    <w:rsid w:val="00EA7AFF"/>
    <w:rsid w:val="00EB0898"/>
    <w:rsid w:val="00EB2F37"/>
    <w:rsid w:val="00EB46DD"/>
    <w:rsid w:val="00EB52C4"/>
    <w:rsid w:val="00EB645E"/>
    <w:rsid w:val="00EB6523"/>
    <w:rsid w:val="00EB6592"/>
    <w:rsid w:val="00EB725A"/>
    <w:rsid w:val="00EC1BE3"/>
    <w:rsid w:val="00EC2668"/>
    <w:rsid w:val="00EC2847"/>
    <w:rsid w:val="00EC2F7B"/>
    <w:rsid w:val="00EC7856"/>
    <w:rsid w:val="00ED01DF"/>
    <w:rsid w:val="00ED2CA5"/>
    <w:rsid w:val="00ED32B2"/>
    <w:rsid w:val="00ED47B1"/>
    <w:rsid w:val="00ED6F47"/>
    <w:rsid w:val="00EE1194"/>
    <w:rsid w:val="00EE1A97"/>
    <w:rsid w:val="00EE282E"/>
    <w:rsid w:val="00EE34A2"/>
    <w:rsid w:val="00EE3A58"/>
    <w:rsid w:val="00EE4B60"/>
    <w:rsid w:val="00EE4D68"/>
    <w:rsid w:val="00EE55F9"/>
    <w:rsid w:val="00EE5F5B"/>
    <w:rsid w:val="00EF0AF3"/>
    <w:rsid w:val="00EF0F46"/>
    <w:rsid w:val="00EF2DF8"/>
    <w:rsid w:val="00EF3099"/>
    <w:rsid w:val="00EF334B"/>
    <w:rsid w:val="00EF4053"/>
    <w:rsid w:val="00EF4629"/>
    <w:rsid w:val="00EF508B"/>
    <w:rsid w:val="00EF57E2"/>
    <w:rsid w:val="00EF63A0"/>
    <w:rsid w:val="00F00176"/>
    <w:rsid w:val="00F00DB9"/>
    <w:rsid w:val="00F01124"/>
    <w:rsid w:val="00F01A6B"/>
    <w:rsid w:val="00F06D27"/>
    <w:rsid w:val="00F102CA"/>
    <w:rsid w:val="00F10A9A"/>
    <w:rsid w:val="00F11582"/>
    <w:rsid w:val="00F11A7E"/>
    <w:rsid w:val="00F15147"/>
    <w:rsid w:val="00F1640D"/>
    <w:rsid w:val="00F16600"/>
    <w:rsid w:val="00F17048"/>
    <w:rsid w:val="00F17515"/>
    <w:rsid w:val="00F17FE7"/>
    <w:rsid w:val="00F20615"/>
    <w:rsid w:val="00F20682"/>
    <w:rsid w:val="00F20889"/>
    <w:rsid w:val="00F20E77"/>
    <w:rsid w:val="00F2103C"/>
    <w:rsid w:val="00F21F00"/>
    <w:rsid w:val="00F245CC"/>
    <w:rsid w:val="00F24BCE"/>
    <w:rsid w:val="00F261F1"/>
    <w:rsid w:val="00F268A6"/>
    <w:rsid w:val="00F273BE"/>
    <w:rsid w:val="00F3101A"/>
    <w:rsid w:val="00F31DF4"/>
    <w:rsid w:val="00F31F9A"/>
    <w:rsid w:val="00F33284"/>
    <w:rsid w:val="00F33556"/>
    <w:rsid w:val="00F35B70"/>
    <w:rsid w:val="00F35B91"/>
    <w:rsid w:val="00F362A1"/>
    <w:rsid w:val="00F37BD0"/>
    <w:rsid w:val="00F41B18"/>
    <w:rsid w:val="00F43772"/>
    <w:rsid w:val="00F43818"/>
    <w:rsid w:val="00F43873"/>
    <w:rsid w:val="00F440F4"/>
    <w:rsid w:val="00F443E3"/>
    <w:rsid w:val="00F45078"/>
    <w:rsid w:val="00F467A0"/>
    <w:rsid w:val="00F46E78"/>
    <w:rsid w:val="00F53681"/>
    <w:rsid w:val="00F53C32"/>
    <w:rsid w:val="00F54B84"/>
    <w:rsid w:val="00F56145"/>
    <w:rsid w:val="00F56AE0"/>
    <w:rsid w:val="00F612C8"/>
    <w:rsid w:val="00F6173E"/>
    <w:rsid w:val="00F61A2C"/>
    <w:rsid w:val="00F62E14"/>
    <w:rsid w:val="00F63654"/>
    <w:rsid w:val="00F63B82"/>
    <w:rsid w:val="00F670E5"/>
    <w:rsid w:val="00F67577"/>
    <w:rsid w:val="00F70CCC"/>
    <w:rsid w:val="00F71E83"/>
    <w:rsid w:val="00F720CF"/>
    <w:rsid w:val="00F728D8"/>
    <w:rsid w:val="00F73ED6"/>
    <w:rsid w:val="00F748E3"/>
    <w:rsid w:val="00F75B0B"/>
    <w:rsid w:val="00F75D77"/>
    <w:rsid w:val="00F76EA0"/>
    <w:rsid w:val="00F77EBE"/>
    <w:rsid w:val="00F80F87"/>
    <w:rsid w:val="00F81516"/>
    <w:rsid w:val="00F831BA"/>
    <w:rsid w:val="00F83359"/>
    <w:rsid w:val="00F836B6"/>
    <w:rsid w:val="00F83C58"/>
    <w:rsid w:val="00F83DF0"/>
    <w:rsid w:val="00F85306"/>
    <w:rsid w:val="00F85D19"/>
    <w:rsid w:val="00F8607A"/>
    <w:rsid w:val="00F8616B"/>
    <w:rsid w:val="00F873CC"/>
    <w:rsid w:val="00F876D8"/>
    <w:rsid w:val="00F87CCB"/>
    <w:rsid w:val="00F9289B"/>
    <w:rsid w:val="00F9308B"/>
    <w:rsid w:val="00F94610"/>
    <w:rsid w:val="00F94734"/>
    <w:rsid w:val="00F95F9B"/>
    <w:rsid w:val="00F96355"/>
    <w:rsid w:val="00FA2930"/>
    <w:rsid w:val="00FA2972"/>
    <w:rsid w:val="00FA334C"/>
    <w:rsid w:val="00FA347B"/>
    <w:rsid w:val="00FA4140"/>
    <w:rsid w:val="00FA4237"/>
    <w:rsid w:val="00FA452D"/>
    <w:rsid w:val="00FA48EE"/>
    <w:rsid w:val="00FA526F"/>
    <w:rsid w:val="00FA61EE"/>
    <w:rsid w:val="00FA686D"/>
    <w:rsid w:val="00FA68BC"/>
    <w:rsid w:val="00FA6DC9"/>
    <w:rsid w:val="00FA6EBF"/>
    <w:rsid w:val="00FA7605"/>
    <w:rsid w:val="00FB07C7"/>
    <w:rsid w:val="00FB3C8A"/>
    <w:rsid w:val="00FB5395"/>
    <w:rsid w:val="00FC0787"/>
    <w:rsid w:val="00FC1DAA"/>
    <w:rsid w:val="00FC2919"/>
    <w:rsid w:val="00FC4F31"/>
    <w:rsid w:val="00FC7D9D"/>
    <w:rsid w:val="00FD0E4B"/>
    <w:rsid w:val="00FD129C"/>
    <w:rsid w:val="00FD1503"/>
    <w:rsid w:val="00FD16FA"/>
    <w:rsid w:val="00FD4ADF"/>
    <w:rsid w:val="00FD5681"/>
    <w:rsid w:val="00FD5941"/>
    <w:rsid w:val="00FD5B86"/>
    <w:rsid w:val="00FE1565"/>
    <w:rsid w:val="00FE4BEC"/>
    <w:rsid w:val="00FE7098"/>
    <w:rsid w:val="00FE730B"/>
    <w:rsid w:val="00FF0D0F"/>
    <w:rsid w:val="00FF2147"/>
    <w:rsid w:val="00FF3F54"/>
    <w:rsid w:val="00FF4B0D"/>
    <w:rsid w:val="00FF636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005C7D5F"/>
  <w15:docId w15:val="{3DC8FF74-DA6B-429B-80AE-FA99E1D0941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101B7"/>
  </w:style>
  <w:style w:type="paragraph" w:styleId="Heading1">
    <w:name w:val="heading 1"/>
    <w:basedOn w:val="Normal"/>
    <w:next w:val="Normal"/>
    <w:link w:val="Heading1Char"/>
    <w:uiPriority w:val="9"/>
    <w:qFormat/>
    <w:rsid w:val="006E29CC"/>
    <w:pPr>
      <w:spacing w:line="480" w:lineRule="auto"/>
      <w:outlineLvl w:val="0"/>
    </w:pPr>
    <w:rPr>
      <w:b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6E29CC"/>
    <w:pPr>
      <w:spacing w:line="480" w:lineRule="auto"/>
      <w:outlineLvl w:val="1"/>
    </w:pPr>
    <w:rPr>
      <w:b/>
      <w:i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6E29CC"/>
    <w:pPr>
      <w:spacing w:line="480" w:lineRule="auto"/>
      <w:outlineLvl w:val="2"/>
    </w:pPr>
    <w:rPr>
      <w:b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98680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E6665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66658"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har"/>
    <w:rsid w:val="00C12BBE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12BBE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C12BBE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C12BBE"/>
    <w:rPr>
      <w:rFonts w:ascii="Calibri" w:hAnsi="Calibri" w:cs="Calibri"/>
      <w:noProof/>
      <w:lang w:val="en-US"/>
    </w:rPr>
  </w:style>
  <w:style w:type="character" w:styleId="PlaceholderText">
    <w:name w:val="Placeholder Text"/>
    <w:basedOn w:val="DefaultParagraphFont"/>
    <w:uiPriority w:val="99"/>
    <w:semiHidden/>
    <w:rsid w:val="005E769E"/>
    <w:rPr>
      <w:color w:val="808080"/>
    </w:rPr>
  </w:style>
  <w:style w:type="paragraph" w:styleId="ListParagraph">
    <w:name w:val="List Paragraph"/>
    <w:basedOn w:val="Normal"/>
    <w:uiPriority w:val="34"/>
    <w:qFormat/>
    <w:rsid w:val="00910B66"/>
    <w:pPr>
      <w:spacing w:after="0" w:line="240" w:lineRule="auto"/>
      <w:ind w:left="720"/>
    </w:pPr>
    <w:rPr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2A4F4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2A4F4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A4F42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A4F4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A4F42"/>
    <w:rPr>
      <w:b/>
      <w:bCs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8C14E0"/>
    <w:rPr>
      <w:color w:val="0000FF" w:themeColor="hyperlink"/>
      <w:u w:val="single"/>
    </w:rPr>
  </w:style>
  <w:style w:type="paragraph" w:styleId="Revision">
    <w:name w:val="Revision"/>
    <w:hidden/>
    <w:uiPriority w:val="99"/>
    <w:semiHidden/>
    <w:rsid w:val="009F2BDB"/>
    <w:pPr>
      <w:spacing w:after="0" w:line="240" w:lineRule="auto"/>
    </w:pPr>
  </w:style>
  <w:style w:type="paragraph" w:styleId="Footer">
    <w:name w:val="footer"/>
    <w:basedOn w:val="Normal"/>
    <w:link w:val="FooterChar"/>
    <w:uiPriority w:val="99"/>
    <w:unhideWhenUsed/>
    <w:rsid w:val="00B65BE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65BE3"/>
  </w:style>
  <w:style w:type="character" w:styleId="FollowedHyperlink">
    <w:name w:val="FollowedHyperlink"/>
    <w:basedOn w:val="DefaultParagraphFont"/>
    <w:uiPriority w:val="99"/>
    <w:semiHidden/>
    <w:unhideWhenUsed/>
    <w:rsid w:val="00293032"/>
    <w:rPr>
      <w:color w:val="800080" w:themeColor="followed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93505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3505C"/>
  </w:style>
  <w:style w:type="character" w:styleId="UnresolvedMention">
    <w:name w:val="Unresolved Mention"/>
    <w:basedOn w:val="DefaultParagraphFont"/>
    <w:uiPriority w:val="99"/>
    <w:semiHidden/>
    <w:unhideWhenUsed/>
    <w:rsid w:val="00D770F6"/>
    <w:rPr>
      <w:color w:val="605E5C"/>
      <w:shd w:val="clear" w:color="auto" w:fill="E1DFDD"/>
    </w:rPr>
  </w:style>
  <w:style w:type="character" w:customStyle="1" w:styleId="cf01">
    <w:name w:val="cf01"/>
    <w:basedOn w:val="DefaultParagraphFont"/>
    <w:rsid w:val="00D60B95"/>
    <w:rPr>
      <w:rFonts w:ascii="Segoe UI" w:hAnsi="Segoe UI" w:cs="Segoe UI" w:hint="default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6E29CC"/>
    <w:rPr>
      <w:b/>
    </w:rPr>
  </w:style>
  <w:style w:type="character" w:customStyle="1" w:styleId="Heading2Char">
    <w:name w:val="Heading 2 Char"/>
    <w:basedOn w:val="DefaultParagraphFont"/>
    <w:link w:val="Heading2"/>
    <w:uiPriority w:val="9"/>
    <w:rsid w:val="006E29CC"/>
    <w:rPr>
      <w:b/>
      <w:i/>
    </w:rPr>
  </w:style>
  <w:style w:type="character" w:customStyle="1" w:styleId="Heading3Char">
    <w:name w:val="Heading 3 Char"/>
    <w:basedOn w:val="DefaultParagraphFont"/>
    <w:link w:val="Heading3"/>
    <w:uiPriority w:val="9"/>
    <w:rsid w:val="006E29CC"/>
    <w:rPr>
      <w:b/>
    </w:rPr>
  </w:style>
  <w:style w:type="character" w:styleId="LineNumber">
    <w:name w:val="line number"/>
    <w:basedOn w:val="DefaultParagraphFont"/>
    <w:uiPriority w:val="99"/>
    <w:semiHidden/>
    <w:unhideWhenUsed/>
    <w:rsid w:val="00E838F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23274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06113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9240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8138281">
          <w:marLeft w:val="1440"/>
          <w:marRight w:val="0"/>
          <w:marTop w:val="0"/>
          <w:marBottom w:val="1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92989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5075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4317449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8557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5474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453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1187524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2286513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71027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4813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727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9773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0186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914567">
          <w:marLeft w:val="32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375218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7589554">
          <w:marLeft w:val="180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6171203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7800896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9168580">
          <w:marLeft w:val="180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7729395">
          <w:marLeft w:val="180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4308308">
          <w:marLeft w:val="180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4422550">
          <w:marLeft w:val="25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3047609">
          <w:marLeft w:val="180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5553837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6935908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9651674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9113218">
          <w:marLeft w:val="25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4622626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7361074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7765598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4261718">
          <w:marLeft w:val="180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1568702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1638101">
          <w:marLeft w:val="180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4147766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9584236">
          <w:marLeft w:val="25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2231032">
          <w:marLeft w:val="32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2206611">
          <w:marLeft w:val="32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4545490">
          <w:marLeft w:val="32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2421249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6567592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4548245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0008363">
          <w:marLeft w:val="25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3287314">
          <w:marLeft w:val="180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6024769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2071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469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d.santomauro@uq.edu.au" TargetMode="External"/><Relationship Id="rId13" Type="http://schemas.openxmlformats.org/officeDocument/2006/relationships/image" Target="media/image4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5" Type="http://schemas.openxmlformats.org/officeDocument/2006/relationships/webSettings" Target="webSettings.xml"/><Relationship Id="rId15" Type="http://schemas.openxmlformats.org/officeDocument/2006/relationships/hyperlink" Target="http://ghdx.healthdata.org" TargetMode="External"/><Relationship Id="rId10" Type="http://schemas.openxmlformats.org/officeDocument/2006/relationships/image" Target="media/image1.png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hyperlink" Target="https://www.healthdata.org/research-analysis/about-gbd/protocol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89823B1D-D1A8-44ED-AEE3-FA9906D21C3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6</Pages>
  <Words>11402</Words>
  <Characters>64998</Characters>
  <Application>Microsoft Office Word</Application>
  <DocSecurity>4</DocSecurity>
  <Lines>541</Lines>
  <Paragraphs>15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62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ntomauro</dc:creator>
  <cp:keywords/>
  <dc:description/>
  <cp:lastModifiedBy>Tanya Palmer</cp:lastModifiedBy>
  <cp:revision>2</cp:revision>
  <dcterms:created xsi:type="dcterms:W3CDTF">2025-01-09T09:29:00Z</dcterms:created>
  <dcterms:modified xsi:type="dcterms:W3CDTF">2025-01-09T09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0f488380-630a-4f55-a077-a19445e3f360_Enabled">
    <vt:lpwstr>true</vt:lpwstr>
  </property>
  <property fmtid="{D5CDD505-2E9C-101B-9397-08002B2CF9AE}" pid="3" name="MSIP_Label_0f488380-630a-4f55-a077-a19445e3f360_SetDate">
    <vt:lpwstr>2023-06-09T01:39:32Z</vt:lpwstr>
  </property>
  <property fmtid="{D5CDD505-2E9C-101B-9397-08002B2CF9AE}" pid="4" name="MSIP_Label_0f488380-630a-4f55-a077-a19445e3f360_Method">
    <vt:lpwstr>Standard</vt:lpwstr>
  </property>
  <property fmtid="{D5CDD505-2E9C-101B-9397-08002B2CF9AE}" pid="5" name="MSIP_Label_0f488380-630a-4f55-a077-a19445e3f360_Name">
    <vt:lpwstr>OFFICIAL - INTERNAL</vt:lpwstr>
  </property>
  <property fmtid="{D5CDD505-2E9C-101B-9397-08002B2CF9AE}" pid="6" name="MSIP_Label_0f488380-630a-4f55-a077-a19445e3f360_SiteId">
    <vt:lpwstr>b6e377cf-9db3-46cb-91a2-fad9605bb15c</vt:lpwstr>
  </property>
  <property fmtid="{D5CDD505-2E9C-101B-9397-08002B2CF9AE}" pid="7" name="MSIP_Label_0f488380-630a-4f55-a077-a19445e3f360_ActionId">
    <vt:lpwstr>79378ee6-4cf9-41b8-bbe6-ad36549e2b8f</vt:lpwstr>
  </property>
  <property fmtid="{D5CDD505-2E9C-101B-9397-08002B2CF9AE}" pid="8" name="MSIP_Label_0f488380-630a-4f55-a077-a19445e3f360_ContentBits">
    <vt:lpwstr>0</vt:lpwstr>
  </property>
</Properties>
</file>